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2E36A" w14:textId="77777777" w:rsidR="00A41446" w:rsidRDefault="00994FD1" w:rsidP="00994FD1">
      <w:pPr>
        <w:rPr>
          <w:b/>
          <w:color w:val="000000" w:themeColor="text1"/>
        </w:rPr>
      </w:pPr>
      <w:r>
        <w:rPr>
          <w:b/>
          <w:color w:val="000000" w:themeColor="text1"/>
        </w:rPr>
        <w:t>TITLE:</w:t>
      </w:r>
      <w:r w:rsidR="00BD3473">
        <w:rPr>
          <w:b/>
          <w:color w:val="000000" w:themeColor="text1"/>
        </w:rPr>
        <w:t xml:space="preserve">  </w:t>
      </w:r>
      <w:bookmarkStart w:id="0" w:name="_GoBack"/>
      <w:bookmarkEnd w:id="0"/>
    </w:p>
    <w:p w14:paraId="1261E4DE" w14:textId="5901F28D" w:rsidR="007045F3" w:rsidRPr="00F55BE2" w:rsidRDefault="007045F3" w:rsidP="00994FD1">
      <w:pPr>
        <w:rPr>
          <w:b/>
          <w:color w:val="000000" w:themeColor="text1"/>
        </w:rPr>
      </w:pPr>
      <w:r w:rsidRPr="00F55BE2">
        <w:rPr>
          <w:b/>
          <w:color w:val="000000" w:themeColor="text1"/>
        </w:rPr>
        <w:t xml:space="preserve">Studying </w:t>
      </w:r>
      <w:r w:rsidRPr="00F55BE2">
        <w:rPr>
          <w:b/>
          <w:i/>
          <w:color w:val="000000" w:themeColor="text1"/>
        </w:rPr>
        <w:t>Cryptosporidium</w:t>
      </w:r>
      <w:r w:rsidRPr="00F55BE2">
        <w:rPr>
          <w:b/>
          <w:color w:val="000000" w:themeColor="text1"/>
        </w:rPr>
        <w:t xml:space="preserve"> </w:t>
      </w:r>
      <w:r w:rsidR="00BD3473" w:rsidRPr="00F55BE2">
        <w:rPr>
          <w:b/>
          <w:color w:val="000000" w:themeColor="text1"/>
        </w:rPr>
        <w:t xml:space="preserve">Infection </w:t>
      </w:r>
      <w:r w:rsidR="00BD3473">
        <w:rPr>
          <w:b/>
          <w:color w:val="000000" w:themeColor="text1"/>
        </w:rPr>
        <w:t>i</w:t>
      </w:r>
      <w:r w:rsidR="00BD3473" w:rsidRPr="00F55BE2">
        <w:rPr>
          <w:b/>
          <w:color w:val="000000" w:themeColor="text1"/>
        </w:rPr>
        <w:t xml:space="preserve">n </w:t>
      </w:r>
      <w:r w:rsidRPr="00F55BE2">
        <w:rPr>
          <w:b/>
          <w:color w:val="000000" w:themeColor="text1"/>
        </w:rPr>
        <w:t xml:space="preserve">3D </w:t>
      </w:r>
      <w:r w:rsidR="00BD3473" w:rsidRPr="00F55BE2">
        <w:rPr>
          <w:b/>
          <w:color w:val="000000" w:themeColor="text1"/>
        </w:rPr>
        <w:t>Tissue</w:t>
      </w:r>
      <w:r w:rsidR="00BD3473">
        <w:rPr>
          <w:b/>
          <w:color w:val="000000" w:themeColor="text1"/>
        </w:rPr>
        <w:t>-</w:t>
      </w:r>
      <w:r w:rsidR="00BD3473" w:rsidRPr="00F55BE2">
        <w:rPr>
          <w:b/>
          <w:color w:val="000000" w:themeColor="text1"/>
        </w:rPr>
        <w:t xml:space="preserve">Derived Human Organoid Culture Systems </w:t>
      </w:r>
      <w:r w:rsidR="00BD3473">
        <w:rPr>
          <w:b/>
          <w:color w:val="000000" w:themeColor="text1"/>
        </w:rPr>
        <w:t>b</w:t>
      </w:r>
      <w:r w:rsidR="00BD3473" w:rsidRPr="00F55BE2">
        <w:rPr>
          <w:b/>
          <w:color w:val="000000" w:themeColor="text1"/>
        </w:rPr>
        <w:t>y Microinjection</w:t>
      </w:r>
    </w:p>
    <w:p w14:paraId="2ACCB30C" w14:textId="1F787F87" w:rsidR="004B384A" w:rsidRDefault="004B384A" w:rsidP="00F55BE2">
      <w:pPr>
        <w:rPr>
          <w:b/>
          <w:color w:val="000000" w:themeColor="text1"/>
        </w:rPr>
      </w:pPr>
    </w:p>
    <w:p w14:paraId="3CE14BC7" w14:textId="150C81EC" w:rsidR="00994FD1" w:rsidRPr="00994FD1" w:rsidRDefault="00994FD1" w:rsidP="00F55BE2">
      <w:pPr>
        <w:rPr>
          <w:b/>
          <w:color w:val="000000" w:themeColor="text1"/>
        </w:rPr>
      </w:pPr>
      <w:r>
        <w:rPr>
          <w:b/>
          <w:color w:val="000000" w:themeColor="text1"/>
        </w:rPr>
        <w:t>AUTHORS &amp; AFFILIATIONS:</w:t>
      </w:r>
    </w:p>
    <w:p w14:paraId="74A6DFA3" w14:textId="0CC4AC90" w:rsidR="00B32616" w:rsidRPr="00F55BE2" w:rsidRDefault="007045F3" w:rsidP="00F55BE2">
      <w:pPr>
        <w:rPr>
          <w:bCs/>
          <w:color w:val="000000" w:themeColor="text1"/>
          <w:vertAlign w:val="superscript"/>
        </w:rPr>
      </w:pPr>
      <w:proofErr w:type="spellStart"/>
      <w:r w:rsidRPr="00F55BE2">
        <w:rPr>
          <w:bCs/>
          <w:color w:val="000000" w:themeColor="text1"/>
        </w:rPr>
        <w:t>Devanjali</w:t>
      </w:r>
      <w:proofErr w:type="spellEnd"/>
      <w:r w:rsidRPr="00F55BE2">
        <w:rPr>
          <w:bCs/>
          <w:color w:val="000000" w:themeColor="text1"/>
        </w:rPr>
        <w:t xml:space="preserve"> Dutta</w:t>
      </w:r>
      <w:r w:rsidR="00B32616" w:rsidRPr="00F55BE2">
        <w:rPr>
          <w:bCs/>
          <w:color w:val="000000" w:themeColor="text1"/>
          <w:vertAlign w:val="superscript"/>
        </w:rPr>
        <w:t>1</w:t>
      </w:r>
      <w:r w:rsidR="004B384A" w:rsidRPr="00994FD1">
        <w:rPr>
          <w:bCs/>
          <w:color w:val="000000" w:themeColor="text1"/>
        </w:rPr>
        <w:t>*</w:t>
      </w:r>
      <w:r w:rsidR="00B32616" w:rsidRPr="00F55BE2">
        <w:rPr>
          <w:bCs/>
          <w:color w:val="000000" w:themeColor="text1"/>
        </w:rPr>
        <w:t xml:space="preserve">, </w:t>
      </w:r>
      <w:proofErr w:type="spellStart"/>
      <w:r w:rsidRPr="00F55BE2">
        <w:rPr>
          <w:bCs/>
          <w:color w:val="000000" w:themeColor="text1"/>
        </w:rPr>
        <w:t>Inha</w:t>
      </w:r>
      <w:proofErr w:type="spellEnd"/>
      <w:r w:rsidRPr="00F55BE2">
        <w:rPr>
          <w:bCs/>
          <w:color w:val="000000" w:themeColor="text1"/>
        </w:rPr>
        <w:t xml:space="preserve"> Heo</w:t>
      </w:r>
      <w:r w:rsidRPr="00F55BE2">
        <w:rPr>
          <w:bCs/>
          <w:color w:val="000000" w:themeColor="text1"/>
          <w:vertAlign w:val="superscript"/>
        </w:rPr>
        <w:t>1</w:t>
      </w:r>
      <w:r w:rsidR="00531BF6" w:rsidRPr="00F55BE2">
        <w:rPr>
          <w:bCs/>
          <w:color w:val="000000" w:themeColor="text1"/>
          <w:vertAlign w:val="superscript"/>
        </w:rPr>
        <w:t>, 3</w:t>
      </w:r>
      <w:r w:rsidRPr="00F55BE2">
        <w:rPr>
          <w:bCs/>
          <w:color w:val="000000" w:themeColor="text1"/>
        </w:rPr>
        <w:t xml:space="preserve"> and Roberta O’Connor</w:t>
      </w:r>
      <w:r w:rsidRPr="00F55BE2">
        <w:rPr>
          <w:bCs/>
          <w:color w:val="000000" w:themeColor="text1"/>
          <w:vertAlign w:val="superscript"/>
        </w:rPr>
        <w:t>2</w:t>
      </w:r>
      <w:r w:rsidR="004B384A" w:rsidRPr="00994FD1">
        <w:rPr>
          <w:bCs/>
          <w:color w:val="000000" w:themeColor="text1"/>
        </w:rPr>
        <w:t>*</w:t>
      </w:r>
    </w:p>
    <w:p w14:paraId="5ECA1307" w14:textId="77777777" w:rsidR="007045F3" w:rsidRPr="00F55BE2" w:rsidRDefault="007045F3" w:rsidP="00F55BE2">
      <w:pPr>
        <w:rPr>
          <w:bCs/>
          <w:color w:val="808080"/>
        </w:rPr>
      </w:pPr>
    </w:p>
    <w:p w14:paraId="5AFC8822" w14:textId="14CD5E48" w:rsidR="007045F3" w:rsidRPr="00F55BE2" w:rsidRDefault="007045F3" w:rsidP="00F55BE2">
      <w:pPr>
        <w:rPr>
          <w:bCs/>
          <w:color w:val="000000" w:themeColor="text1"/>
          <w:vertAlign w:val="superscript"/>
        </w:rPr>
      </w:pPr>
      <w:r w:rsidRPr="00F55BE2">
        <w:rPr>
          <w:bCs/>
          <w:color w:val="000000" w:themeColor="text1"/>
          <w:vertAlign w:val="superscript"/>
        </w:rPr>
        <w:t>1</w:t>
      </w:r>
      <w:r w:rsidRPr="00F55BE2">
        <w:rPr>
          <w:bCs/>
          <w:color w:val="000000" w:themeColor="text1"/>
        </w:rPr>
        <w:t xml:space="preserve">Hubrecht Institute, </w:t>
      </w:r>
      <w:proofErr w:type="spellStart"/>
      <w:r w:rsidRPr="00F55BE2">
        <w:rPr>
          <w:bCs/>
          <w:color w:val="000000" w:themeColor="text1"/>
        </w:rPr>
        <w:t>Oncode</w:t>
      </w:r>
      <w:proofErr w:type="spellEnd"/>
      <w:r w:rsidRPr="00F55BE2">
        <w:rPr>
          <w:bCs/>
          <w:color w:val="000000" w:themeColor="text1"/>
        </w:rPr>
        <w:t xml:space="preserve"> Institute, Royal Netherlands Academy of Arts and Sciences (KNAW), UMC Utrecht, Utrecht, Netherlands</w:t>
      </w:r>
    </w:p>
    <w:p w14:paraId="2FEA91DD" w14:textId="48F28C43" w:rsidR="00B32616" w:rsidRPr="00F55BE2" w:rsidRDefault="00B32616" w:rsidP="00F55BE2">
      <w:pPr>
        <w:rPr>
          <w:bCs/>
          <w:color w:val="000000" w:themeColor="text1"/>
        </w:rPr>
      </w:pPr>
      <w:r w:rsidRPr="00F55BE2">
        <w:rPr>
          <w:bCs/>
          <w:color w:val="000000" w:themeColor="text1"/>
          <w:vertAlign w:val="superscript"/>
        </w:rPr>
        <w:t>2</w:t>
      </w:r>
      <w:r w:rsidR="004B384A" w:rsidRPr="00F55BE2">
        <w:rPr>
          <w:bCs/>
          <w:color w:val="000000" w:themeColor="text1"/>
        </w:rPr>
        <w:t>Veterinary Microbiology and Pathology, College of Veterinary Medicine, Washington State University, Pullman, WA, USA</w:t>
      </w:r>
    </w:p>
    <w:p w14:paraId="45B28A05" w14:textId="214211D3" w:rsidR="004B384A" w:rsidRPr="00F55BE2" w:rsidRDefault="004B384A" w:rsidP="00F55BE2">
      <w:pPr>
        <w:rPr>
          <w:bCs/>
          <w:color w:val="000000" w:themeColor="text1"/>
        </w:rPr>
      </w:pPr>
      <w:r w:rsidRPr="00F55BE2">
        <w:rPr>
          <w:bCs/>
          <w:color w:val="000000" w:themeColor="text1"/>
          <w:vertAlign w:val="superscript"/>
        </w:rPr>
        <w:t>3</w:t>
      </w:r>
      <w:r w:rsidR="0003566B" w:rsidRPr="00F55BE2">
        <w:rPr>
          <w:bCs/>
          <w:color w:val="000000" w:themeColor="text1"/>
        </w:rPr>
        <w:t xml:space="preserve">Janssen </w:t>
      </w:r>
      <w:proofErr w:type="spellStart"/>
      <w:r w:rsidR="0003566B" w:rsidRPr="00F55BE2">
        <w:rPr>
          <w:bCs/>
          <w:color w:val="000000" w:themeColor="text1"/>
        </w:rPr>
        <w:t>Pharmaceutica</w:t>
      </w:r>
      <w:proofErr w:type="spellEnd"/>
      <w:r w:rsidR="0003566B" w:rsidRPr="00F55BE2">
        <w:rPr>
          <w:bCs/>
          <w:color w:val="000000" w:themeColor="text1"/>
        </w:rPr>
        <w:t xml:space="preserve">, </w:t>
      </w:r>
      <w:proofErr w:type="spellStart"/>
      <w:r w:rsidR="0003566B" w:rsidRPr="00F55BE2">
        <w:rPr>
          <w:bCs/>
          <w:color w:val="000000" w:themeColor="text1"/>
        </w:rPr>
        <w:t>Turnhoutseweg</w:t>
      </w:r>
      <w:proofErr w:type="spellEnd"/>
      <w:r w:rsidR="0003566B" w:rsidRPr="00F55BE2">
        <w:rPr>
          <w:bCs/>
          <w:color w:val="000000" w:themeColor="text1"/>
        </w:rPr>
        <w:t xml:space="preserve"> 30, 2340 Beerse, Belgium</w:t>
      </w:r>
    </w:p>
    <w:p w14:paraId="5D65F3EF" w14:textId="77777777" w:rsidR="00717736" w:rsidRPr="00F55BE2" w:rsidRDefault="00717736" w:rsidP="00F55BE2">
      <w:pPr>
        <w:rPr>
          <w:b/>
          <w:bCs/>
          <w:color w:val="808080"/>
        </w:rPr>
      </w:pPr>
    </w:p>
    <w:p w14:paraId="4201AB82" w14:textId="3698F544" w:rsidR="00717736" w:rsidRPr="00F55BE2" w:rsidRDefault="00B32616" w:rsidP="00F55BE2">
      <w:pPr>
        <w:rPr>
          <w:b/>
          <w:bCs/>
          <w:color w:val="000000" w:themeColor="text1"/>
        </w:rPr>
      </w:pPr>
      <w:r w:rsidRPr="00F55BE2">
        <w:rPr>
          <w:b/>
          <w:bCs/>
          <w:color w:val="000000" w:themeColor="text1"/>
        </w:rPr>
        <w:t>Corresponding Author:</w:t>
      </w:r>
      <w:r w:rsidR="005A0028" w:rsidRPr="00F55BE2">
        <w:rPr>
          <w:b/>
          <w:bCs/>
          <w:color w:val="000000" w:themeColor="text1"/>
        </w:rPr>
        <w:t xml:space="preserve"> </w:t>
      </w:r>
    </w:p>
    <w:p w14:paraId="06219ED2" w14:textId="6ABFBC36" w:rsidR="00226972" w:rsidRPr="00994FD1" w:rsidRDefault="004B384A" w:rsidP="00F55BE2">
      <w:pPr>
        <w:rPr>
          <w:bCs/>
          <w:color w:val="000000" w:themeColor="text1"/>
        </w:rPr>
      </w:pPr>
      <w:r w:rsidRPr="00F55BE2">
        <w:rPr>
          <w:bCs/>
          <w:color w:val="000000" w:themeColor="text1"/>
        </w:rPr>
        <w:t>Roberta O’Connor</w:t>
      </w:r>
      <w:r w:rsidR="00BD3473">
        <w:rPr>
          <w:bCs/>
          <w:color w:val="000000" w:themeColor="text1"/>
        </w:rPr>
        <w:t xml:space="preserve"> </w:t>
      </w:r>
      <w:r w:rsidR="00BD3473">
        <w:rPr>
          <w:bCs/>
          <w:color w:val="000000" w:themeColor="text1"/>
        </w:rPr>
        <w:tab/>
      </w:r>
      <w:r w:rsidR="00994FD1">
        <w:rPr>
          <w:bCs/>
          <w:color w:val="000000" w:themeColor="text1"/>
        </w:rPr>
        <w:t>(</w:t>
      </w:r>
      <w:hyperlink r:id="rId8" w:history="1">
        <w:r w:rsidRPr="00F55BE2">
          <w:rPr>
            <w:rStyle w:val="Hyperlink"/>
            <w:bCs/>
          </w:rPr>
          <w:t>rob.oconnor@wsu.edu</w:t>
        </w:r>
      </w:hyperlink>
      <w:r w:rsidR="00994FD1">
        <w:rPr>
          <w:rStyle w:val="Hyperlink"/>
          <w:bCs/>
          <w:color w:val="000000" w:themeColor="text1"/>
          <w:u w:val="none"/>
        </w:rPr>
        <w:t>)</w:t>
      </w:r>
    </w:p>
    <w:p w14:paraId="1FE36B80" w14:textId="2ACC7E94" w:rsidR="004B384A" w:rsidRPr="00994FD1" w:rsidRDefault="004B384A" w:rsidP="00F55BE2">
      <w:pPr>
        <w:rPr>
          <w:bCs/>
          <w:color w:val="000000" w:themeColor="text1"/>
        </w:rPr>
      </w:pPr>
      <w:proofErr w:type="spellStart"/>
      <w:r w:rsidRPr="00F55BE2">
        <w:rPr>
          <w:bCs/>
          <w:color w:val="000000" w:themeColor="text1"/>
        </w:rPr>
        <w:t>Devanjali</w:t>
      </w:r>
      <w:proofErr w:type="spellEnd"/>
      <w:r w:rsidRPr="00F55BE2">
        <w:rPr>
          <w:bCs/>
          <w:color w:val="000000" w:themeColor="text1"/>
        </w:rPr>
        <w:t xml:space="preserve"> Dutta</w:t>
      </w:r>
      <w:r w:rsidR="00BD3473">
        <w:rPr>
          <w:bCs/>
          <w:color w:val="000000" w:themeColor="text1"/>
        </w:rPr>
        <w:t xml:space="preserve"> </w:t>
      </w:r>
      <w:r w:rsidR="00BD3473">
        <w:rPr>
          <w:bCs/>
          <w:color w:val="000000" w:themeColor="text1"/>
        </w:rPr>
        <w:tab/>
      </w:r>
      <w:r w:rsidR="00994FD1">
        <w:rPr>
          <w:bCs/>
          <w:color w:val="000000" w:themeColor="text1"/>
        </w:rPr>
        <w:t>(</w:t>
      </w:r>
      <w:hyperlink r:id="rId9" w:history="1">
        <w:r w:rsidRPr="00F55BE2">
          <w:rPr>
            <w:rStyle w:val="Hyperlink"/>
            <w:bCs/>
          </w:rPr>
          <w:t>d.dutta@hubrecht.eu</w:t>
        </w:r>
      </w:hyperlink>
      <w:r w:rsidR="00994FD1" w:rsidRPr="00994FD1">
        <w:rPr>
          <w:bCs/>
          <w:color w:val="auto"/>
        </w:rPr>
        <w:t>)</w:t>
      </w:r>
    </w:p>
    <w:p w14:paraId="7D2D8A26" w14:textId="77777777" w:rsidR="00717736" w:rsidRPr="00F55BE2" w:rsidRDefault="00717736" w:rsidP="00F55BE2">
      <w:pPr>
        <w:rPr>
          <w:bCs/>
          <w:color w:val="000000" w:themeColor="text1"/>
        </w:rPr>
      </w:pPr>
    </w:p>
    <w:p w14:paraId="13CA8F34" w14:textId="7564F1E5" w:rsidR="00717736" w:rsidRPr="00994FD1" w:rsidRDefault="00717736" w:rsidP="00F55BE2">
      <w:pPr>
        <w:pStyle w:val="NormalWeb"/>
        <w:spacing w:before="0" w:beforeAutospacing="0" w:after="0" w:afterAutospacing="0"/>
        <w:rPr>
          <w:b/>
          <w:bCs/>
          <w:color w:val="000000" w:themeColor="text1"/>
        </w:rPr>
      </w:pPr>
      <w:r w:rsidRPr="00994FD1">
        <w:rPr>
          <w:b/>
          <w:bCs/>
          <w:color w:val="000000" w:themeColor="text1"/>
        </w:rPr>
        <w:t>Email Addresses of Co-authors:</w:t>
      </w:r>
    </w:p>
    <w:p w14:paraId="15AEA606" w14:textId="4EB7444E" w:rsidR="00E33373" w:rsidRPr="00994FD1" w:rsidRDefault="004B384A" w:rsidP="00F55BE2">
      <w:pPr>
        <w:pStyle w:val="NormalWeb"/>
        <w:spacing w:before="0" w:beforeAutospacing="0" w:after="0" w:afterAutospacing="0"/>
        <w:rPr>
          <w:b/>
          <w:bCs/>
          <w:color w:val="000000" w:themeColor="text1"/>
        </w:rPr>
      </w:pPr>
      <w:proofErr w:type="spellStart"/>
      <w:r w:rsidRPr="00F55BE2">
        <w:rPr>
          <w:bCs/>
          <w:color w:val="000000" w:themeColor="text1"/>
        </w:rPr>
        <w:t>Inha</w:t>
      </w:r>
      <w:proofErr w:type="spellEnd"/>
      <w:r w:rsidRPr="00F55BE2">
        <w:rPr>
          <w:bCs/>
          <w:color w:val="000000" w:themeColor="text1"/>
        </w:rPr>
        <w:t xml:space="preserve"> </w:t>
      </w:r>
      <w:proofErr w:type="spellStart"/>
      <w:r w:rsidRPr="00F55BE2">
        <w:rPr>
          <w:bCs/>
          <w:color w:val="000000" w:themeColor="text1"/>
        </w:rPr>
        <w:t>Heo</w:t>
      </w:r>
      <w:proofErr w:type="spellEnd"/>
      <w:r w:rsidR="00BD3473">
        <w:rPr>
          <w:b/>
          <w:bCs/>
          <w:color w:val="000000" w:themeColor="text1"/>
        </w:rPr>
        <w:t xml:space="preserve"> </w:t>
      </w:r>
      <w:r w:rsidR="00BD3473">
        <w:rPr>
          <w:b/>
          <w:bCs/>
          <w:color w:val="000000" w:themeColor="text1"/>
        </w:rPr>
        <w:tab/>
      </w:r>
      <w:r w:rsidR="00BD3473">
        <w:rPr>
          <w:b/>
          <w:bCs/>
          <w:color w:val="000000" w:themeColor="text1"/>
        </w:rPr>
        <w:tab/>
      </w:r>
      <w:r w:rsidR="00994FD1" w:rsidRPr="00994FD1">
        <w:rPr>
          <w:bCs/>
          <w:color w:val="000000" w:themeColor="text1"/>
        </w:rPr>
        <w:t>(</w:t>
      </w:r>
      <w:hyperlink r:id="rId10" w:history="1">
        <w:r w:rsidR="00E33373" w:rsidRPr="00F55BE2">
          <w:rPr>
            <w:rStyle w:val="Hyperlink"/>
            <w:bCs/>
          </w:rPr>
          <w:t>iheo@its.jnj.com</w:t>
        </w:r>
      </w:hyperlink>
      <w:r w:rsidR="00994FD1">
        <w:rPr>
          <w:rStyle w:val="Hyperlink"/>
          <w:bCs/>
        </w:rPr>
        <w:t>)</w:t>
      </w:r>
    </w:p>
    <w:p w14:paraId="61892578" w14:textId="370ED974" w:rsidR="004B384A" w:rsidRPr="00F55BE2" w:rsidRDefault="004B384A" w:rsidP="00F55BE2">
      <w:pPr>
        <w:pStyle w:val="NormalWeb"/>
        <w:spacing w:before="0" w:beforeAutospacing="0" w:after="0" w:afterAutospacing="0"/>
        <w:rPr>
          <w:bCs/>
          <w:color w:val="7F7F7F" w:themeColor="text1" w:themeTint="80"/>
        </w:rPr>
      </w:pPr>
      <w:r w:rsidRPr="00F55BE2">
        <w:rPr>
          <w:bCs/>
          <w:color w:val="000000" w:themeColor="text1"/>
        </w:rPr>
        <w:t xml:space="preserve"> </w:t>
      </w:r>
    </w:p>
    <w:p w14:paraId="0DFB6197" w14:textId="67C5BA4D" w:rsidR="00D04760" w:rsidRPr="00F55BE2" w:rsidRDefault="00D04760" w:rsidP="00F55BE2">
      <w:pPr>
        <w:pStyle w:val="NormalWeb"/>
        <w:spacing w:before="0" w:beforeAutospacing="0" w:after="0" w:afterAutospacing="0"/>
      </w:pPr>
      <w:bookmarkStart w:id="1" w:name="Keywords"/>
      <w:r w:rsidRPr="00F55BE2">
        <w:rPr>
          <w:b/>
          <w:bCs/>
        </w:rPr>
        <w:t>KEYWORDS</w:t>
      </w:r>
      <w:bookmarkEnd w:id="1"/>
      <w:r w:rsidRPr="00F55BE2">
        <w:rPr>
          <w:b/>
          <w:bCs/>
        </w:rPr>
        <w:t>:</w:t>
      </w:r>
      <w:r w:rsidRPr="00F55BE2">
        <w:t xml:space="preserve"> </w:t>
      </w:r>
    </w:p>
    <w:p w14:paraId="7A738494" w14:textId="6D7179F5" w:rsidR="00F31921" w:rsidRPr="00994FD1" w:rsidRDefault="00F31921" w:rsidP="00F55BE2">
      <w:pPr>
        <w:rPr>
          <w:color w:val="000000" w:themeColor="text1"/>
        </w:rPr>
      </w:pPr>
      <w:r w:rsidRPr="00994FD1">
        <w:rPr>
          <w:color w:val="000000" w:themeColor="text1"/>
        </w:rPr>
        <w:t xml:space="preserve">Cryptosporidium, organoids, microinjection, </w:t>
      </w:r>
      <w:r w:rsidR="004D7127" w:rsidRPr="00994FD1">
        <w:rPr>
          <w:color w:val="000000" w:themeColor="text1"/>
        </w:rPr>
        <w:t xml:space="preserve">host-microbe, intestine, lung, </w:t>
      </w:r>
      <w:r w:rsidR="00BD3473">
        <w:rPr>
          <w:color w:val="000000" w:themeColor="text1"/>
        </w:rPr>
        <w:t>c</w:t>
      </w:r>
      <w:r w:rsidR="004D7127" w:rsidRPr="00994FD1">
        <w:rPr>
          <w:color w:val="000000" w:themeColor="text1"/>
        </w:rPr>
        <w:t>ryptosporidiosis, sporozoites, oocysts</w:t>
      </w:r>
      <w:r w:rsidRPr="00994FD1">
        <w:rPr>
          <w:color w:val="000000" w:themeColor="text1"/>
        </w:rPr>
        <w:t xml:space="preserve"> </w:t>
      </w:r>
    </w:p>
    <w:p w14:paraId="21E17E7A" w14:textId="77777777" w:rsidR="00F31921" w:rsidRPr="00F55BE2" w:rsidRDefault="00F31921" w:rsidP="00F55BE2">
      <w:pPr>
        <w:rPr>
          <w:b/>
          <w:color w:val="000000" w:themeColor="text1"/>
        </w:rPr>
      </w:pPr>
    </w:p>
    <w:p w14:paraId="58D107F8" w14:textId="1DE8B60A" w:rsidR="00B32616" w:rsidRPr="00F55BE2" w:rsidRDefault="003971F7" w:rsidP="00F55BE2">
      <w:pPr>
        <w:rPr>
          <w:color w:val="808080" w:themeColor="background1" w:themeShade="80"/>
        </w:rPr>
      </w:pPr>
      <w:r w:rsidRPr="00F55BE2">
        <w:rPr>
          <w:b/>
          <w:bCs/>
        </w:rPr>
        <w:t>SUMMARY</w:t>
      </w:r>
      <w:r w:rsidR="00B32616" w:rsidRPr="00F55BE2">
        <w:rPr>
          <w:b/>
          <w:bCs/>
        </w:rPr>
        <w:t>:</w:t>
      </w:r>
      <w:r w:rsidR="00B32616" w:rsidRPr="00F55BE2">
        <w:t xml:space="preserve"> </w:t>
      </w:r>
    </w:p>
    <w:p w14:paraId="0CDBBDB8" w14:textId="46CC23CA" w:rsidR="00F31921" w:rsidRPr="00F55BE2" w:rsidRDefault="00BD3473" w:rsidP="00F55BE2">
      <w:pPr>
        <w:rPr>
          <w:color w:val="000000" w:themeColor="text1"/>
        </w:rPr>
      </w:pPr>
      <w:r>
        <w:rPr>
          <w:color w:val="000000" w:themeColor="text1"/>
        </w:rPr>
        <w:t>We</w:t>
      </w:r>
      <w:r w:rsidR="004D7127" w:rsidRPr="00F55BE2">
        <w:rPr>
          <w:color w:val="000000" w:themeColor="text1"/>
        </w:rPr>
        <w:t xml:space="preserve"> describe </w:t>
      </w:r>
      <w:r>
        <w:rPr>
          <w:color w:val="000000" w:themeColor="text1"/>
        </w:rPr>
        <w:t xml:space="preserve">protocols to </w:t>
      </w:r>
      <w:r w:rsidR="004D7127" w:rsidRPr="00F55BE2">
        <w:rPr>
          <w:color w:val="000000" w:themeColor="text1"/>
        </w:rPr>
        <w:t>prepar</w:t>
      </w:r>
      <w:r>
        <w:rPr>
          <w:color w:val="000000" w:themeColor="text1"/>
        </w:rPr>
        <w:t xml:space="preserve">e </w:t>
      </w:r>
      <w:r w:rsidR="004D7127" w:rsidRPr="00F55BE2">
        <w:rPr>
          <w:color w:val="000000" w:themeColor="text1"/>
        </w:rPr>
        <w:t>oocy</w:t>
      </w:r>
      <w:r w:rsidR="00906245" w:rsidRPr="00F55BE2">
        <w:rPr>
          <w:color w:val="000000" w:themeColor="text1"/>
        </w:rPr>
        <w:t>s</w:t>
      </w:r>
      <w:r w:rsidR="004D7127" w:rsidRPr="00F55BE2">
        <w:rPr>
          <w:color w:val="000000" w:themeColor="text1"/>
        </w:rPr>
        <w:t>ts and purif</w:t>
      </w:r>
      <w:r>
        <w:rPr>
          <w:color w:val="000000" w:themeColor="text1"/>
        </w:rPr>
        <w:t>y</w:t>
      </w:r>
      <w:r w:rsidR="004D7127" w:rsidRPr="00F55BE2">
        <w:rPr>
          <w:color w:val="000000" w:themeColor="text1"/>
        </w:rPr>
        <w:t xml:space="preserve"> sporozoites for studying infection </w:t>
      </w:r>
      <w:r w:rsidR="00906245" w:rsidRPr="00F55BE2">
        <w:rPr>
          <w:color w:val="000000" w:themeColor="text1"/>
        </w:rPr>
        <w:t xml:space="preserve">of human intestinal and </w:t>
      </w:r>
      <w:r w:rsidR="003D1A2B" w:rsidRPr="00F55BE2">
        <w:rPr>
          <w:color w:val="000000" w:themeColor="text1"/>
        </w:rPr>
        <w:t>airway</w:t>
      </w:r>
      <w:r w:rsidR="00906245" w:rsidRPr="00F55BE2">
        <w:rPr>
          <w:color w:val="000000" w:themeColor="text1"/>
        </w:rPr>
        <w:t xml:space="preserve"> organoids </w:t>
      </w:r>
      <w:r w:rsidR="004D7127" w:rsidRPr="00F55BE2">
        <w:rPr>
          <w:color w:val="000000" w:themeColor="text1"/>
        </w:rPr>
        <w:t xml:space="preserve">by </w:t>
      </w:r>
      <w:r w:rsidR="004D7127" w:rsidRPr="00F55BE2">
        <w:rPr>
          <w:i/>
          <w:color w:val="000000" w:themeColor="text1"/>
        </w:rPr>
        <w:t xml:space="preserve">Cryptosporidium parvum. </w:t>
      </w:r>
      <w:r w:rsidR="004D7127" w:rsidRPr="00F55BE2">
        <w:rPr>
          <w:color w:val="000000" w:themeColor="text1"/>
        </w:rPr>
        <w:t>We demonstrate the</w:t>
      </w:r>
      <w:r>
        <w:rPr>
          <w:color w:val="000000" w:themeColor="text1"/>
        </w:rPr>
        <w:t xml:space="preserve"> procedures for</w:t>
      </w:r>
      <w:r w:rsidR="004D7127" w:rsidRPr="00F55BE2">
        <w:rPr>
          <w:color w:val="000000" w:themeColor="text1"/>
        </w:rPr>
        <w:t xml:space="preserve"> microinjection of</w:t>
      </w:r>
      <w:r w:rsidR="00226972" w:rsidRPr="00F55BE2">
        <w:rPr>
          <w:color w:val="000000" w:themeColor="text1"/>
        </w:rPr>
        <w:t xml:space="preserve"> </w:t>
      </w:r>
      <w:r w:rsidR="00D46C63" w:rsidRPr="00F55BE2">
        <w:rPr>
          <w:color w:val="000000" w:themeColor="text1"/>
        </w:rPr>
        <w:t xml:space="preserve">parasites </w:t>
      </w:r>
      <w:r w:rsidR="004D7127" w:rsidRPr="00F55BE2">
        <w:rPr>
          <w:color w:val="000000" w:themeColor="text1"/>
        </w:rPr>
        <w:t xml:space="preserve">into the </w:t>
      </w:r>
      <w:r w:rsidR="004623D7" w:rsidRPr="00F55BE2">
        <w:rPr>
          <w:color w:val="000000" w:themeColor="text1"/>
        </w:rPr>
        <w:t xml:space="preserve">intestinal </w:t>
      </w:r>
      <w:r w:rsidR="004D7127" w:rsidRPr="00F55BE2">
        <w:rPr>
          <w:color w:val="000000" w:themeColor="text1"/>
        </w:rPr>
        <w:t>organoid lumen</w:t>
      </w:r>
      <w:r w:rsidR="00153135" w:rsidRPr="00F55BE2">
        <w:rPr>
          <w:color w:val="000000" w:themeColor="text1"/>
        </w:rPr>
        <w:t xml:space="preserve"> and immunostaining of organoids</w:t>
      </w:r>
      <w:r w:rsidR="004D7127" w:rsidRPr="00F55BE2">
        <w:rPr>
          <w:color w:val="000000" w:themeColor="text1"/>
        </w:rPr>
        <w:t xml:space="preserve">. Finally, we describe </w:t>
      </w:r>
      <w:r>
        <w:rPr>
          <w:color w:val="000000" w:themeColor="text1"/>
        </w:rPr>
        <w:t>the isolation of</w:t>
      </w:r>
      <w:r w:rsidR="004D7127" w:rsidRPr="00F55BE2">
        <w:rPr>
          <w:color w:val="000000" w:themeColor="text1"/>
        </w:rPr>
        <w:t xml:space="preserve"> generated oocysts from the organoid</w:t>
      </w:r>
      <w:r w:rsidR="00226972" w:rsidRPr="00F55BE2">
        <w:rPr>
          <w:color w:val="000000" w:themeColor="text1"/>
        </w:rPr>
        <w:t>s</w:t>
      </w:r>
      <w:r w:rsidR="004D7127" w:rsidRPr="00F55BE2">
        <w:rPr>
          <w:color w:val="000000" w:themeColor="text1"/>
        </w:rPr>
        <w:t xml:space="preserve">. </w:t>
      </w:r>
    </w:p>
    <w:p w14:paraId="0FAA5696" w14:textId="77777777" w:rsidR="00F31921" w:rsidRPr="00F55BE2" w:rsidRDefault="00F31921" w:rsidP="00F55BE2">
      <w:pPr>
        <w:rPr>
          <w:b/>
          <w:color w:val="000000" w:themeColor="text1"/>
        </w:rPr>
      </w:pPr>
    </w:p>
    <w:p w14:paraId="4F152A4C" w14:textId="71E30713" w:rsidR="00B32616" w:rsidRPr="00F55BE2" w:rsidRDefault="00B32616" w:rsidP="00F55BE2">
      <w:pPr>
        <w:rPr>
          <w:color w:val="808080" w:themeColor="background1" w:themeShade="80"/>
        </w:rPr>
      </w:pPr>
      <w:bookmarkStart w:id="2" w:name="Long_Abstract"/>
      <w:r w:rsidRPr="00F55BE2">
        <w:rPr>
          <w:b/>
          <w:bCs/>
        </w:rPr>
        <w:t>ABSTRACT</w:t>
      </w:r>
      <w:bookmarkEnd w:id="2"/>
      <w:r w:rsidRPr="00F55BE2">
        <w:rPr>
          <w:b/>
          <w:bCs/>
        </w:rPr>
        <w:t>:</w:t>
      </w:r>
      <w:r w:rsidRPr="00F55BE2">
        <w:rPr>
          <w:color w:val="808080" w:themeColor="background1" w:themeShade="80"/>
        </w:rPr>
        <w:t xml:space="preserve"> </w:t>
      </w:r>
    </w:p>
    <w:p w14:paraId="4B0E6DAB" w14:textId="141C0DFD" w:rsidR="00F31921" w:rsidRPr="00F55BE2" w:rsidRDefault="00906245" w:rsidP="00F55BE2">
      <w:pPr>
        <w:tabs>
          <w:tab w:val="left" w:pos="0"/>
        </w:tabs>
        <w:rPr>
          <w:color w:val="000000" w:themeColor="text1"/>
        </w:rPr>
      </w:pPr>
      <w:r w:rsidRPr="00F55BE2">
        <w:rPr>
          <w:i/>
          <w:color w:val="000000" w:themeColor="text1"/>
        </w:rPr>
        <w:t>Cryptosporidium parvum</w:t>
      </w:r>
      <w:r w:rsidRPr="00F55BE2">
        <w:rPr>
          <w:color w:val="000000" w:themeColor="text1"/>
        </w:rPr>
        <w:t xml:space="preserve"> is one of the major causes of human diarrheal disease. To understand </w:t>
      </w:r>
      <w:r w:rsidR="00BD3473">
        <w:rPr>
          <w:color w:val="000000" w:themeColor="text1"/>
        </w:rPr>
        <w:t xml:space="preserve">the </w:t>
      </w:r>
      <w:r w:rsidRPr="00F55BE2">
        <w:rPr>
          <w:color w:val="000000" w:themeColor="text1"/>
        </w:rPr>
        <w:t xml:space="preserve">pathology of the parasite and develop efficient drugs, an </w:t>
      </w:r>
      <w:r w:rsidR="00EF7E70" w:rsidRPr="00F55BE2">
        <w:rPr>
          <w:i/>
          <w:color w:val="000000" w:themeColor="text1"/>
        </w:rPr>
        <w:t>in vitro</w:t>
      </w:r>
      <w:r w:rsidRPr="00F55BE2">
        <w:rPr>
          <w:color w:val="000000" w:themeColor="text1"/>
        </w:rPr>
        <w:t xml:space="preserve"> culture system that recapitulates the conditions in the host is needed.</w:t>
      </w:r>
      <w:r w:rsidR="00BD3473">
        <w:rPr>
          <w:color w:val="000000" w:themeColor="text1"/>
        </w:rPr>
        <w:t xml:space="preserve"> </w:t>
      </w:r>
      <w:r w:rsidRPr="00F55BE2">
        <w:rPr>
          <w:color w:val="000000" w:themeColor="text1"/>
        </w:rPr>
        <w:t>Organoids, which closely resemble the tissues of their origin, are ideal for studying host-parasite interactions.</w:t>
      </w:r>
      <w:r w:rsidR="00BD3473">
        <w:rPr>
          <w:color w:val="000000" w:themeColor="text1"/>
        </w:rPr>
        <w:t xml:space="preserve"> </w:t>
      </w:r>
      <w:r w:rsidR="00F31921" w:rsidRPr="00F55BE2">
        <w:rPr>
          <w:color w:val="000000" w:themeColor="text1"/>
        </w:rPr>
        <w:t xml:space="preserve">Organoids are </w:t>
      </w:r>
      <w:r w:rsidR="00BD3473">
        <w:rPr>
          <w:color w:val="000000" w:themeColor="text1"/>
        </w:rPr>
        <w:t>three-</w:t>
      </w:r>
      <w:r w:rsidR="0051012B" w:rsidRPr="00F55BE2">
        <w:rPr>
          <w:color w:val="000000" w:themeColor="text1"/>
        </w:rPr>
        <w:t>dimensional</w:t>
      </w:r>
      <w:r w:rsidR="00BD3473">
        <w:rPr>
          <w:color w:val="000000" w:themeColor="text1"/>
        </w:rPr>
        <w:t xml:space="preserve"> (3D)</w:t>
      </w:r>
      <w:r w:rsidR="00F31921" w:rsidRPr="00F55BE2">
        <w:rPr>
          <w:color w:val="000000" w:themeColor="text1"/>
        </w:rPr>
        <w:t xml:space="preserve"> tissue</w:t>
      </w:r>
      <w:r w:rsidR="00BD3473">
        <w:rPr>
          <w:color w:val="000000" w:themeColor="text1"/>
        </w:rPr>
        <w:t>-</w:t>
      </w:r>
      <w:r w:rsidR="00F31921" w:rsidRPr="00F55BE2">
        <w:rPr>
          <w:color w:val="000000" w:themeColor="text1"/>
        </w:rPr>
        <w:t>derived structures which are derived from adult stem cells and grow in culture for extended periods of time without undergoing any genetic aberration or transformation.</w:t>
      </w:r>
      <w:r w:rsidR="00BD3473">
        <w:rPr>
          <w:color w:val="000000" w:themeColor="text1"/>
        </w:rPr>
        <w:t xml:space="preserve"> </w:t>
      </w:r>
      <w:r w:rsidR="004D7127" w:rsidRPr="00F55BE2">
        <w:rPr>
          <w:color w:val="000000" w:themeColor="text1"/>
        </w:rPr>
        <w:t xml:space="preserve">They </w:t>
      </w:r>
      <w:r w:rsidR="00F31921" w:rsidRPr="00F55BE2">
        <w:rPr>
          <w:color w:val="000000" w:themeColor="text1"/>
        </w:rPr>
        <w:t xml:space="preserve">have well defined polarity with </w:t>
      </w:r>
      <w:r w:rsidR="004D7127" w:rsidRPr="00F55BE2">
        <w:rPr>
          <w:color w:val="000000" w:themeColor="text1"/>
        </w:rPr>
        <w:t xml:space="preserve">both </w:t>
      </w:r>
      <w:r w:rsidR="00F31921" w:rsidRPr="00F55BE2">
        <w:rPr>
          <w:color w:val="000000" w:themeColor="text1"/>
        </w:rPr>
        <w:t xml:space="preserve">apical and basolateral surfaces. </w:t>
      </w:r>
      <w:r w:rsidR="004D7127" w:rsidRPr="00F55BE2">
        <w:rPr>
          <w:color w:val="000000" w:themeColor="text1"/>
        </w:rPr>
        <w:t xml:space="preserve">Organoids have various applications in drug testing, bio banking, </w:t>
      </w:r>
      <w:r w:rsidR="00531BF6" w:rsidRPr="00F55BE2">
        <w:rPr>
          <w:color w:val="000000" w:themeColor="text1"/>
        </w:rPr>
        <w:t>and disease</w:t>
      </w:r>
      <w:r w:rsidR="004D7127" w:rsidRPr="00F55BE2">
        <w:rPr>
          <w:color w:val="000000" w:themeColor="text1"/>
        </w:rPr>
        <w:t xml:space="preserve"> modeling and host-microbe interaction studies. Here w</w:t>
      </w:r>
      <w:r w:rsidR="00F31921" w:rsidRPr="00F55BE2">
        <w:rPr>
          <w:color w:val="000000" w:themeColor="text1"/>
        </w:rPr>
        <w:t>e present a step</w:t>
      </w:r>
      <w:r w:rsidR="00BD3473">
        <w:rPr>
          <w:color w:val="000000" w:themeColor="text1"/>
        </w:rPr>
        <w:t>-</w:t>
      </w:r>
      <w:r w:rsidR="00F31921" w:rsidRPr="00F55BE2">
        <w:rPr>
          <w:color w:val="000000" w:themeColor="text1"/>
        </w:rPr>
        <w:t>by</w:t>
      </w:r>
      <w:r w:rsidR="00BD3473">
        <w:rPr>
          <w:color w:val="000000" w:themeColor="text1"/>
        </w:rPr>
        <w:t>-</w:t>
      </w:r>
      <w:r w:rsidR="00F31921" w:rsidRPr="00F55BE2">
        <w:rPr>
          <w:color w:val="000000" w:themeColor="text1"/>
        </w:rPr>
        <w:t>step protocol of how to prepare the oocysts and sporozoites</w:t>
      </w:r>
      <w:r w:rsidR="00732EF2" w:rsidRPr="00F55BE2">
        <w:rPr>
          <w:color w:val="000000" w:themeColor="text1"/>
        </w:rPr>
        <w:t xml:space="preserve"> of </w:t>
      </w:r>
      <w:r w:rsidR="00732EF2" w:rsidRPr="00F55BE2">
        <w:rPr>
          <w:i/>
          <w:color w:val="000000" w:themeColor="text1"/>
        </w:rPr>
        <w:t>Cryptosporidium</w:t>
      </w:r>
      <w:r w:rsidR="00F31921" w:rsidRPr="00F55BE2">
        <w:rPr>
          <w:color w:val="000000" w:themeColor="text1"/>
        </w:rPr>
        <w:t xml:space="preserve"> for </w:t>
      </w:r>
      <w:r w:rsidR="00A01522" w:rsidRPr="00F55BE2">
        <w:rPr>
          <w:color w:val="000000" w:themeColor="text1"/>
        </w:rPr>
        <w:t>infecting human intestinal and airway</w:t>
      </w:r>
      <w:r w:rsidR="00732EF2" w:rsidRPr="00F55BE2">
        <w:rPr>
          <w:color w:val="000000" w:themeColor="text1"/>
        </w:rPr>
        <w:t xml:space="preserve"> organoids</w:t>
      </w:r>
      <w:r w:rsidR="00F31921" w:rsidRPr="00F55BE2">
        <w:rPr>
          <w:color w:val="000000" w:themeColor="text1"/>
        </w:rPr>
        <w:t xml:space="preserve">. We then demonstrate how microinjection can be used to inject the microbes into the organoid lumen. There are </w:t>
      </w:r>
      <w:r w:rsidR="0051012B" w:rsidRPr="00F55BE2">
        <w:rPr>
          <w:color w:val="000000" w:themeColor="text1"/>
        </w:rPr>
        <w:t>three</w:t>
      </w:r>
      <w:r w:rsidR="00F31921" w:rsidRPr="00F55BE2">
        <w:rPr>
          <w:color w:val="000000" w:themeColor="text1"/>
        </w:rPr>
        <w:t xml:space="preserve"> major methods by which organoids can be used for ho</w:t>
      </w:r>
      <w:r w:rsidR="0033373A" w:rsidRPr="00F55BE2">
        <w:rPr>
          <w:color w:val="000000" w:themeColor="text1"/>
        </w:rPr>
        <w:t>st-microbe interaction studies</w:t>
      </w:r>
      <w:r w:rsidR="00BD3473">
        <w:rPr>
          <w:color w:val="000000" w:themeColor="text1"/>
        </w:rPr>
        <w:t>—</w:t>
      </w:r>
      <w:r w:rsidR="00F31921" w:rsidRPr="00F55BE2">
        <w:rPr>
          <w:color w:val="000000" w:themeColor="text1"/>
        </w:rPr>
        <w:t>microinjection, mechanical shearing and plating</w:t>
      </w:r>
      <w:r w:rsidR="00BD3473">
        <w:rPr>
          <w:color w:val="000000" w:themeColor="text1"/>
        </w:rPr>
        <w:t>,</w:t>
      </w:r>
      <w:r w:rsidR="00F31921" w:rsidRPr="00F55BE2">
        <w:rPr>
          <w:color w:val="000000" w:themeColor="text1"/>
        </w:rPr>
        <w:t xml:space="preserve"> and by making monolayers. Microinjection </w:t>
      </w:r>
      <w:r w:rsidR="00F31921" w:rsidRPr="00F55BE2">
        <w:rPr>
          <w:color w:val="000000" w:themeColor="text1"/>
        </w:rPr>
        <w:lastRenderedPageBreak/>
        <w:t xml:space="preserve">enables maintenance of the </w:t>
      </w:r>
      <w:r w:rsidR="00BD3473">
        <w:rPr>
          <w:color w:val="000000" w:themeColor="text1"/>
        </w:rPr>
        <w:t>3D</w:t>
      </w:r>
      <w:r w:rsidR="00F31921" w:rsidRPr="00F55BE2">
        <w:rPr>
          <w:color w:val="000000" w:themeColor="text1"/>
        </w:rPr>
        <w:t xml:space="preserve"> structure and allows for precise control of parasite volumes and direct apical side contact for the microbes.</w:t>
      </w:r>
      <w:r w:rsidR="00A01522" w:rsidRPr="00F55BE2">
        <w:rPr>
          <w:color w:val="000000" w:themeColor="text1"/>
        </w:rPr>
        <w:t xml:space="preserve"> </w:t>
      </w:r>
      <w:r w:rsidR="009C7291" w:rsidRPr="00F55BE2">
        <w:rPr>
          <w:color w:val="000000" w:themeColor="text1"/>
        </w:rPr>
        <w:t>We provide details for optimal growth of organoi</w:t>
      </w:r>
      <w:r w:rsidR="0051012B" w:rsidRPr="00F55BE2">
        <w:rPr>
          <w:color w:val="000000" w:themeColor="text1"/>
        </w:rPr>
        <w:t>ds for either imaging or oocyst</w:t>
      </w:r>
      <w:r w:rsidR="009C7291" w:rsidRPr="00F55BE2">
        <w:rPr>
          <w:color w:val="000000" w:themeColor="text1"/>
        </w:rPr>
        <w:t xml:space="preserve"> production.</w:t>
      </w:r>
      <w:r w:rsidR="00BD3473">
        <w:rPr>
          <w:color w:val="000000" w:themeColor="text1"/>
        </w:rPr>
        <w:t xml:space="preserve"> </w:t>
      </w:r>
      <w:r w:rsidR="00F31921" w:rsidRPr="00F55BE2">
        <w:rPr>
          <w:color w:val="000000" w:themeColor="text1"/>
        </w:rPr>
        <w:t>Finally</w:t>
      </w:r>
      <w:r w:rsidR="00BD3473">
        <w:rPr>
          <w:color w:val="000000" w:themeColor="text1"/>
        </w:rPr>
        <w:t>,</w:t>
      </w:r>
      <w:r w:rsidR="00F31921" w:rsidRPr="00F55BE2">
        <w:rPr>
          <w:color w:val="000000" w:themeColor="text1"/>
        </w:rPr>
        <w:t xml:space="preserve"> we also </w:t>
      </w:r>
      <w:r w:rsidR="00A01522" w:rsidRPr="00F55BE2">
        <w:rPr>
          <w:color w:val="000000" w:themeColor="text1"/>
        </w:rPr>
        <w:t xml:space="preserve">demonstrate </w:t>
      </w:r>
      <w:r w:rsidR="00F31921" w:rsidRPr="00F55BE2">
        <w:rPr>
          <w:color w:val="000000" w:themeColor="text1"/>
        </w:rPr>
        <w:t xml:space="preserve">how the newly generated oocysts can be isolated from the organoid for further downstream processing and analysis. </w:t>
      </w:r>
    </w:p>
    <w:p w14:paraId="7A047CAD" w14:textId="77777777" w:rsidR="00B32616" w:rsidRPr="00F55BE2" w:rsidRDefault="00B32616" w:rsidP="00F55BE2"/>
    <w:p w14:paraId="63ED425E" w14:textId="43AFAA16" w:rsidR="004B384A" w:rsidRPr="00F55BE2" w:rsidRDefault="00B32616" w:rsidP="00F55BE2">
      <w:pPr>
        <w:tabs>
          <w:tab w:val="left" w:pos="270"/>
        </w:tabs>
        <w:rPr>
          <w:color w:val="808080" w:themeColor="background1" w:themeShade="80"/>
        </w:rPr>
      </w:pPr>
      <w:bookmarkStart w:id="3" w:name="Introduction"/>
      <w:r w:rsidRPr="00F55BE2">
        <w:rPr>
          <w:b/>
        </w:rPr>
        <w:t>INTRODUCTION</w:t>
      </w:r>
      <w:bookmarkEnd w:id="3"/>
      <w:r w:rsidRPr="00F55BE2">
        <w:rPr>
          <w:b/>
          <w:bCs/>
        </w:rPr>
        <w:t>:</w:t>
      </w:r>
      <w:r w:rsidRPr="00F55BE2">
        <w:t xml:space="preserve"> </w:t>
      </w:r>
    </w:p>
    <w:p w14:paraId="08DC8563" w14:textId="563958C9" w:rsidR="00D809BA" w:rsidRPr="00F55BE2" w:rsidRDefault="004D7127" w:rsidP="00F55BE2">
      <w:pPr>
        <w:tabs>
          <w:tab w:val="left" w:pos="270"/>
        </w:tabs>
        <w:rPr>
          <w:color w:val="000000" w:themeColor="text1"/>
        </w:rPr>
      </w:pPr>
      <w:r w:rsidRPr="00F55BE2">
        <w:rPr>
          <w:color w:val="000000" w:themeColor="text1"/>
        </w:rPr>
        <w:t>Development of drug</w:t>
      </w:r>
      <w:r w:rsidR="00A01522" w:rsidRPr="00F55BE2">
        <w:rPr>
          <w:color w:val="000000" w:themeColor="text1"/>
        </w:rPr>
        <w:t>s</w:t>
      </w:r>
      <w:r w:rsidRPr="00F55BE2">
        <w:rPr>
          <w:color w:val="000000" w:themeColor="text1"/>
        </w:rPr>
        <w:t xml:space="preserve"> or vaccine</w:t>
      </w:r>
      <w:r w:rsidR="00A01522" w:rsidRPr="00F55BE2">
        <w:rPr>
          <w:color w:val="000000" w:themeColor="text1"/>
        </w:rPr>
        <w:t>s</w:t>
      </w:r>
      <w:r w:rsidRPr="00F55BE2">
        <w:rPr>
          <w:color w:val="000000" w:themeColor="text1"/>
        </w:rPr>
        <w:t xml:space="preserve"> for </w:t>
      </w:r>
      <w:r w:rsidR="00A01522" w:rsidRPr="00F55BE2">
        <w:rPr>
          <w:color w:val="000000" w:themeColor="text1"/>
        </w:rPr>
        <w:t xml:space="preserve">treatment and prevention of </w:t>
      </w:r>
      <w:r w:rsidRPr="00F55BE2">
        <w:rPr>
          <w:i/>
          <w:color w:val="000000" w:themeColor="text1"/>
        </w:rPr>
        <w:t>Cryptosporidium</w:t>
      </w:r>
      <w:r w:rsidRPr="00F55BE2">
        <w:rPr>
          <w:color w:val="000000" w:themeColor="text1"/>
        </w:rPr>
        <w:t xml:space="preserve"> infection has been hindered by the lack of </w:t>
      </w:r>
      <w:r w:rsidR="00EF7E70" w:rsidRPr="00F55BE2">
        <w:rPr>
          <w:i/>
          <w:color w:val="000000" w:themeColor="text1"/>
        </w:rPr>
        <w:t>in vitro</w:t>
      </w:r>
      <w:r w:rsidRPr="00F55BE2">
        <w:rPr>
          <w:color w:val="000000" w:themeColor="text1"/>
        </w:rPr>
        <w:t xml:space="preserve"> systems </w:t>
      </w:r>
      <w:r w:rsidR="00226972" w:rsidRPr="00F55BE2">
        <w:rPr>
          <w:color w:val="000000" w:themeColor="text1"/>
        </w:rPr>
        <w:t xml:space="preserve">that </w:t>
      </w:r>
      <w:r w:rsidR="00BD3473" w:rsidRPr="00F55BE2">
        <w:rPr>
          <w:color w:val="000000" w:themeColor="text1"/>
        </w:rPr>
        <w:t xml:space="preserve">precisely </w:t>
      </w:r>
      <w:r w:rsidR="007636E6" w:rsidRPr="00F55BE2">
        <w:rPr>
          <w:color w:val="000000" w:themeColor="text1"/>
        </w:rPr>
        <w:t>mimic</w:t>
      </w:r>
      <w:r w:rsidRPr="00F55BE2">
        <w:rPr>
          <w:color w:val="000000" w:themeColor="text1"/>
        </w:rPr>
        <w:t xml:space="preserve"> the </w:t>
      </w:r>
      <w:r w:rsidR="00EF7E70" w:rsidRPr="00F55BE2">
        <w:rPr>
          <w:i/>
          <w:color w:val="000000" w:themeColor="text1"/>
        </w:rPr>
        <w:t>in vivo</w:t>
      </w:r>
      <w:r w:rsidRPr="00F55BE2">
        <w:rPr>
          <w:color w:val="000000" w:themeColor="text1"/>
        </w:rPr>
        <w:t xml:space="preserve"> situation in humans</w:t>
      </w:r>
      <w:r w:rsidR="00E80931" w:rsidRPr="00F55BE2">
        <w:rPr>
          <w:color w:val="000000" w:themeColor="text1"/>
        </w:rPr>
        <w:fldChar w:fldCharType="begin">
          <w:fldData xml:space="preserve">PEVuZE5vdGU+PENpdGU+PEF1dGhvcj5DaGVja2xleTwvQXV0aG9yPjxZZWFyPjIwMTU8L1llYXI+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</w:fldData>
        </w:fldChar>
      </w:r>
      <w:r w:rsidR="00197311" w:rsidRPr="00F55BE2">
        <w:rPr>
          <w:color w:val="000000" w:themeColor="text1"/>
        </w:rPr>
        <w:instrText xml:space="preserve"> ADDIN EN.CITE </w:instrText>
      </w:r>
      <w:r w:rsidR="00197311" w:rsidRPr="00F55BE2">
        <w:rPr>
          <w:color w:val="000000" w:themeColor="text1"/>
        </w:rPr>
        <w:fldChar w:fldCharType="begin">
          <w:fldData xml:space="preserve">PEVuZE5vdGU+PENpdGU+PEF1dGhvcj5DaGVja2xleTwvQXV0aG9yPjxZZWFyPjIwMTU8L1llYXI+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</w:fldData>
        </w:fldChar>
      </w:r>
      <w:r w:rsidR="00197311" w:rsidRPr="00F55BE2">
        <w:rPr>
          <w:color w:val="000000" w:themeColor="text1"/>
        </w:rPr>
        <w:instrText xml:space="preserve"> ADDIN EN.CITE.DATA </w:instrText>
      </w:r>
      <w:r w:rsidR="00197311" w:rsidRPr="00F55BE2">
        <w:rPr>
          <w:color w:val="000000" w:themeColor="text1"/>
        </w:rPr>
      </w:r>
      <w:r w:rsidR="00197311" w:rsidRPr="00F55BE2">
        <w:rPr>
          <w:color w:val="000000" w:themeColor="text1"/>
        </w:rPr>
        <w:fldChar w:fldCharType="end"/>
      </w:r>
      <w:r w:rsidR="00E80931" w:rsidRPr="00F55BE2">
        <w:rPr>
          <w:color w:val="000000" w:themeColor="text1"/>
        </w:rPr>
      </w:r>
      <w:r w:rsidR="00E80931" w:rsidRPr="00F55BE2">
        <w:rPr>
          <w:color w:val="000000" w:themeColor="text1"/>
        </w:rPr>
        <w:fldChar w:fldCharType="separate"/>
      </w:r>
      <w:hyperlink w:anchor="_ENREF_1" w:tooltip="Checkley, 2015 #966" w:history="1">
        <w:r w:rsidR="00EB7F75" w:rsidRPr="00F55BE2">
          <w:rPr>
            <w:noProof/>
            <w:color w:val="000000" w:themeColor="text1"/>
            <w:vertAlign w:val="superscript"/>
          </w:rPr>
          <w:t>1</w:t>
        </w:r>
      </w:hyperlink>
      <w:r w:rsidR="00197311" w:rsidRPr="00F55BE2">
        <w:rPr>
          <w:noProof/>
          <w:color w:val="000000" w:themeColor="text1"/>
          <w:vertAlign w:val="superscript"/>
        </w:rPr>
        <w:t>,</w:t>
      </w:r>
      <w:hyperlink w:anchor="_ENREF_2" w:tooltip="Bones, 2018 #1229" w:history="1">
        <w:r w:rsidR="00EB7F75" w:rsidRPr="00F55BE2">
          <w:rPr>
            <w:noProof/>
            <w:color w:val="000000" w:themeColor="text1"/>
            <w:vertAlign w:val="superscript"/>
          </w:rPr>
          <w:t>2</w:t>
        </w:r>
      </w:hyperlink>
      <w:r w:rsidR="00E80931" w:rsidRPr="00F55BE2">
        <w:rPr>
          <w:color w:val="000000" w:themeColor="text1"/>
        </w:rPr>
        <w:fldChar w:fldCharType="end"/>
      </w:r>
      <w:r w:rsidR="00B157C3" w:rsidRPr="00F55BE2">
        <w:rPr>
          <w:color w:val="000000" w:themeColor="text1"/>
        </w:rPr>
        <w:t>.</w:t>
      </w:r>
      <w:r w:rsidR="00B157C3" w:rsidRPr="00F55BE2">
        <w:rPr>
          <w:color w:val="000000" w:themeColor="text1"/>
          <w:vertAlign w:val="superscript"/>
        </w:rPr>
        <w:t xml:space="preserve"> </w:t>
      </w:r>
      <w:r w:rsidRPr="00F55BE2">
        <w:rPr>
          <w:color w:val="000000" w:themeColor="text1"/>
        </w:rPr>
        <w:t>Many of the currently available systems either only allow short term of infection (&lt;5</w:t>
      </w:r>
      <w:r w:rsidR="00BD3473">
        <w:rPr>
          <w:color w:val="000000" w:themeColor="text1"/>
        </w:rPr>
        <w:t xml:space="preserve"> </w:t>
      </w:r>
      <w:r w:rsidRPr="00F55BE2">
        <w:rPr>
          <w:color w:val="000000" w:themeColor="text1"/>
        </w:rPr>
        <w:t>days) or do not support the complete life cycle of the parasite</w:t>
      </w:r>
      <w:r w:rsidR="00DB1412" w:rsidRPr="00F55BE2">
        <w:rPr>
          <w:color w:val="000000" w:themeColor="text1"/>
        </w:rPr>
        <w:fldChar w:fldCharType="begin">
          <w:fldData xml:space="preserve">PEVuZE5vdGU+PENpdGU+PEF1dGhvcj5NdWxsZXI8L0F1dGhvcj48WWVhcj4yMDEzPC9ZZWFyPjxS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=
</w:fldData>
        </w:fldChar>
      </w:r>
      <w:r w:rsidR="00197311" w:rsidRPr="00F55BE2">
        <w:rPr>
          <w:color w:val="000000" w:themeColor="text1"/>
        </w:rPr>
        <w:instrText xml:space="preserve"> ADDIN EN.CITE </w:instrText>
      </w:r>
      <w:r w:rsidR="00197311" w:rsidRPr="00F55BE2">
        <w:rPr>
          <w:color w:val="000000" w:themeColor="text1"/>
        </w:rPr>
        <w:fldChar w:fldCharType="begin">
          <w:fldData xml:space="preserve">PEVuZE5vdGU+PENpdGU+PEF1dGhvcj5NdWxsZXI8L0F1dGhvcj48WWVhcj4yMDEzPC9ZZWFyPjxS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=
</w:fldData>
        </w:fldChar>
      </w:r>
      <w:r w:rsidR="00197311" w:rsidRPr="00F55BE2">
        <w:rPr>
          <w:color w:val="000000" w:themeColor="text1"/>
        </w:rPr>
        <w:instrText xml:space="preserve"> ADDIN EN.CITE.DATA </w:instrText>
      </w:r>
      <w:r w:rsidR="00197311" w:rsidRPr="00F55BE2">
        <w:rPr>
          <w:color w:val="000000" w:themeColor="text1"/>
        </w:rPr>
      </w:r>
      <w:r w:rsidR="00197311" w:rsidRPr="00F55BE2">
        <w:rPr>
          <w:color w:val="000000" w:themeColor="text1"/>
        </w:rPr>
        <w:fldChar w:fldCharType="end"/>
      </w:r>
      <w:r w:rsidR="00DB1412" w:rsidRPr="00F55BE2">
        <w:rPr>
          <w:color w:val="000000" w:themeColor="text1"/>
        </w:rPr>
      </w:r>
      <w:r w:rsidR="00DB1412" w:rsidRPr="00F55BE2">
        <w:rPr>
          <w:color w:val="000000" w:themeColor="text1"/>
        </w:rPr>
        <w:fldChar w:fldCharType="separate"/>
      </w:r>
      <w:hyperlink w:anchor="_ENREF_3" w:tooltip="Muller, 2013 #1219" w:history="1">
        <w:r w:rsidR="00EB7F75" w:rsidRPr="00F55BE2">
          <w:rPr>
            <w:noProof/>
            <w:color w:val="000000" w:themeColor="text1"/>
            <w:vertAlign w:val="superscript"/>
          </w:rPr>
          <w:t>3</w:t>
        </w:r>
      </w:hyperlink>
      <w:r w:rsidR="00197311" w:rsidRPr="00F55BE2">
        <w:rPr>
          <w:noProof/>
          <w:color w:val="000000" w:themeColor="text1"/>
          <w:vertAlign w:val="superscript"/>
        </w:rPr>
        <w:t>,</w:t>
      </w:r>
      <w:hyperlink w:anchor="_ENREF_4" w:tooltip="Karanis, 2011 #1220" w:history="1">
        <w:r w:rsidR="00EB7F75" w:rsidRPr="00F55BE2">
          <w:rPr>
            <w:noProof/>
            <w:color w:val="000000" w:themeColor="text1"/>
            <w:vertAlign w:val="superscript"/>
          </w:rPr>
          <w:t>4</w:t>
        </w:r>
      </w:hyperlink>
      <w:r w:rsidR="00DB1412" w:rsidRPr="00F55BE2">
        <w:rPr>
          <w:color w:val="000000" w:themeColor="text1"/>
        </w:rPr>
        <w:fldChar w:fldCharType="end"/>
      </w:r>
      <w:r w:rsidRPr="00F55BE2">
        <w:rPr>
          <w:color w:val="000000" w:themeColor="text1"/>
        </w:rPr>
        <w:t xml:space="preserve">. Other systems which enable the complete development of the parasite are based on immortalized cell lines or cancer cell lines </w:t>
      </w:r>
      <w:r w:rsidR="00D46C63" w:rsidRPr="00F55BE2">
        <w:rPr>
          <w:color w:val="000000" w:themeColor="text1"/>
        </w:rPr>
        <w:t>which do</w:t>
      </w:r>
      <w:r w:rsidRPr="00F55BE2">
        <w:rPr>
          <w:color w:val="000000" w:themeColor="text1"/>
        </w:rPr>
        <w:t xml:space="preserve"> not </w:t>
      </w:r>
      <w:r w:rsidR="00D46C63" w:rsidRPr="00F55BE2">
        <w:rPr>
          <w:color w:val="000000" w:themeColor="text1"/>
        </w:rPr>
        <w:t>faithfully recapitulate</w:t>
      </w:r>
      <w:r w:rsidRPr="00F55BE2">
        <w:rPr>
          <w:color w:val="000000" w:themeColor="text1"/>
        </w:rPr>
        <w:t xml:space="preserve"> the </w:t>
      </w:r>
      <w:r w:rsidR="00D46C63" w:rsidRPr="00F55BE2">
        <w:rPr>
          <w:color w:val="000000" w:themeColor="text1"/>
        </w:rPr>
        <w:t>physiological</w:t>
      </w:r>
      <w:r w:rsidRPr="00F55BE2">
        <w:rPr>
          <w:color w:val="000000" w:themeColor="text1"/>
        </w:rPr>
        <w:t xml:space="preserve"> situation in humans</w:t>
      </w:r>
      <w:hyperlink w:anchor="_ENREF_5" w:tooltip="Morada, 2016 #1217" w:history="1">
        <w:r w:rsidR="00EB7F75" w:rsidRPr="00F55BE2">
          <w:rPr>
            <w:color w:val="000000" w:themeColor="text1"/>
          </w:rPr>
          <w:fldChar w:fldCharType="begin">
            <w:fldData xml:space="preserve">PEVuZE5vdGU+PENpdGU+PEF1dGhvcj5Nb3JhZGE8L0F1dGhvcj48WWVhcj4yMDE2PC9ZZWFyPjxS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=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Nb3JhZGE8L0F1dGhvcj48WWVhcj4yMDE2PC9ZZWFyPjxS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=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5-7</w:t>
        </w:r>
        <w:r w:rsidR="00EB7F75" w:rsidRPr="00F55BE2">
          <w:rPr>
            <w:color w:val="000000" w:themeColor="text1"/>
          </w:rPr>
          <w:fldChar w:fldCharType="end"/>
        </w:r>
      </w:hyperlink>
      <w:r w:rsidRPr="00F55BE2">
        <w:rPr>
          <w:color w:val="000000" w:themeColor="text1"/>
        </w:rPr>
        <w:t>.</w:t>
      </w:r>
      <w:r w:rsidR="00BD3473">
        <w:rPr>
          <w:color w:val="000000" w:themeColor="text1"/>
        </w:rPr>
        <w:t xml:space="preserve"> </w:t>
      </w:r>
      <w:r w:rsidR="001473B4" w:rsidRPr="00F55BE2">
        <w:rPr>
          <w:color w:val="000000" w:themeColor="text1"/>
        </w:rPr>
        <w:t xml:space="preserve">Organoids or ‘mini-organs’ are 3D tissue derived structures which are grown in an extracellular matrix supplemented with various </w:t>
      </w:r>
      <w:r w:rsidR="00153135" w:rsidRPr="00F55BE2">
        <w:rPr>
          <w:color w:val="000000" w:themeColor="text1"/>
        </w:rPr>
        <w:t xml:space="preserve">tissue specific </w:t>
      </w:r>
      <w:r w:rsidR="001473B4" w:rsidRPr="00F55BE2">
        <w:rPr>
          <w:color w:val="000000" w:themeColor="text1"/>
        </w:rPr>
        <w:t>growth factors. Organoids have been developed from various organs</w:t>
      </w:r>
      <w:r w:rsidR="00153135" w:rsidRPr="00F55BE2">
        <w:rPr>
          <w:color w:val="000000" w:themeColor="text1"/>
        </w:rPr>
        <w:t xml:space="preserve"> and tissues</w:t>
      </w:r>
      <w:r w:rsidR="00BD3473">
        <w:rPr>
          <w:color w:val="000000" w:themeColor="text1"/>
        </w:rPr>
        <w:t>.</w:t>
      </w:r>
      <w:r w:rsidR="001473B4" w:rsidRPr="00F55BE2">
        <w:rPr>
          <w:color w:val="000000" w:themeColor="text1"/>
        </w:rPr>
        <w:t xml:space="preserve"> </w:t>
      </w:r>
      <w:r w:rsidR="00BD3473">
        <w:rPr>
          <w:color w:val="000000" w:themeColor="text1"/>
        </w:rPr>
        <w:t>T</w:t>
      </w:r>
      <w:r w:rsidR="001473B4" w:rsidRPr="00F55BE2">
        <w:rPr>
          <w:color w:val="000000" w:themeColor="text1"/>
        </w:rPr>
        <w:t>hey are genetically stable and recapitulate most functions of the organs of their origin</w:t>
      </w:r>
      <w:r w:rsidR="00BD3473">
        <w:rPr>
          <w:color w:val="000000" w:themeColor="text1"/>
        </w:rPr>
        <w:t>,</w:t>
      </w:r>
      <w:r w:rsidR="001473B4" w:rsidRPr="00F55BE2">
        <w:rPr>
          <w:color w:val="000000" w:themeColor="text1"/>
        </w:rPr>
        <w:t xml:space="preserve"> and can be maintained in culture for extended periods of time. </w:t>
      </w:r>
      <w:r w:rsidR="00A01522" w:rsidRPr="00F55BE2">
        <w:rPr>
          <w:color w:val="000000" w:themeColor="text1"/>
        </w:rPr>
        <w:t xml:space="preserve">We have developed a method for infecting human </w:t>
      </w:r>
      <w:r w:rsidR="001473B4" w:rsidRPr="00F55BE2">
        <w:rPr>
          <w:color w:val="000000" w:themeColor="text1"/>
        </w:rPr>
        <w:t xml:space="preserve">intestinal and lung </w:t>
      </w:r>
      <w:r w:rsidR="00A01522" w:rsidRPr="00F55BE2">
        <w:rPr>
          <w:color w:val="000000" w:themeColor="text1"/>
        </w:rPr>
        <w:t xml:space="preserve">organoids with </w:t>
      </w:r>
      <w:r w:rsidR="00A01522" w:rsidRPr="00F55BE2">
        <w:rPr>
          <w:i/>
          <w:color w:val="000000" w:themeColor="text1"/>
        </w:rPr>
        <w:t>Cryptosporidium</w:t>
      </w:r>
      <w:r w:rsidR="00A01522" w:rsidRPr="00F55BE2">
        <w:rPr>
          <w:color w:val="000000" w:themeColor="text1"/>
        </w:rPr>
        <w:t xml:space="preserve"> that provides an accurate </w:t>
      </w:r>
      <w:r w:rsidR="00EF7E70" w:rsidRPr="00BD3473">
        <w:rPr>
          <w:color w:val="000000" w:themeColor="text1"/>
        </w:rPr>
        <w:t>in vitro</w:t>
      </w:r>
      <w:r w:rsidR="00A01522" w:rsidRPr="00F55BE2">
        <w:rPr>
          <w:color w:val="000000" w:themeColor="text1"/>
        </w:rPr>
        <w:t xml:space="preserve"> model for the study of host</w:t>
      </w:r>
      <w:r w:rsidR="00BD3473">
        <w:rPr>
          <w:color w:val="000000" w:themeColor="text1"/>
        </w:rPr>
        <w:t>-</w:t>
      </w:r>
      <w:r w:rsidR="00A01522" w:rsidRPr="00F55BE2">
        <w:rPr>
          <w:color w:val="000000" w:themeColor="text1"/>
        </w:rPr>
        <w:t xml:space="preserve">parasite interactions relevant to </w:t>
      </w:r>
      <w:r w:rsidR="00B157C3" w:rsidRPr="00F55BE2">
        <w:rPr>
          <w:color w:val="000000" w:themeColor="text1"/>
        </w:rPr>
        <w:t>intestinal</w:t>
      </w:r>
      <w:r w:rsidR="00A01522" w:rsidRPr="00F55BE2">
        <w:rPr>
          <w:color w:val="000000" w:themeColor="text1"/>
        </w:rPr>
        <w:t xml:space="preserve"> and respiratory cryptosporidiosis</w:t>
      </w:r>
      <w:hyperlink w:anchor="_ENREF_8" w:tooltip="Sachs, 2018 #1226" w:history="1">
        <w:r w:rsidR="00EB7F75" w:rsidRPr="00F55BE2">
          <w:rPr>
            <w:color w:val="000000" w:themeColor="text1"/>
          </w:rPr>
          <w:fldChar w:fldCharType="begin">
            <w:fldData xml:space="preserve">PEVuZE5vdGU+PENpdGU+PEF1dGhvcj5TYWNoczwvQXV0aG9yPjxZZWFyPjIwMTg8L1llYXI+PFJl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xNTg2LTE1OTc8L3BhZ2VzPjx2b2x1bWU+MTY1PC92b2x1bWU+PG51bWJlcj43PC9udW1iZXI+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MTc2Mi03MjwvcGFnZXM+PHZvbHVt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TYWNoczwvQXV0aG9yPjxZZWFyPjIwMTg8L1llYXI+PFJl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xNTg2LTE1OTc8L3BhZ2VzPjx2b2x1bWU+MTY1PC92b2x1bWU+PG51bWJlcj43PC9udW1iZXI+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MTc2Mi03MjwvcGFnZXM+PHZvbHVt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8-13</w:t>
        </w:r>
        <w:r w:rsidR="00EB7F75" w:rsidRPr="00F55BE2">
          <w:rPr>
            <w:color w:val="000000" w:themeColor="text1"/>
          </w:rPr>
          <w:fldChar w:fldCharType="end"/>
        </w:r>
      </w:hyperlink>
      <w:r w:rsidR="00D37493" w:rsidRPr="00F55BE2">
        <w:rPr>
          <w:color w:val="000000" w:themeColor="text1"/>
        </w:rPr>
        <w:t xml:space="preserve">. </w:t>
      </w:r>
      <w:r w:rsidR="006A3D33" w:rsidRPr="00F55BE2">
        <w:rPr>
          <w:color w:val="000000" w:themeColor="text1"/>
        </w:rPr>
        <w:t>In contrast to other published culture models, the organoid system is representative of real-life host parasite interactions, allows for completion of the life cycle so that all stages of the parasite life cycle can be studied</w:t>
      </w:r>
      <w:r w:rsidR="00BD3473">
        <w:rPr>
          <w:color w:val="000000" w:themeColor="text1"/>
        </w:rPr>
        <w:t>,</w:t>
      </w:r>
      <w:r w:rsidR="006A3D33" w:rsidRPr="00F55BE2">
        <w:rPr>
          <w:color w:val="000000" w:themeColor="text1"/>
        </w:rPr>
        <w:t xml:space="preserve"> and maintains parasite propagation for up to 28 days</w:t>
      </w:r>
      <w:hyperlink w:anchor="_ENREF_10" w:tooltip="Heo, 2018 #1224" w:history="1">
        <w:r w:rsidR="00EB7F75" w:rsidRPr="00F55BE2">
          <w:rPr>
            <w:color w:val="000000" w:themeColor="text1"/>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10</w:t>
        </w:r>
        <w:r w:rsidR="00EB7F75" w:rsidRPr="00F55BE2">
          <w:rPr>
            <w:color w:val="000000" w:themeColor="text1"/>
          </w:rPr>
          <w:fldChar w:fldCharType="end"/>
        </w:r>
      </w:hyperlink>
      <w:r w:rsidR="006A3D33" w:rsidRPr="00F55BE2">
        <w:rPr>
          <w:color w:val="000000" w:themeColor="text1"/>
        </w:rPr>
        <w:t>.</w:t>
      </w:r>
      <w:r w:rsidR="00BD3473">
        <w:rPr>
          <w:color w:val="000000" w:themeColor="text1"/>
        </w:rPr>
        <w:t xml:space="preserve"> </w:t>
      </w:r>
    </w:p>
    <w:p w14:paraId="3CE59B75" w14:textId="77777777" w:rsidR="006A3D33" w:rsidRPr="00F55BE2" w:rsidRDefault="006A3D33" w:rsidP="00F55BE2">
      <w:pPr>
        <w:tabs>
          <w:tab w:val="left" w:pos="270"/>
        </w:tabs>
        <w:rPr>
          <w:color w:val="000000" w:themeColor="text1"/>
        </w:rPr>
      </w:pPr>
    </w:p>
    <w:p w14:paraId="6BABA409" w14:textId="66D988B2" w:rsidR="002367A4" w:rsidRPr="00F55BE2" w:rsidRDefault="006A3D33" w:rsidP="00F55BE2">
      <w:pPr>
        <w:tabs>
          <w:tab w:val="left" w:pos="270"/>
        </w:tabs>
        <w:rPr>
          <w:color w:val="000000" w:themeColor="text1"/>
        </w:rPr>
      </w:pPr>
      <w:r w:rsidRPr="00F55BE2">
        <w:rPr>
          <w:i/>
          <w:color w:val="000000" w:themeColor="text1"/>
        </w:rPr>
        <w:t>Cryptosporidium parvum</w:t>
      </w:r>
      <w:r w:rsidRPr="00F55BE2">
        <w:rPr>
          <w:color w:val="000000" w:themeColor="text1"/>
        </w:rPr>
        <w:t xml:space="preserve"> is an apicomplexan parasite that infects the epithelium of the </w:t>
      </w:r>
      <w:r w:rsidR="0051012B" w:rsidRPr="00F55BE2">
        <w:rPr>
          <w:color w:val="000000" w:themeColor="text1"/>
        </w:rPr>
        <w:t>respiratory</w:t>
      </w:r>
      <w:r w:rsidRPr="00F55BE2">
        <w:rPr>
          <w:color w:val="000000" w:themeColor="text1"/>
        </w:rPr>
        <w:t xml:space="preserve"> and </w:t>
      </w:r>
      <w:r w:rsidR="0051012B" w:rsidRPr="00F55BE2">
        <w:rPr>
          <w:color w:val="000000" w:themeColor="text1"/>
        </w:rPr>
        <w:t>intestinal</w:t>
      </w:r>
      <w:r w:rsidRPr="00F55BE2">
        <w:rPr>
          <w:color w:val="000000" w:themeColor="text1"/>
        </w:rPr>
        <w:t xml:space="preserve"> tract</w:t>
      </w:r>
      <w:r w:rsidR="0051012B" w:rsidRPr="00F55BE2">
        <w:rPr>
          <w:color w:val="000000" w:themeColor="text1"/>
        </w:rPr>
        <w:t>s</w:t>
      </w:r>
      <w:r w:rsidRPr="00F55BE2">
        <w:rPr>
          <w:color w:val="000000" w:themeColor="text1"/>
        </w:rPr>
        <w:t>, causing prolonged diarrheal disease.</w:t>
      </w:r>
      <w:r w:rsidR="00BD3473">
        <w:rPr>
          <w:color w:val="000000" w:themeColor="text1"/>
        </w:rPr>
        <w:t xml:space="preserve"> </w:t>
      </w:r>
      <w:r w:rsidRPr="00F55BE2">
        <w:rPr>
          <w:color w:val="000000" w:themeColor="text1"/>
        </w:rPr>
        <w:t xml:space="preserve">The resistant </w:t>
      </w:r>
      <w:r w:rsidR="004623D7" w:rsidRPr="00F55BE2">
        <w:rPr>
          <w:color w:val="000000" w:themeColor="text1"/>
        </w:rPr>
        <w:t>environmental</w:t>
      </w:r>
      <w:r w:rsidRPr="00F55BE2">
        <w:rPr>
          <w:color w:val="000000" w:themeColor="text1"/>
        </w:rPr>
        <w:t xml:space="preserve"> stage is the oocyst, found </w:t>
      </w:r>
      <w:r w:rsidR="004623D7" w:rsidRPr="00F55BE2">
        <w:rPr>
          <w:color w:val="000000" w:themeColor="text1"/>
        </w:rPr>
        <w:t>in contaminated</w:t>
      </w:r>
      <w:r w:rsidRPr="00F55BE2">
        <w:rPr>
          <w:color w:val="000000" w:themeColor="text1"/>
        </w:rPr>
        <w:t xml:space="preserve"> food and water</w:t>
      </w:r>
      <w:hyperlink w:anchor="_ENREF_14" w:tooltip="O'Hara, 2011 #992" w:history="1">
        <w:r w:rsidR="00EB7F75" w:rsidRPr="00F55BE2">
          <w:rPr>
            <w:color w:val="000000" w:themeColor="text1"/>
          </w:rPr>
          <w:fldChar w:fldCharType="begin"/>
        </w:r>
        <w:r w:rsidR="00EB7F75" w:rsidRPr="00F55BE2">
          <w:rPr>
            <w:color w:val="000000" w:themeColor="text1"/>
          </w:rPr>
          <w:instrText xml:space="preserve"> ADDIN EN.CITE &lt;EndNote&gt;&lt;Cite&gt;&lt;Author&gt;O&amp;apos;Hara&lt;/Author&gt;&lt;Year&gt;2011&lt;/Year&gt;&lt;RecNum&gt;992&lt;/RecNum&gt;&lt;DisplayText&gt;&lt;style face="superscript"&gt;14&lt;/style&gt;&lt;/DisplayText&gt;&lt;record&gt;&lt;rec-number&gt;992&lt;/rec-number&gt;&lt;foreign-keys&gt;&lt;key app="EN" db-id="pfp29z0e6v0swpeaa9gxpxx2spdzezdxr9a2"&gt;992&lt;/key&gt;&lt;/foreign-keys&gt;&lt;ref-type name="Journal Article"&gt;17&lt;/ref-type&gt;&lt;contributors&gt;&lt;authors&gt;&lt;author&gt;O&amp;apos;Hara, S. P.&lt;/author&gt;&lt;author&gt;Chen, X. M.&lt;/author&gt;&lt;/authors&gt;&lt;/contributors&gt;&lt;auth-address&gt;Center for Basic Research in Digestive Diseases, Division of Gastroenterology and Hepatology, Mayo Clinic, 200 First Street SW, Rochester, MN 55905, USA. ohara.steven@mayo.edu&lt;/auth-address&gt;&lt;titles&gt;&lt;title&gt;The cell biology of cryptosporidium infection&lt;/title&gt;&lt;secondary-title&gt;Microbes Infect&lt;/secondary-title&gt;&lt;/titles&gt;&lt;periodical&gt;&lt;full-title&gt;Microbes Infect&lt;/full-title&gt;&lt;/periodical&gt;&lt;pages&gt;721-30&lt;/pages&gt;&lt;volume&gt;13&lt;/volume&gt;&lt;number&gt;8-9&lt;/number&gt;&lt;keywords&gt;&lt;keyword&gt;Cryptosporidiosis/*immunology/*microbiology&lt;/keyword&gt;&lt;keyword&gt;Cryptosporidium/*immunology&lt;/keyword&gt;&lt;keyword&gt;Host-Parasite Interactions&lt;/keyword&gt;&lt;keyword&gt;Humans&lt;/keyword&gt;&lt;/keywords&gt;&lt;dates&gt;&lt;year&gt;2011&lt;/year&gt;&lt;pub-dates&gt;&lt;date&gt;Aug&lt;/date&gt;&lt;/pub-dates&gt;&lt;/dates&gt;&lt;isbn&gt;1769-714X (Electronic)&amp;#xD;1286-4579 (Linking)&lt;/isbn&gt;&lt;accession-num&gt;21458585&lt;/accession-num&gt;&lt;urls&gt;&lt;related-urls&gt;&lt;url&gt;http://www.ncbi.nlm.nih.gov/pubmed/21458585&lt;/url&gt;&lt;/related-urls&gt;&lt;/urls&gt;&lt;custom2&gt;PMC3130844&lt;/custom2&gt;&lt;electronic-resource-num&gt;10.1016/j.micinf.2011.03.008&lt;/electronic-resource-num&gt;&lt;/record&gt;&lt;/Cite&gt;&lt;/EndNote&gt;</w:instrText>
        </w:r>
        <w:r w:rsidR="00EB7F75" w:rsidRPr="00F55BE2">
          <w:rPr>
            <w:color w:val="000000" w:themeColor="text1"/>
          </w:rPr>
          <w:fldChar w:fldCharType="separate"/>
        </w:r>
        <w:r w:rsidR="00EB7F75" w:rsidRPr="00F55BE2">
          <w:rPr>
            <w:noProof/>
            <w:color w:val="000000" w:themeColor="text1"/>
            <w:vertAlign w:val="superscript"/>
          </w:rPr>
          <w:t>14</w:t>
        </w:r>
        <w:r w:rsidR="00EB7F75" w:rsidRPr="00F55BE2">
          <w:rPr>
            <w:color w:val="000000" w:themeColor="text1"/>
          </w:rPr>
          <w:fldChar w:fldCharType="end"/>
        </w:r>
      </w:hyperlink>
      <w:r w:rsidRPr="00F55BE2">
        <w:rPr>
          <w:color w:val="000000" w:themeColor="text1"/>
        </w:rPr>
        <w:t>.</w:t>
      </w:r>
      <w:r w:rsidR="00BD3473">
        <w:rPr>
          <w:color w:val="000000" w:themeColor="text1"/>
        </w:rPr>
        <w:t xml:space="preserve"> </w:t>
      </w:r>
      <w:r w:rsidRPr="00F55BE2">
        <w:rPr>
          <w:color w:val="000000" w:themeColor="text1"/>
        </w:rPr>
        <w:t xml:space="preserve">Once ingested or </w:t>
      </w:r>
      <w:r w:rsidR="004623D7" w:rsidRPr="00F55BE2">
        <w:rPr>
          <w:color w:val="000000" w:themeColor="text1"/>
        </w:rPr>
        <w:t>inhaled</w:t>
      </w:r>
      <w:r w:rsidR="00BD3473">
        <w:rPr>
          <w:color w:val="000000" w:themeColor="text1"/>
        </w:rPr>
        <w:t>,</w:t>
      </w:r>
      <w:r w:rsidRPr="00F55BE2">
        <w:rPr>
          <w:color w:val="000000" w:themeColor="text1"/>
        </w:rPr>
        <w:t xml:space="preserve"> the oocyst </w:t>
      </w:r>
      <w:r w:rsidR="00640C73" w:rsidRPr="00F55BE2">
        <w:rPr>
          <w:color w:val="000000" w:themeColor="text1"/>
        </w:rPr>
        <w:t>excysts</w:t>
      </w:r>
      <w:r w:rsidR="00612527" w:rsidRPr="00F55BE2">
        <w:rPr>
          <w:color w:val="000000" w:themeColor="text1"/>
        </w:rPr>
        <w:t xml:space="preserve"> </w:t>
      </w:r>
      <w:r w:rsidRPr="00F55BE2">
        <w:rPr>
          <w:color w:val="000000" w:themeColor="text1"/>
        </w:rPr>
        <w:t xml:space="preserve">and releases </w:t>
      </w:r>
      <w:r w:rsidR="00226972" w:rsidRPr="00F55BE2">
        <w:rPr>
          <w:color w:val="000000" w:themeColor="text1"/>
        </w:rPr>
        <w:t xml:space="preserve">four </w:t>
      </w:r>
      <w:r w:rsidRPr="00F55BE2">
        <w:rPr>
          <w:color w:val="000000" w:themeColor="text1"/>
        </w:rPr>
        <w:t>sporozoites that attach to epithelial cells</w:t>
      </w:r>
      <w:r w:rsidR="00226972" w:rsidRPr="00F55BE2">
        <w:rPr>
          <w:color w:val="000000" w:themeColor="text1"/>
        </w:rPr>
        <w:t>.</w:t>
      </w:r>
      <w:r w:rsidR="00BD3473">
        <w:rPr>
          <w:color w:val="000000" w:themeColor="text1"/>
        </w:rPr>
        <w:t xml:space="preserve"> </w:t>
      </w:r>
      <w:r w:rsidR="006C741A" w:rsidRPr="00F55BE2">
        <w:rPr>
          <w:color w:val="000000" w:themeColor="text1"/>
        </w:rPr>
        <w:t>Sporozoites glide on hosts cells and engage host cell receptors, but the parasite does not fully invade the cell, and appears to induce the host cell to engulf it</w:t>
      </w:r>
      <w:hyperlink w:anchor="_ENREF_15" w:tooltip="Lendner, 2014 #1234" w:history="1">
        <w:r w:rsidR="00EB7F75" w:rsidRPr="00F55BE2">
          <w:rPr>
            <w:color w:val="000000" w:themeColor="text1"/>
          </w:rPr>
          <w:fldChar w:fldCharType="begin"/>
        </w:r>
        <w:r w:rsidR="00EB7F75" w:rsidRPr="00F55BE2">
          <w:rPr>
            <w:color w:val="000000" w:themeColor="text1"/>
          </w:rPr>
          <w:instrText xml:space="preserve"> ADDIN EN.CITE &lt;EndNote&gt;&lt;Cite&gt;&lt;Author&gt;Lendner&lt;/Author&gt;&lt;Year&gt;2014&lt;/Year&gt;&lt;RecNum&gt;1234&lt;/RecNum&gt;&lt;DisplayText&gt;&lt;style face="superscript"&gt;15&lt;/style&gt;&lt;/DisplayText&gt;&lt;record&gt;&lt;rec-number&gt;1234&lt;/rec-number&gt;&lt;foreign-keys&gt;&lt;key app="EN" db-id="pfp29z0e6v0swpeaa9gxpxx2spdzezdxr9a2"&gt;1234&lt;/key&gt;&lt;/foreign-keys&gt;&lt;ref-type name="Journal Article"&gt;17&lt;/ref-type&gt;&lt;contributors&gt;&lt;authors&gt;&lt;author&gt;Lendner, M.&lt;/author&gt;&lt;author&gt;Daugschies, A.&lt;/author&gt;&lt;/authors&gt;&lt;/contributors&gt;&lt;auth-address&gt;Institute for Parasitology,An den Tierkliniken 35, 04103 Leipzig,Germany.&lt;/auth-address&gt;&lt;titles&gt;&lt;title&gt;Cryptosporidium infections: molecular advance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511-32&lt;/pages&gt;&lt;volume&gt;141&lt;/volume&gt;&lt;number&gt;11&lt;/number&gt;&lt;keywords&gt;&lt;keyword&gt;Actins/metabolism&lt;/keyword&gt;&lt;keyword&gt;Animals&lt;/keyword&gt;&lt;keyword&gt;Apoptosis&lt;/keyword&gt;&lt;keyword&gt;Calcium Signaling&lt;/keyword&gt;&lt;keyword&gt;Cryptosporidiosis/*parasitology&lt;/keyword&gt;&lt;keyword&gt;Cryptosporidium parvum/*genetics/physiology&lt;/keyword&gt;&lt;keyword&gt;Genome, Protozoan/*genetics&lt;/keyword&gt;&lt;keyword&gt;*Host-Parasite Interactions&lt;/keyword&gt;&lt;keyword&gt;Humans&lt;/keyword&gt;&lt;keyword&gt;Life Cycle Stages&lt;/keyword&gt;&lt;keyword&gt;Proteome&lt;/keyword&gt;&lt;keyword&gt;Transcriptome&lt;/keyword&gt;&lt;/keywords&gt;&lt;dates&gt;&lt;year&gt;2014&lt;/year&gt;&lt;pub-dates&gt;&lt;date&gt;Sep&lt;/date&gt;&lt;/pub-dates&gt;&lt;/dates&gt;&lt;isbn&gt;1469-8161 (Electronic)&amp;#xD;0031-1820 (Linking)&lt;/isbn&gt;&lt;accession-num&gt;24679517&lt;/accession-num&gt;&lt;urls&gt;&lt;related-urls&gt;&lt;url&gt;http://www.ncbi.nlm.nih.gov/pubmed/24679517&lt;/url&gt;&lt;/related-urls&gt;&lt;/urls&gt;&lt;electronic-resource-num&gt;10.1017/S0031182014000237&lt;/electronic-resource-num&gt;&lt;/record&gt;&lt;/Cite&gt;&lt;/EndNote&gt;</w:instrText>
        </w:r>
        <w:r w:rsidR="00EB7F75" w:rsidRPr="00F55BE2">
          <w:rPr>
            <w:color w:val="000000" w:themeColor="text1"/>
          </w:rPr>
          <w:fldChar w:fldCharType="separate"/>
        </w:r>
        <w:r w:rsidR="00EB7F75" w:rsidRPr="00F55BE2">
          <w:rPr>
            <w:noProof/>
            <w:color w:val="000000" w:themeColor="text1"/>
            <w:vertAlign w:val="superscript"/>
          </w:rPr>
          <w:t>15</w:t>
        </w:r>
        <w:r w:rsidR="00EB7F75" w:rsidRPr="00F55BE2">
          <w:rPr>
            <w:color w:val="000000" w:themeColor="text1"/>
          </w:rPr>
          <w:fldChar w:fldCharType="end"/>
        </w:r>
      </w:hyperlink>
      <w:r w:rsidR="00BD3473">
        <w:rPr>
          <w:color w:val="000000" w:themeColor="text1"/>
        </w:rPr>
        <w:t xml:space="preserve">. </w:t>
      </w:r>
      <w:r w:rsidR="00612527" w:rsidRPr="00F55BE2">
        <w:rPr>
          <w:color w:val="000000" w:themeColor="text1"/>
        </w:rPr>
        <w:t>T</w:t>
      </w:r>
      <w:r w:rsidR="00612527" w:rsidRPr="00F55BE2">
        <w:t xml:space="preserve">he parasite, which is internalized within an intracellular but </w:t>
      </w:r>
      <w:proofErr w:type="spellStart"/>
      <w:r w:rsidR="00612527" w:rsidRPr="00F55BE2">
        <w:t>extracytoplasmic</w:t>
      </w:r>
      <w:proofErr w:type="spellEnd"/>
      <w:r w:rsidR="00612527" w:rsidRPr="00F55BE2">
        <w:t xml:space="preserve"> compartment, remains at the apical surface of the cell, </w:t>
      </w:r>
      <w:r w:rsidR="00612527" w:rsidRPr="00F55BE2">
        <w:rPr>
          <w:color w:val="000000" w:themeColor="text1"/>
        </w:rPr>
        <w:t>replicating within</w:t>
      </w:r>
      <w:r w:rsidRPr="00F55BE2">
        <w:rPr>
          <w:color w:val="000000" w:themeColor="text1"/>
        </w:rPr>
        <w:t xml:space="preserve"> a </w:t>
      </w:r>
      <w:proofErr w:type="spellStart"/>
      <w:r w:rsidRPr="00F55BE2">
        <w:rPr>
          <w:color w:val="000000" w:themeColor="text1"/>
        </w:rPr>
        <w:t>parasitophorous</w:t>
      </w:r>
      <w:proofErr w:type="spellEnd"/>
      <w:r w:rsidRPr="00F55BE2">
        <w:rPr>
          <w:color w:val="000000" w:themeColor="text1"/>
        </w:rPr>
        <w:t xml:space="preserve"> vacuole.</w:t>
      </w:r>
      <w:r w:rsidR="00BD3473">
        <w:rPr>
          <w:color w:val="000000" w:themeColor="text1"/>
        </w:rPr>
        <w:t xml:space="preserve"> </w:t>
      </w:r>
      <w:r w:rsidRPr="00F55BE2">
        <w:rPr>
          <w:color w:val="000000" w:themeColor="text1"/>
        </w:rPr>
        <w:t xml:space="preserve">It undergoes two rounds of asexual </w:t>
      </w:r>
      <w:r w:rsidR="00BD3473">
        <w:rPr>
          <w:color w:val="000000" w:themeColor="text1"/>
        </w:rPr>
        <w:t>reproduction—</w:t>
      </w:r>
      <w:r w:rsidR="00612527" w:rsidRPr="00F55BE2">
        <w:rPr>
          <w:color w:val="000000" w:themeColor="text1"/>
        </w:rPr>
        <w:t>a process called merogony.</w:t>
      </w:r>
      <w:r w:rsidR="00BD3473">
        <w:rPr>
          <w:color w:val="000000" w:themeColor="text1"/>
        </w:rPr>
        <w:t xml:space="preserve"> </w:t>
      </w:r>
      <w:r w:rsidR="00612527" w:rsidRPr="00F55BE2">
        <w:rPr>
          <w:color w:val="000000" w:themeColor="text1"/>
        </w:rPr>
        <w:t xml:space="preserve">During merogony, </w:t>
      </w:r>
      <w:r w:rsidRPr="00F55BE2">
        <w:rPr>
          <w:color w:val="000000" w:themeColor="text1"/>
        </w:rPr>
        <w:t xml:space="preserve">type I meronts </w:t>
      </w:r>
      <w:r w:rsidR="00612527" w:rsidRPr="00F55BE2">
        <w:rPr>
          <w:color w:val="000000" w:themeColor="text1"/>
        </w:rPr>
        <w:t xml:space="preserve">develop </w:t>
      </w:r>
      <w:r w:rsidRPr="00F55BE2">
        <w:rPr>
          <w:color w:val="000000" w:themeColor="text1"/>
        </w:rPr>
        <w:t xml:space="preserve">which contain eight merozoites that are released to invade new cells. These </w:t>
      </w:r>
      <w:r w:rsidR="00612527" w:rsidRPr="00F55BE2">
        <w:rPr>
          <w:color w:val="000000" w:themeColor="text1"/>
        </w:rPr>
        <w:t xml:space="preserve">merozoites invade new cells to </w:t>
      </w:r>
      <w:r w:rsidRPr="00F55BE2">
        <w:rPr>
          <w:color w:val="000000" w:themeColor="text1"/>
        </w:rPr>
        <w:t xml:space="preserve">develop into type II meronts </w:t>
      </w:r>
      <w:r w:rsidR="00612527" w:rsidRPr="00F55BE2">
        <w:rPr>
          <w:color w:val="000000" w:themeColor="text1"/>
        </w:rPr>
        <w:t xml:space="preserve">containing </w:t>
      </w:r>
      <w:r w:rsidR="00226972" w:rsidRPr="00F55BE2">
        <w:rPr>
          <w:color w:val="000000" w:themeColor="text1"/>
        </w:rPr>
        <w:t xml:space="preserve">four </w:t>
      </w:r>
      <w:r w:rsidRPr="00F55BE2">
        <w:rPr>
          <w:color w:val="000000" w:themeColor="text1"/>
        </w:rPr>
        <w:t>merozoites.</w:t>
      </w:r>
      <w:r w:rsidR="00BD3473">
        <w:rPr>
          <w:color w:val="000000" w:themeColor="text1"/>
        </w:rPr>
        <w:t xml:space="preserve"> </w:t>
      </w:r>
      <w:r w:rsidR="00612527" w:rsidRPr="00F55BE2">
        <w:rPr>
          <w:color w:val="000000" w:themeColor="text1"/>
        </w:rPr>
        <w:t>These</w:t>
      </w:r>
      <w:r w:rsidRPr="00F55BE2">
        <w:rPr>
          <w:color w:val="000000" w:themeColor="text1"/>
        </w:rPr>
        <w:t xml:space="preserve"> merozoites</w:t>
      </w:r>
      <w:r w:rsidR="00612527" w:rsidRPr="00F55BE2">
        <w:rPr>
          <w:color w:val="000000" w:themeColor="text1"/>
        </w:rPr>
        <w:t>, when released,</w:t>
      </w:r>
      <w:r w:rsidRPr="00F55BE2">
        <w:rPr>
          <w:color w:val="000000" w:themeColor="text1"/>
        </w:rPr>
        <w:t xml:space="preserve"> </w:t>
      </w:r>
      <w:r w:rsidR="002367A4" w:rsidRPr="00F55BE2">
        <w:rPr>
          <w:color w:val="000000" w:themeColor="text1"/>
        </w:rPr>
        <w:t xml:space="preserve">infect cells and develop into </w:t>
      </w:r>
      <w:r w:rsidR="00612527" w:rsidRPr="00F55BE2">
        <w:rPr>
          <w:color w:val="000000" w:themeColor="text1"/>
        </w:rPr>
        <w:t xml:space="preserve">macrogamonts </w:t>
      </w:r>
      <w:r w:rsidR="002367A4" w:rsidRPr="00F55BE2">
        <w:rPr>
          <w:color w:val="000000" w:themeColor="text1"/>
        </w:rPr>
        <w:t xml:space="preserve">and </w:t>
      </w:r>
      <w:proofErr w:type="spellStart"/>
      <w:r w:rsidR="00612527" w:rsidRPr="00F55BE2">
        <w:rPr>
          <w:color w:val="000000" w:themeColor="text1"/>
        </w:rPr>
        <w:t>microgamonts</w:t>
      </w:r>
      <w:proofErr w:type="spellEnd"/>
      <w:r w:rsidR="00612527" w:rsidRPr="00F55BE2">
        <w:rPr>
          <w:color w:val="000000" w:themeColor="text1"/>
        </w:rPr>
        <w:t>.</w:t>
      </w:r>
      <w:r w:rsidR="00BD3473">
        <w:rPr>
          <w:color w:val="000000" w:themeColor="text1"/>
        </w:rPr>
        <w:t xml:space="preserve"> </w:t>
      </w:r>
      <w:r w:rsidR="00612527" w:rsidRPr="00F55BE2">
        <w:rPr>
          <w:color w:val="000000" w:themeColor="text1"/>
        </w:rPr>
        <w:t xml:space="preserve">Microgametes are released and fertilize the macrogametes </w:t>
      </w:r>
      <w:r w:rsidR="002367A4" w:rsidRPr="00F55BE2">
        <w:rPr>
          <w:color w:val="000000" w:themeColor="text1"/>
        </w:rPr>
        <w:t>produc</w:t>
      </w:r>
      <w:r w:rsidR="00612527" w:rsidRPr="00F55BE2">
        <w:rPr>
          <w:color w:val="000000" w:themeColor="text1"/>
        </w:rPr>
        <w:t>ing</w:t>
      </w:r>
      <w:r w:rsidR="002367A4" w:rsidRPr="00F55BE2">
        <w:rPr>
          <w:color w:val="000000" w:themeColor="text1"/>
        </w:rPr>
        <w:t xml:space="preserve"> </w:t>
      </w:r>
      <w:r w:rsidR="00612527" w:rsidRPr="00F55BE2">
        <w:rPr>
          <w:color w:val="000000" w:themeColor="text1"/>
        </w:rPr>
        <w:t>zygotes</w:t>
      </w:r>
      <w:r w:rsidR="002367A4" w:rsidRPr="00F55BE2">
        <w:rPr>
          <w:color w:val="000000" w:themeColor="text1"/>
        </w:rPr>
        <w:t xml:space="preserve"> </w:t>
      </w:r>
      <w:r w:rsidR="00612527" w:rsidRPr="00F55BE2">
        <w:rPr>
          <w:color w:val="000000" w:themeColor="text1"/>
        </w:rPr>
        <w:t>that mature into oocysts.</w:t>
      </w:r>
      <w:r w:rsidR="002367A4" w:rsidRPr="00F55BE2">
        <w:rPr>
          <w:color w:val="000000" w:themeColor="text1"/>
        </w:rPr>
        <w:t xml:space="preserve"> </w:t>
      </w:r>
      <w:r w:rsidR="00612527" w:rsidRPr="00F55BE2">
        <w:rPr>
          <w:color w:val="000000" w:themeColor="text1"/>
        </w:rPr>
        <w:t>Mature oocysts are subsequently released into the lumen</w:t>
      </w:r>
      <w:r w:rsidR="0033373A" w:rsidRPr="00F55BE2">
        <w:rPr>
          <w:color w:val="000000" w:themeColor="text1"/>
        </w:rPr>
        <w:t xml:space="preserve">. </w:t>
      </w:r>
      <w:r w:rsidR="002367A4" w:rsidRPr="00F55BE2">
        <w:rPr>
          <w:color w:val="000000" w:themeColor="text1"/>
        </w:rPr>
        <w:t xml:space="preserve">Oocysts are either thin-walled which immediately excyst to </w:t>
      </w:r>
      <w:proofErr w:type="spellStart"/>
      <w:r w:rsidR="002367A4" w:rsidRPr="00F55BE2">
        <w:rPr>
          <w:color w:val="000000" w:themeColor="text1"/>
        </w:rPr>
        <w:t>reinfect</w:t>
      </w:r>
      <w:proofErr w:type="spellEnd"/>
      <w:r w:rsidR="002367A4" w:rsidRPr="00F55BE2">
        <w:rPr>
          <w:color w:val="000000" w:themeColor="text1"/>
        </w:rPr>
        <w:t xml:space="preserve"> the epithelium, or thick walled which are released into the environment to infect the next host</w:t>
      </w:r>
      <w:hyperlink w:anchor="_ENREF_14" w:tooltip="O'Hara, 2011 #992" w:history="1">
        <w:r w:rsidR="00EB7F75" w:rsidRPr="00F55BE2">
          <w:rPr>
            <w:color w:val="000000" w:themeColor="text1"/>
          </w:rPr>
          <w:fldChar w:fldCharType="begin"/>
        </w:r>
        <w:r w:rsidR="00EB7F75" w:rsidRPr="00F55BE2">
          <w:rPr>
            <w:color w:val="000000" w:themeColor="text1"/>
          </w:rPr>
          <w:instrText xml:space="preserve"> ADDIN EN.CITE &lt;EndNote&gt;&lt;Cite&gt;&lt;Author&gt;O&amp;apos;Hara&lt;/Author&gt;&lt;Year&gt;2011&lt;/Year&gt;&lt;RecNum&gt;992&lt;/RecNum&gt;&lt;DisplayText&gt;&lt;style face="superscript"&gt;14&lt;/style&gt;&lt;/DisplayText&gt;&lt;record&gt;&lt;rec-number&gt;992&lt;/rec-number&gt;&lt;foreign-keys&gt;&lt;key app="EN" db-id="pfp29z0e6v0swpeaa9gxpxx2spdzezdxr9a2"&gt;992&lt;/key&gt;&lt;/foreign-keys&gt;&lt;ref-type name="Journal Article"&gt;17&lt;/ref-type&gt;&lt;contributors&gt;&lt;authors&gt;&lt;author&gt;O&amp;apos;Hara, S. P.&lt;/author&gt;&lt;author&gt;Chen, X. M.&lt;/author&gt;&lt;/authors&gt;&lt;/contributors&gt;&lt;auth-address&gt;Center for Basic Research in Digestive Diseases, Division of Gastroenterology and Hepatology, Mayo Clinic, 200 First Street SW, Rochester, MN 55905, USA. ohara.steven@mayo.edu&lt;/auth-address&gt;&lt;titles&gt;&lt;title&gt;The cell biology of cryptosporidium infection&lt;/title&gt;&lt;secondary-title&gt;Microbes Infect&lt;/secondary-title&gt;&lt;/titles&gt;&lt;periodical&gt;&lt;full-title&gt;Microbes Infect&lt;/full-title&gt;&lt;/periodical&gt;&lt;pages&gt;721-30&lt;/pages&gt;&lt;volume&gt;13&lt;/volume&gt;&lt;number&gt;8-9&lt;/number&gt;&lt;keywords&gt;&lt;keyword&gt;Cryptosporidiosis/*immunology/*microbiology&lt;/keyword&gt;&lt;keyword&gt;Cryptosporidium/*immunology&lt;/keyword&gt;&lt;keyword&gt;Host-Parasite Interactions&lt;/keyword&gt;&lt;keyword&gt;Humans&lt;/keyword&gt;&lt;/keywords&gt;&lt;dates&gt;&lt;year&gt;2011&lt;/year&gt;&lt;pub-dates&gt;&lt;date&gt;Aug&lt;/date&gt;&lt;/pub-dates&gt;&lt;/dates&gt;&lt;isbn&gt;1769-714X (Electronic)&amp;#xD;1286-4579 (Linking)&lt;/isbn&gt;&lt;accession-num&gt;21458585&lt;/accession-num&gt;&lt;urls&gt;&lt;related-urls&gt;&lt;url&gt;http://www.ncbi.nlm.nih.gov/pubmed/21458585&lt;/url&gt;&lt;/related-urls&gt;&lt;/urls&gt;&lt;custom2&gt;PMC3130844&lt;/custom2&gt;&lt;electronic-resource-num&gt;10.1016/j.micinf.2011.03.008&lt;/electronic-resource-num&gt;&lt;/record&gt;&lt;/Cite&gt;&lt;/EndNote&gt;</w:instrText>
        </w:r>
        <w:r w:rsidR="00EB7F75" w:rsidRPr="00F55BE2">
          <w:rPr>
            <w:color w:val="000000" w:themeColor="text1"/>
          </w:rPr>
          <w:fldChar w:fldCharType="separate"/>
        </w:r>
        <w:r w:rsidR="00EB7F75" w:rsidRPr="00F55BE2">
          <w:rPr>
            <w:noProof/>
            <w:color w:val="000000" w:themeColor="text1"/>
            <w:vertAlign w:val="superscript"/>
          </w:rPr>
          <w:t>14</w:t>
        </w:r>
        <w:r w:rsidR="00EB7F75" w:rsidRPr="00F55BE2">
          <w:rPr>
            <w:color w:val="000000" w:themeColor="text1"/>
          </w:rPr>
          <w:fldChar w:fldCharType="end"/>
        </w:r>
      </w:hyperlink>
      <w:r w:rsidR="002367A4" w:rsidRPr="00F55BE2">
        <w:rPr>
          <w:color w:val="000000" w:themeColor="text1"/>
        </w:rPr>
        <w:t>.</w:t>
      </w:r>
      <w:r w:rsidR="00BD3473">
        <w:rPr>
          <w:color w:val="000000" w:themeColor="text1"/>
        </w:rPr>
        <w:t xml:space="preserve"> </w:t>
      </w:r>
      <w:r w:rsidR="002367A4" w:rsidRPr="00F55BE2">
        <w:rPr>
          <w:color w:val="000000" w:themeColor="text1"/>
        </w:rPr>
        <w:t xml:space="preserve">All stages of the </w:t>
      </w:r>
      <w:r w:rsidR="002367A4" w:rsidRPr="00F55BE2">
        <w:rPr>
          <w:i/>
          <w:color w:val="000000" w:themeColor="text1"/>
        </w:rPr>
        <w:t>Cryptosporidium</w:t>
      </w:r>
      <w:r w:rsidR="002367A4" w:rsidRPr="00F55BE2">
        <w:rPr>
          <w:color w:val="000000" w:themeColor="text1"/>
        </w:rPr>
        <w:t xml:space="preserve"> life cycle</w:t>
      </w:r>
      <w:r w:rsidR="00B20E6D" w:rsidRPr="00F55BE2">
        <w:t xml:space="preserve"> have been identified in the organoid culture system previously develop</w:t>
      </w:r>
      <w:r w:rsidR="00BD3473">
        <w:t>ed</w:t>
      </w:r>
      <w:r w:rsidR="00B20E6D" w:rsidRPr="00F55BE2">
        <w:t xml:space="preserve"> by our group</w:t>
      </w:r>
      <w:hyperlink w:anchor="_ENREF_10" w:tooltip="Heo, 2018 #1224" w:history="1">
        <w:r w:rsidR="00EB7F75" w:rsidRPr="00F55BE2">
          <w:rPr>
            <w:color w:val="000000" w:themeColor="text1"/>
          </w:rPr>
          <w:fldChar w:fldCharType="begin">
            <w:fldData xml:space="preserve">PEVuZE5vdGU+PENpdGU+PEF1dGhvcj5IZW88L0F1dGhvcj48WWVhcj4yMDE4PC9ZZWFyPjxSZWNO
dW0+MTIxNTwvUmVjTnVtPjxEaXNwbGF5VGV4dD48c3R5bGUgZmFjZT0ic3VwZXJzY3JpcHQiPjEw
PC9zdHlsZT48L0Rpc3BsYXlUZXh0PjxyZWNvcmQ+PHJlYy1udW1iZXI+MTIxNTwvcmVjLW51bWJl
cj48Zm9yZWlnbi1rZXlzPjxrZXkgYXBwPSJFTiIgZGItaWQ9InBmcDI5ejBlNnYwc3dwZWFhOWd4
cHh4MnNwZHplemR4cjlhMiI+MTIxNT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ZWxlY3Ryb25pYy1yZXNvdXJjZS1udW0+MTAu
MTAzOC9zNDE1NjQtMDE4LTAxNzctODwvZWxlY3Ryb25pYy1yZXNvdXJjZS1udW0+PC9yZWNvcmQ+
PC9DaXRlPjwvRW5kTm90ZT4A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IZW88L0F1dGhvcj48WWVhcj4yMDE4PC9ZZWFyPjxSZWNO
dW0+MTIxNTwvUmVjTnVtPjxEaXNwbGF5VGV4dD48c3R5bGUgZmFjZT0ic3VwZXJzY3JpcHQiPjEw
PC9zdHlsZT48L0Rpc3BsYXlUZXh0PjxyZWNvcmQ+PHJlYy1udW1iZXI+MTIxNTwvcmVjLW51bWJl
cj48Zm9yZWlnbi1rZXlzPjxrZXkgYXBwPSJFTiIgZGItaWQ9InBmcDI5ejBlNnYwc3dwZWFhOWd4
cHh4MnNwZHplemR4cjlhMiI+MTIxNT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ZWxlY3Ryb25pYy1yZXNvdXJjZS1udW0+MTAu
MTAzOC9zNDE1NjQtMDE4LTAxNzctODwvZWxlY3Ryb25pYy1yZXNvdXJjZS1udW0+PC9yZWNvcmQ+
PC9DaXRlPjwvRW5kTm90ZT4A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10</w:t>
        </w:r>
        <w:r w:rsidR="00EB7F75" w:rsidRPr="00F55BE2">
          <w:rPr>
            <w:color w:val="000000" w:themeColor="text1"/>
          </w:rPr>
          <w:fldChar w:fldCharType="end"/>
        </w:r>
      </w:hyperlink>
      <w:r w:rsidR="002367A4" w:rsidRPr="00F55BE2">
        <w:rPr>
          <w:color w:val="000000" w:themeColor="text1"/>
        </w:rPr>
        <w:t>.</w:t>
      </w:r>
      <w:r w:rsidR="00BD3473">
        <w:rPr>
          <w:color w:val="000000" w:themeColor="text1"/>
        </w:rPr>
        <w:t xml:space="preserve"> </w:t>
      </w:r>
    </w:p>
    <w:p w14:paraId="62602BC0" w14:textId="77777777" w:rsidR="003F457A" w:rsidRPr="00F55BE2" w:rsidRDefault="003F457A" w:rsidP="00F55BE2">
      <w:pPr>
        <w:tabs>
          <w:tab w:val="left" w:pos="270"/>
        </w:tabs>
        <w:rPr>
          <w:color w:val="000000" w:themeColor="text1"/>
        </w:rPr>
      </w:pPr>
    </w:p>
    <w:p w14:paraId="46FD4B01" w14:textId="0582C476" w:rsidR="002367A4" w:rsidRPr="00F55BE2" w:rsidRDefault="00226972" w:rsidP="00F55BE2">
      <w:pPr>
        <w:tabs>
          <w:tab w:val="left" w:pos="270"/>
        </w:tabs>
        <w:rPr>
          <w:color w:val="000000" w:themeColor="text1"/>
        </w:rPr>
      </w:pPr>
      <w:r w:rsidRPr="00F55BE2">
        <w:rPr>
          <w:color w:val="000000" w:themeColor="text1"/>
        </w:rPr>
        <w:t>Since human organoids faithfully replicate human tissues</w:t>
      </w:r>
      <w:r w:rsidR="0020058A" w:rsidRPr="00F55BE2">
        <w:rPr>
          <w:color w:val="000000" w:themeColor="text1"/>
        </w:rPr>
        <w:fldChar w:fldCharType="begin">
          <w:fldData xml:space="preserve">PEVuZE5vdGU+PENpdGU+PEF1dGhvcj5EdXR0YTwvQXV0aG9yPjxZZWFyPjIwMTc8L1llYXI+PFJl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wYWdlcz4xNzYyLTcyPC9wYWdlcz48dm9sdW1lPjE0MTwvdm9sdW1lPjxudW1iZXI+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</w:fldData>
        </w:fldChar>
      </w:r>
      <w:r w:rsidR="00197311" w:rsidRPr="00F55BE2">
        <w:rPr>
          <w:color w:val="000000" w:themeColor="text1"/>
        </w:rPr>
        <w:instrText xml:space="preserve"> ADDIN EN.CITE </w:instrText>
      </w:r>
      <w:r w:rsidR="00197311" w:rsidRPr="00F55BE2">
        <w:rPr>
          <w:color w:val="000000" w:themeColor="text1"/>
        </w:rPr>
        <w:fldChar w:fldCharType="begin">
          <w:fldData xml:space="preserve">PEVuZE5vdGU+PENpdGU+PEF1dGhvcj5EdXR0YTwvQXV0aG9yPjxZZWFyPjIwMTc8L1llYXI+PFJl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wYWdlcz4xNzYyLTcyPC9wYWdlcz48dm9sdW1lPjE0MTwvdm9sdW1lPjxudW1iZXI+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</w:fldData>
        </w:fldChar>
      </w:r>
      <w:r w:rsidR="00197311" w:rsidRPr="00F55BE2">
        <w:rPr>
          <w:color w:val="000000" w:themeColor="text1"/>
        </w:rPr>
        <w:instrText xml:space="preserve"> ADDIN EN.CITE.DATA </w:instrText>
      </w:r>
      <w:r w:rsidR="00197311" w:rsidRPr="00F55BE2">
        <w:rPr>
          <w:color w:val="000000" w:themeColor="text1"/>
        </w:rPr>
      </w:r>
      <w:r w:rsidR="00197311" w:rsidRPr="00F55BE2">
        <w:rPr>
          <w:color w:val="000000" w:themeColor="text1"/>
        </w:rPr>
        <w:fldChar w:fldCharType="end"/>
      </w:r>
      <w:r w:rsidR="0020058A" w:rsidRPr="00F55BE2">
        <w:rPr>
          <w:color w:val="000000" w:themeColor="text1"/>
        </w:rPr>
      </w:r>
      <w:r w:rsidR="0020058A" w:rsidRPr="00F55BE2">
        <w:rPr>
          <w:color w:val="000000" w:themeColor="text1"/>
        </w:rPr>
        <w:fldChar w:fldCharType="separate"/>
      </w:r>
      <w:hyperlink w:anchor="_ENREF_9" w:tooltip="Dutta, 2017 #1225" w:history="1">
        <w:r w:rsidR="00EB7F75" w:rsidRPr="00F55BE2">
          <w:rPr>
            <w:noProof/>
            <w:color w:val="000000" w:themeColor="text1"/>
            <w:vertAlign w:val="superscript"/>
          </w:rPr>
          <w:t>9</w:t>
        </w:r>
      </w:hyperlink>
      <w:r w:rsidR="00197311" w:rsidRPr="00F55BE2">
        <w:rPr>
          <w:noProof/>
          <w:color w:val="000000" w:themeColor="text1"/>
          <w:vertAlign w:val="superscript"/>
        </w:rPr>
        <w:t>,</w:t>
      </w:r>
      <w:hyperlink w:anchor="_ENREF_11" w:tooltip="Dutta, 2017 #1222" w:history="1">
        <w:r w:rsidR="00EB7F75" w:rsidRPr="00F55BE2">
          <w:rPr>
            <w:noProof/>
            <w:color w:val="000000" w:themeColor="text1"/>
            <w:vertAlign w:val="superscript"/>
          </w:rPr>
          <w:t>11</w:t>
        </w:r>
      </w:hyperlink>
      <w:r w:rsidR="00197311" w:rsidRPr="00F55BE2">
        <w:rPr>
          <w:noProof/>
          <w:color w:val="000000" w:themeColor="text1"/>
          <w:vertAlign w:val="superscript"/>
        </w:rPr>
        <w:t>,</w:t>
      </w:r>
      <w:hyperlink w:anchor="_ENREF_13" w:tooltip="Sato, 2011 #1221" w:history="1">
        <w:r w:rsidR="00EB7F75" w:rsidRPr="00F55BE2">
          <w:rPr>
            <w:noProof/>
            <w:color w:val="000000" w:themeColor="text1"/>
            <w:vertAlign w:val="superscript"/>
          </w:rPr>
          <w:t>13</w:t>
        </w:r>
      </w:hyperlink>
      <w:r w:rsidR="0020058A" w:rsidRPr="00F55BE2">
        <w:rPr>
          <w:color w:val="000000" w:themeColor="text1"/>
        </w:rPr>
        <w:fldChar w:fldCharType="end"/>
      </w:r>
      <w:r w:rsidRPr="00F55BE2">
        <w:rPr>
          <w:color w:val="000000" w:themeColor="text1"/>
        </w:rPr>
        <w:t xml:space="preserve">, and support all replicative stages of </w:t>
      </w:r>
      <w:r w:rsidRPr="00F55BE2">
        <w:rPr>
          <w:i/>
          <w:color w:val="000000" w:themeColor="text1"/>
        </w:rPr>
        <w:t>Cryptosporidium</w:t>
      </w:r>
      <w:hyperlink w:anchor="_ENREF_10" w:tooltip="Heo, 2018 #1224" w:history="1">
        <w:r w:rsidR="00EB7F75" w:rsidRPr="00F55BE2">
          <w:rPr>
            <w:color w:val="000000" w:themeColor="text1"/>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10</w:t>
        </w:r>
        <w:r w:rsidR="00EB7F75" w:rsidRPr="00F55BE2">
          <w:rPr>
            <w:color w:val="000000" w:themeColor="text1"/>
          </w:rPr>
          <w:fldChar w:fldCharType="end"/>
        </w:r>
      </w:hyperlink>
      <w:r w:rsidRPr="00F55BE2">
        <w:rPr>
          <w:color w:val="000000" w:themeColor="text1"/>
        </w:rPr>
        <w:t xml:space="preserve">, they are the ideal </w:t>
      </w:r>
      <w:r w:rsidR="0072531A" w:rsidRPr="00F55BE2">
        <w:rPr>
          <w:color w:val="000000" w:themeColor="text1"/>
        </w:rPr>
        <w:t xml:space="preserve">tissue culture system to study </w:t>
      </w:r>
      <w:r w:rsidR="0072531A" w:rsidRPr="00F55BE2">
        <w:rPr>
          <w:i/>
          <w:color w:val="000000" w:themeColor="text1"/>
        </w:rPr>
        <w:t>Cryptosporidium</w:t>
      </w:r>
      <w:r w:rsidR="0072531A" w:rsidRPr="00F55BE2">
        <w:rPr>
          <w:color w:val="000000" w:themeColor="text1"/>
        </w:rPr>
        <w:t xml:space="preserve"> biology and host-parasite interactions.</w:t>
      </w:r>
      <w:r w:rsidR="00BD3473">
        <w:rPr>
          <w:color w:val="000000" w:themeColor="text1"/>
        </w:rPr>
        <w:t xml:space="preserve"> </w:t>
      </w:r>
      <w:r w:rsidR="0072531A" w:rsidRPr="00F55BE2">
        <w:rPr>
          <w:color w:val="000000" w:themeColor="text1"/>
        </w:rPr>
        <w:t>Here we describe the procedure</w:t>
      </w:r>
      <w:r w:rsidR="00BD3473">
        <w:rPr>
          <w:color w:val="000000" w:themeColor="text1"/>
        </w:rPr>
        <w:t>s</w:t>
      </w:r>
      <w:r w:rsidR="0072531A" w:rsidRPr="00F55BE2">
        <w:rPr>
          <w:color w:val="000000" w:themeColor="text1"/>
        </w:rPr>
        <w:t xml:space="preserve"> for infecting organoids with </w:t>
      </w:r>
      <w:r w:rsidR="000B0097" w:rsidRPr="00F55BE2">
        <w:rPr>
          <w:color w:val="000000" w:themeColor="text1"/>
        </w:rPr>
        <w:lastRenderedPageBreak/>
        <w:t xml:space="preserve">both </w:t>
      </w:r>
      <w:r w:rsidR="0072531A" w:rsidRPr="00F55BE2">
        <w:rPr>
          <w:i/>
          <w:color w:val="000000" w:themeColor="text1"/>
        </w:rPr>
        <w:t>Cryptosporidium</w:t>
      </w:r>
      <w:r w:rsidR="0072531A" w:rsidRPr="00F55BE2">
        <w:rPr>
          <w:color w:val="000000" w:themeColor="text1"/>
        </w:rPr>
        <w:t xml:space="preserve"> </w:t>
      </w:r>
      <w:r w:rsidR="000B0097" w:rsidRPr="00F55BE2">
        <w:rPr>
          <w:color w:val="000000" w:themeColor="text1"/>
        </w:rPr>
        <w:t>oocysts and excysted sporozoites</w:t>
      </w:r>
      <w:r w:rsidR="00BD3473">
        <w:rPr>
          <w:color w:val="000000" w:themeColor="text1"/>
        </w:rPr>
        <w:t>,</w:t>
      </w:r>
      <w:r w:rsidR="000B0097" w:rsidRPr="00F55BE2">
        <w:rPr>
          <w:color w:val="000000" w:themeColor="text1"/>
        </w:rPr>
        <w:t xml:space="preserve"> </w:t>
      </w:r>
      <w:r w:rsidR="0072531A" w:rsidRPr="00F55BE2">
        <w:rPr>
          <w:color w:val="000000" w:themeColor="text1"/>
        </w:rPr>
        <w:t xml:space="preserve">and isolating the </w:t>
      </w:r>
      <w:r w:rsidR="000B0097" w:rsidRPr="00F55BE2">
        <w:rPr>
          <w:color w:val="000000" w:themeColor="text1"/>
        </w:rPr>
        <w:t xml:space="preserve">new </w:t>
      </w:r>
      <w:r w:rsidR="0072531A" w:rsidRPr="00F55BE2">
        <w:rPr>
          <w:color w:val="000000" w:themeColor="text1"/>
        </w:rPr>
        <w:t>oocysts produced in this tissue culture system.</w:t>
      </w:r>
      <w:r w:rsidR="00BD3473">
        <w:rPr>
          <w:color w:val="000000" w:themeColor="text1"/>
        </w:rPr>
        <w:t xml:space="preserve"> </w:t>
      </w:r>
    </w:p>
    <w:p w14:paraId="48F84017" w14:textId="77777777" w:rsidR="00E65A04" w:rsidRPr="00F55BE2" w:rsidRDefault="00E65A04" w:rsidP="00F55BE2">
      <w:pPr>
        <w:tabs>
          <w:tab w:val="left" w:pos="270"/>
        </w:tabs>
        <w:rPr>
          <w:b/>
        </w:rPr>
      </w:pPr>
      <w:bookmarkStart w:id="4" w:name="Protocol"/>
    </w:p>
    <w:p w14:paraId="1070FE86" w14:textId="746E037C" w:rsidR="00B32616" w:rsidRPr="00F55BE2" w:rsidRDefault="00B32616" w:rsidP="00F55BE2">
      <w:pPr>
        <w:tabs>
          <w:tab w:val="left" w:pos="270"/>
        </w:tabs>
        <w:rPr>
          <w:color w:val="000000" w:themeColor="text1"/>
        </w:rPr>
      </w:pPr>
      <w:r w:rsidRPr="00F55BE2">
        <w:rPr>
          <w:b/>
        </w:rPr>
        <w:t>PROTOCOL</w:t>
      </w:r>
      <w:bookmarkEnd w:id="4"/>
      <w:r w:rsidRPr="00F55BE2">
        <w:rPr>
          <w:b/>
          <w:bCs/>
        </w:rPr>
        <w:t>:</w:t>
      </w:r>
      <w:r w:rsidRPr="00F55BE2">
        <w:t xml:space="preserve"> </w:t>
      </w:r>
    </w:p>
    <w:p w14:paraId="4AFC311F" w14:textId="15C1C7FD" w:rsidR="004623D7" w:rsidRDefault="007B4BA4" w:rsidP="00F55BE2">
      <w:r>
        <w:t>A</w:t>
      </w:r>
      <w:r w:rsidRPr="00ED676C">
        <w:t xml:space="preserve">ll tissue handling and resection was performed under </w:t>
      </w:r>
      <w:r>
        <w:t>Institutional Review Board (</w:t>
      </w:r>
      <w:r w:rsidRPr="00ED676C">
        <w:t>IRB</w:t>
      </w:r>
      <w:r>
        <w:t>)</w:t>
      </w:r>
      <w:r w:rsidRPr="00ED676C">
        <w:t xml:space="preserve"> approved protocols with patient consent</w:t>
      </w:r>
      <w:r>
        <w:t>.</w:t>
      </w:r>
    </w:p>
    <w:p w14:paraId="7C758469" w14:textId="77777777" w:rsidR="007B4BA4" w:rsidRPr="00F55BE2" w:rsidRDefault="007B4BA4" w:rsidP="00F55BE2"/>
    <w:p w14:paraId="72D39359" w14:textId="212B40C5" w:rsidR="004623D7" w:rsidRPr="00F55BE2" w:rsidRDefault="004623D7" w:rsidP="00F55BE2">
      <w:pPr>
        <w:rPr>
          <w:b/>
        </w:rPr>
      </w:pPr>
      <w:r w:rsidRPr="00F55BE2">
        <w:rPr>
          <w:b/>
        </w:rPr>
        <w:t>1.</w:t>
      </w:r>
      <w:r w:rsidR="00BD3473">
        <w:rPr>
          <w:b/>
        </w:rPr>
        <w:t xml:space="preserve"> </w:t>
      </w:r>
      <w:r w:rsidRPr="00F55BE2">
        <w:rPr>
          <w:b/>
        </w:rPr>
        <w:t xml:space="preserve">Preparation of </w:t>
      </w:r>
      <w:r w:rsidRPr="00F55BE2">
        <w:rPr>
          <w:b/>
          <w:i/>
        </w:rPr>
        <w:t>C</w:t>
      </w:r>
      <w:r w:rsidR="00D46C63" w:rsidRPr="00F55BE2">
        <w:rPr>
          <w:b/>
          <w:i/>
        </w:rPr>
        <w:t>.</w:t>
      </w:r>
      <w:r w:rsidR="00593398" w:rsidRPr="00F55BE2">
        <w:rPr>
          <w:b/>
          <w:i/>
        </w:rPr>
        <w:t xml:space="preserve"> </w:t>
      </w:r>
      <w:r w:rsidRPr="00F55BE2">
        <w:rPr>
          <w:b/>
          <w:i/>
        </w:rPr>
        <w:t>parvum</w:t>
      </w:r>
      <w:r w:rsidRPr="00F55BE2">
        <w:rPr>
          <w:b/>
        </w:rPr>
        <w:t xml:space="preserve"> oocysts for injection:</w:t>
      </w:r>
    </w:p>
    <w:p w14:paraId="39C8A987" w14:textId="77777777" w:rsidR="004623D7" w:rsidRPr="00F55BE2" w:rsidRDefault="004623D7" w:rsidP="00F55BE2">
      <w:pPr>
        <w:rPr>
          <w:b/>
        </w:rPr>
      </w:pPr>
    </w:p>
    <w:p w14:paraId="621C84F8" w14:textId="0D33B8A3" w:rsidR="004623D7" w:rsidRPr="00F55BE2" w:rsidRDefault="00A41446" w:rsidP="00F55BE2">
      <w:r w:rsidRPr="00A41446">
        <w:t>NOTE:</w:t>
      </w:r>
      <w:r>
        <w:rPr>
          <w:i/>
        </w:rPr>
        <w:t xml:space="preserve"> </w:t>
      </w:r>
      <w:r w:rsidR="004623D7" w:rsidRPr="00F55BE2">
        <w:rPr>
          <w:i/>
        </w:rPr>
        <w:t>Cryptosporidium</w:t>
      </w:r>
      <w:r w:rsidR="004623D7" w:rsidRPr="00F55BE2">
        <w:t xml:space="preserve"> oocysts</w:t>
      </w:r>
      <w:r w:rsidR="001832C5" w:rsidRPr="00F55BE2">
        <w:t xml:space="preserve"> </w:t>
      </w:r>
      <w:r w:rsidR="00FC1DB3">
        <w:t xml:space="preserve">were purchased from a commercial source (see the </w:t>
      </w:r>
      <w:r w:rsidR="00FC1DB3" w:rsidRPr="00FC1DB3">
        <w:rPr>
          <w:b/>
        </w:rPr>
        <w:t>Table of Materials</w:t>
      </w:r>
      <w:r w:rsidR="00FC1DB3" w:rsidRPr="00FC1DB3">
        <w:t>).</w:t>
      </w:r>
      <w:r w:rsidR="00FC1DB3" w:rsidRPr="00FC1DB3">
        <w:rPr>
          <w:b/>
        </w:rPr>
        <w:t xml:space="preserve"> </w:t>
      </w:r>
      <w:r w:rsidR="000B0097" w:rsidRPr="00F55BE2">
        <w:t>These oocysts are produced in calves</w:t>
      </w:r>
      <w:r w:rsidR="003F457A" w:rsidRPr="00F55BE2">
        <w:t xml:space="preserve"> </w:t>
      </w:r>
      <w:r w:rsidR="000B0097" w:rsidRPr="00F55BE2">
        <w:t xml:space="preserve">and are stored in </w:t>
      </w:r>
      <w:r w:rsidR="00FC1DB3">
        <w:t>phosphate-buffered saline (</w:t>
      </w:r>
      <w:r w:rsidR="000B0097" w:rsidRPr="00F55BE2">
        <w:t>PBS</w:t>
      </w:r>
      <w:r w:rsidR="00FC1DB3">
        <w:t>)</w:t>
      </w:r>
      <w:r w:rsidR="00D77AB9" w:rsidRPr="00F55BE2">
        <w:t xml:space="preserve"> with antibiotics</w:t>
      </w:r>
      <w:r w:rsidR="000B0097" w:rsidRPr="00F55BE2">
        <w:t xml:space="preserve">. </w:t>
      </w:r>
      <w:r w:rsidR="004623D7" w:rsidRPr="00F55BE2">
        <w:t xml:space="preserve">They can be stored </w:t>
      </w:r>
      <w:r w:rsidR="00625D1D" w:rsidRPr="00F55BE2">
        <w:t xml:space="preserve">for </w:t>
      </w:r>
      <w:r w:rsidR="004623D7" w:rsidRPr="00F55BE2">
        <w:t>about 3 months at 4</w:t>
      </w:r>
      <w:r w:rsidR="00FC1DB3">
        <w:t xml:space="preserve"> °</w:t>
      </w:r>
      <w:r w:rsidR="004623D7" w:rsidRPr="00F55BE2">
        <w:t>C and should never be frozen. We normally use oocysts within one month.</w:t>
      </w:r>
      <w:r w:rsidR="00BD3473">
        <w:t xml:space="preserve"> </w:t>
      </w:r>
      <w:r w:rsidR="00990B7B" w:rsidRPr="00F55BE2">
        <w:t>Organoids can be infected with either intact oocysts, or sporozoites may be isolated from excysted oocysts and used to infect organoids if it is important not to have oocysts carryover from the original inoculum.</w:t>
      </w:r>
    </w:p>
    <w:p w14:paraId="7958CB72" w14:textId="77777777" w:rsidR="000A757E" w:rsidRPr="00F55BE2" w:rsidRDefault="000A757E" w:rsidP="00F55BE2"/>
    <w:p w14:paraId="7B2611A1" w14:textId="565120D7" w:rsidR="004623D7" w:rsidRPr="00F55BE2" w:rsidRDefault="004623D7" w:rsidP="00F55BE2">
      <w:r w:rsidRPr="00F55BE2">
        <w:t>1.1</w:t>
      </w:r>
      <w:r w:rsidR="00FC1DB3">
        <w:t>.</w:t>
      </w:r>
      <w:r w:rsidR="00BD3473">
        <w:t xml:space="preserve"> </w:t>
      </w:r>
      <w:r w:rsidR="00FC1DB3">
        <w:t>P</w:t>
      </w:r>
      <w:r w:rsidRPr="00F55BE2">
        <w:t xml:space="preserve">repare </w:t>
      </w:r>
      <w:r w:rsidRPr="00F55BE2">
        <w:rPr>
          <w:i/>
        </w:rPr>
        <w:t>Cryptosporidium</w:t>
      </w:r>
      <w:r w:rsidRPr="00F55BE2">
        <w:t xml:space="preserve"> oocysts for infecting cells (</w:t>
      </w:r>
      <w:r w:rsidRPr="00FC1DB3">
        <w:rPr>
          <w:b/>
        </w:rPr>
        <w:t>Figure 1A</w:t>
      </w:r>
      <w:r w:rsidRPr="00F55BE2">
        <w:t>)</w:t>
      </w:r>
      <w:r w:rsidR="00FC1DB3">
        <w:t>.</w:t>
      </w:r>
      <w:r w:rsidRPr="00F55BE2">
        <w:t xml:space="preserve"> </w:t>
      </w:r>
    </w:p>
    <w:p w14:paraId="20D661D6" w14:textId="77777777" w:rsidR="000A757E" w:rsidRPr="00F55BE2" w:rsidRDefault="000A757E" w:rsidP="00F55BE2"/>
    <w:p w14:paraId="7E7F5122" w14:textId="09295C06" w:rsidR="004623D7" w:rsidRPr="00F55BE2" w:rsidRDefault="004623D7" w:rsidP="00F55BE2">
      <w:r w:rsidRPr="00F55BE2">
        <w:t>1.1.1</w:t>
      </w:r>
      <w:r w:rsidR="00BD3473">
        <w:t xml:space="preserve"> </w:t>
      </w:r>
      <w:r w:rsidR="00D46C63" w:rsidRPr="00F55BE2">
        <w:t xml:space="preserve">Keep </w:t>
      </w:r>
      <w:r w:rsidR="003F457A" w:rsidRPr="00F55BE2">
        <w:t>o</w:t>
      </w:r>
      <w:r w:rsidRPr="00F55BE2">
        <w:t xml:space="preserve">ocysts on ice </w:t>
      </w:r>
      <w:r w:rsidR="0051012B" w:rsidRPr="00F55BE2">
        <w:t>through</w:t>
      </w:r>
      <w:r w:rsidR="003D0C6D">
        <w:t>out</w:t>
      </w:r>
      <w:r w:rsidR="0051012B" w:rsidRPr="00F55BE2">
        <w:t xml:space="preserve"> all manipulations </w:t>
      </w:r>
      <w:r w:rsidRPr="00F55BE2">
        <w:t xml:space="preserve">until </w:t>
      </w:r>
      <w:r w:rsidR="003D0C6D">
        <w:t xml:space="preserve">they are </w:t>
      </w:r>
      <w:r w:rsidRPr="00F55BE2">
        <w:t xml:space="preserve">added to </w:t>
      </w:r>
      <w:r w:rsidR="0051012B" w:rsidRPr="00F55BE2">
        <w:t>the organoids</w:t>
      </w:r>
      <w:r w:rsidRPr="00F55BE2">
        <w:t xml:space="preserve">. </w:t>
      </w:r>
    </w:p>
    <w:p w14:paraId="322509CD" w14:textId="77777777" w:rsidR="000A757E" w:rsidRPr="00F55BE2" w:rsidRDefault="000A757E" w:rsidP="00F55BE2"/>
    <w:p w14:paraId="14EEF632" w14:textId="42B2F2EB" w:rsidR="003D0C6D" w:rsidRDefault="004623D7" w:rsidP="00F55BE2">
      <w:r w:rsidRPr="00F55BE2">
        <w:t>1.1.2.</w:t>
      </w:r>
      <w:r w:rsidR="00BD3473">
        <w:t xml:space="preserve"> </w:t>
      </w:r>
      <w:r w:rsidRPr="00F55BE2">
        <w:t xml:space="preserve">Calculate </w:t>
      </w:r>
      <w:r w:rsidR="003F457A" w:rsidRPr="00F55BE2">
        <w:t xml:space="preserve">the </w:t>
      </w:r>
      <w:r w:rsidR="003D0C6D" w:rsidRPr="00F55BE2">
        <w:t>number</w:t>
      </w:r>
      <w:r w:rsidRPr="00F55BE2">
        <w:t xml:space="preserve"> of oocysts needed for a</w:t>
      </w:r>
      <w:r w:rsidR="00797648" w:rsidRPr="00F55BE2">
        <w:t xml:space="preserve"> full</w:t>
      </w:r>
      <w:r w:rsidRPr="00F55BE2">
        <w:t xml:space="preserve"> </w:t>
      </w:r>
      <w:r w:rsidR="001D2F6D">
        <w:t>six</w:t>
      </w:r>
      <w:r w:rsidRPr="00F55BE2">
        <w:t>-well plate of organoids</w:t>
      </w:r>
      <w:r w:rsidR="003F457A" w:rsidRPr="00F55BE2">
        <w:t xml:space="preserve"> (usually about 5 x 10</w:t>
      </w:r>
      <w:r w:rsidR="003F457A" w:rsidRPr="00F55BE2">
        <w:rPr>
          <w:vertAlign w:val="superscript"/>
        </w:rPr>
        <w:t>5</w:t>
      </w:r>
      <w:r w:rsidR="003D0C6D">
        <w:t>–</w:t>
      </w:r>
      <w:r w:rsidR="003F457A" w:rsidRPr="00F55BE2">
        <w:t>2.5 x 10</w:t>
      </w:r>
      <w:r w:rsidR="003F457A" w:rsidRPr="00F55BE2">
        <w:rPr>
          <w:vertAlign w:val="superscript"/>
        </w:rPr>
        <w:t>5</w:t>
      </w:r>
      <w:r w:rsidR="00990B7B" w:rsidRPr="00F55BE2">
        <w:t xml:space="preserve"> for the plate</w:t>
      </w:r>
      <w:r w:rsidR="003F457A" w:rsidRPr="00F55BE2">
        <w:t>)</w:t>
      </w:r>
      <w:r w:rsidRPr="00F55BE2">
        <w:t xml:space="preserve">. Count the </w:t>
      </w:r>
      <w:r w:rsidR="0051012B" w:rsidRPr="00F55BE2">
        <w:t>numbers</w:t>
      </w:r>
      <w:r w:rsidRPr="00F55BE2">
        <w:t xml:space="preserve"> of oocysts </w:t>
      </w:r>
      <w:r w:rsidR="003D0C6D">
        <w:t xml:space="preserve">in a hemocytometer </w:t>
      </w:r>
      <w:r w:rsidRPr="00F55BE2">
        <w:t xml:space="preserve">to verify </w:t>
      </w:r>
      <w:r w:rsidR="003D0C6D">
        <w:t xml:space="preserve">the </w:t>
      </w:r>
      <w:r w:rsidR="00D46C63" w:rsidRPr="00F55BE2">
        <w:t>quantity</w:t>
      </w:r>
      <w:r w:rsidR="003F457A" w:rsidRPr="00F55BE2">
        <w:t xml:space="preserve"> and transfer to a centrifuge tube</w:t>
      </w:r>
      <w:r w:rsidR="00EC472E" w:rsidRPr="00F55BE2">
        <w:t>.</w:t>
      </w:r>
    </w:p>
    <w:p w14:paraId="0E2BA8CC" w14:textId="77777777" w:rsidR="003D0C6D" w:rsidRDefault="003D0C6D" w:rsidP="00F55BE2"/>
    <w:p w14:paraId="1E3EBB39" w14:textId="22F8E6E7" w:rsidR="004623D7" w:rsidRPr="00F55BE2" w:rsidRDefault="003D0C6D" w:rsidP="00F55BE2">
      <w:r>
        <w:t>NOTE:</w:t>
      </w:r>
      <w:r w:rsidR="00BD3473">
        <w:t xml:space="preserve"> </w:t>
      </w:r>
      <w:r w:rsidR="00EC472E" w:rsidRPr="00F55BE2">
        <w:t xml:space="preserve">To aid in visualization, oocysts may be mixed 1:1 with </w:t>
      </w:r>
      <w:r w:rsidR="00852F6A" w:rsidRPr="00F55BE2">
        <w:t>an oocyst</w:t>
      </w:r>
      <w:r>
        <w:t>-</w:t>
      </w:r>
      <w:r w:rsidR="00852F6A" w:rsidRPr="00F55BE2">
        <w:t xml:space="preserve">specific </w:t>
      </w:r>
      <w:r w:rsidR="00B154C4" w:rsidRPr="00F55BE2">
        <w:t xml:space="preserve">fluorescent </w:t>
      </w:r>
      <w:r w:rsidR="00EC472E" w:rsidRPr="00F55BE2">
        <w:t xml:space="preserve">antibody </w:t>
      </w:r>
      <w:r w:rsidR="00D77AB9" w:rsidRPr="00F55BE2">
        <w:t xml:space="preserve">(see </w:t>
      </w:r>
      <w:r>
        <w:t xml:space="preserve">the </w:t>
      </w:r>
      <w:r w:rsidRPr="003D0C6D">
        <w:rPr>
          <w:b/>
        </w:rPr>
        <w:t>Table of</w:t>
      </w:r>
      <w:r w:rsidR="00D77AB9" w:rsidRPr="003D0C6D">
        <w:rPr>
          <w:b/>
        </w:rPr>
        <w:t xml:space="preserve"> </w:t>
      </w:r>
      <w:r w:rsidRPr="003D0C6D">
        <w:rPr>
          <w:b/>
        </w:rPr>
        <w:t>M</w:t>
      </w:r>
      <w:r w:rsidR="00D77AB9" w:rsidRPr="003D0C6D">
        <w:rPr>
          <w:b/>
        </w:rPr>
        <w:t>aterials</w:t>
      </w:r>
      <w:r w:rsidR="00D77AB9" w:rsidRPr="00F55BE2">
        <w:t xml:space="preserve">) </w:t>
      </w:r>
      <w:r w:rsidR="00EC472E" w:rsidRPr="00F55BE2">
        <w:t>before being loaded onto the hemocytometer.</w:t>
      </w:r>
      <w:r w:rsidR="00BD3473">
        <w:t xml:space="preserve"> </w:t>
      </w:r>
      <w:r w:rsidR="00EC472E" w:rsidRPr="00F55BE2">
        <w:t>The fluor</w:t>
      </w:r>
      <w:r>
        <w:t>ophore</w:t>
      </w:r>
      <w:r w:rsidR="00EC472E" w:rsidRPr="00F55BE2">
        <w:t>-labeled oocysts can then be easily visualized and enumerated using a fluorescen</w:t>
      </w:r>
      <w:r>
        <w:t>ce</w:t>
      </w:r>
      <w:r w:rsidR="00EC472E" w:rsidRPr="00F55BE2">
        <w:t xml:space="preserve"> microscope.</w:t>
      </w:r>
      <w:r>
        <w:t xml:space="preserve"> </w:t>
      </w:r>
      <w:r w:rsidR="004623D7" w:rsidRPr="00F55BE2">
        <w:t>We suggest injecting about 100</w:t>
      </w:r>
      <w:r>
        <w:t>–</w:t>
      </w:r>
      <w:r w:rsidR="004623D7" w:rsidRPr="00F55BE2">
        <w:t>1000 oocysts/organoid</w:t>
      </w:r>
      <w:r w:rsidR="00797648" w:rsidRPr="00F55BE2">
        <w:t>. In general, 1000</w:t>
      </w:r>
      <w:r>
        <w:t>–</w:t>
      </w:r>
      <w:r w:rsidR="00797648" w:rsidRPr="00F55BE2">
        <w:t xml:space="preserve">2000 organoids can be grown in a </w:t>
      </w:r>
      <w:r w:rsidR="001D2F6D">
        <w:t>six</w:t>
      </w:r>
      <w:r w:rsidR="00797648" w:rsidRPr="00F55BE2">
        <w:t xml:space="preserve">-well plate. </w:t>
      </w:r>
    </w:p>
    <w:p w14:paraId="67A14023" w14:textId="77777777" w:rsidR="004623D7" w:rsidRPr="003D0C6D" w:rsidRDefault="004623D7" w:rsidP="00F55BE2">
      <w:pPr>
        <w:rPr>
          <w:rFonts w:asciiTheme="minorHAnsi" w:hAnsiTheme="minorHAnsi" w:cstheme="minorHAnsi"/>
        </w:rPr>
      </w:pPr>
    </w:p>
    <w:p w14:paraId="30267507" w14:textId="034AFBC3" w:rsidR="004623D7" w:rsidRPr="00F55BE2" w:rsidRDefault="004623D7" w:rsidP="00F55BE2">
      <w:r w:rsidRPr="003D0C6D">
        <w:rPr>
          <w:rFonts w:asciiTheme="minorHAnsi" w:hAnsiTheme="minorHAnsi" w:cstheme="minorHAnsi"/>
        </w:rPr>
        <w:t>1.1.3.</w:t>
      </w:r>
      <w:r w:rsidR="00BD3473" w:rsidRPr="003D0C6D">
        <w:rPr>
          <w:rFonts w:asciiTheme="minorHAnsi" w:hAnsiTheme="minorHAnsi" w:cstheme="minorHAnsi"/>
        </w:rPr>
        <w:t xml:space="preserve"> </w:t>
      </w:r>
      <w:r w:rsidRPr="003D0C6D">
        <w:rPr>
          <w:rFonts w:asciiTheme="minorHAnsi" w:hAnsiTheme="minorHAnsi" w:cstheme="minorHAnsi"/>
        </w:rPr>
        <w:t xml:space="preserve">Bring the volume </w:t>
      </w:r>
      <w:r w:rsidR="0051012B" w:rsidRPr="003D0C6D">
        <w:rPr>
          <w:rFonts w:asciiTheme="minorHAnsi" w:hAnsiTheme="minorHAnsi" w:cstheme="minorHAnsi"/>
        </w:rPr>
        <w:t xml:space="preserve">of the oocysts suspension </w:t>
      </w:r>
      <w:r w:rsidRPr="003D0C6D">
        <w:rPr>
          <w:rFonts w:asciiTheme="minorHAnsi" w:hAnsiTheme="minorHAnsi" w:cstheme="minorHAnsi"/>
        </w:rPr>
        <w:t>up to 900</w:t>
      </w:r>
      <w:r w:rsidR="0072531A" w:rsidRPr="003D0C6D">
        <w:rPr>
          <w:rFonts w:asciiTheme="minorHAnsi" w:hAnsiTheme="minorHAnsi" w:cstheme="minorHAnsi"/>
        </w:rPr>
        <w:t xml:space="preserve"> µ</w:t>
      </w:r>
      <w:r w:rsidR="003D0C6D" w:rsidRPr="003D0C6D">
        <w:rPr>
          <w:rFonts w:asciiTheme="minorHAnsi" w:hAnsiTheme="minorHAnsi" w:cstheme="minorHAnsi"/>
        </w:rPr>
        <w:t>L</w:t>
      </w:r>
      <w:r w:rsidRPr="003D0C6D">
        <w:rPr>
          <w:rFonts w:asciiTheme="minorHAnsi" w:hAnsiTheme="minorHAnsi" w:cstheme="minorHAnsi"/>
        </w:rPr>
        <w:t xml:space="preserve"> with PBS.</w:t>
      </w:r>
      <w:r w:rsidR="00BD3473" w:rsidRPr="003D0C6D">
        <w:rPr>
          <w:rFonts w:asciiTheme="minorHAnsi" w:hAnsiTheme="minorHAnsi" w:cstheme="minorHAnsi"/>
        </w:rPr>
        <w:t xml:space="preserve"> </w:t>
      </w:r>
      <w:r w:rsidRPr="003D0C6D">
        <w:rPr>
          <w:rFonts w:asciiTheme="minorHAnsi" w:hAnsiTheme="minorHAnsi" w:cstheme="minorHAnsi"/>
        </w:rPr>
        <w:t>Add 100</w:t>
      </w:r>
      <w:r w:rsidR="003D0C6D" w:rsidRPr="003D0C6D">
        <w:rPr>
          <w:rFonts w:asciiTheme="minorHAnsi" w:hAnsiTheme="minorHAnsi" w:cstheme="minorHAnsi"/>
        </w:rPr>
        <w:t xml:space="preserve"> </w:t>
      </w:r>
      <w:r w:rsidR="0072531A" w:rsidRPr="003D0C6D">
        <w:rPr>
          <w:rFonts w:asciiTheme="minorHAnsi" w:hAnsiTheme="minorHAnsi" w:cstheme="minorHAnsi"/>
        </w:rPr>
        <w:t>µ</w:t>
      </w:r>
      <w:r w:rsidR="003D0C6D" w:rsidRPr="003D0C6D">
        <w:rPr>
          <w:rFonts w:asciiTheme="minorHAnsi" w:hAnsiTheme="minorHAnsi" w:cstheme="minorHAnsi"/>
        </w:rPr>
        <w:t>L</w:t>
      </w:r>
      <w:r w:rsidRPr="003D0C6D">
        <w:rPr>
          <w:rFonts w:asciiTheme="minorHAnsi" w:hAnsiTheme="minorHAnsi" w:cstheme="minorHAnsi"/>
        </w:rPr>
        <w:t xml:space="preserve"> of </w:t>
      </w:r>
      <w:r w:rsidR="003D0C6D" w:rsidRPr="003D0C6D">
        <w:rPr>
          <w:rFonts w:asciiTheme="minorHAnsi" w:hAnsiTheme="minorHAnsi" w:cstheme="minorHAnsi"/>
          <w:bCs/>
          <w:color w:val="222222"/>
          <w:shd w:val="clear" w:color="auto" w:fill="FFFFFF"/>
        </w:rPr>
        <w:t>sodium hypochlorite</w:t>
      </w:r>
      <w:r w:rsidRPr="00F55BE2">
        <w:t xml:space="preserve"> </w:t>
      </w:r>
      <w:r w:rsidR="003D0C6D">
        <w:t xml:space="preserve">(e.g., Clorox) </w:t>
      </w:r>
      <w:r w:rsidRPr="00F55BE2">
        <w:t>bleach (at 4</w:t>
      </w:r>
      <w:r w:rsidR="003D0C6D">
        <w:t xml:space="preserve"> °</w:t>
      </w:r>
      <w:r w:rsidRPr="00F55BE2">
        <w:t>C).</w:t>
      </w:r>
      <w:r w:rsidR="00BD3473">
        <w:t xml:space="preserve"> </w:t>
      </w:r>
      <w:r w:rsidRPr="00F55BE2">
        <w:t>Incubate for 10 min on ice</w:t>
      </w:r>
      <w:r w:rsidR="0051012B" w:rsidRPr="00F55BE2">
        <w:t>.</w:t>
      </w:r>
    </w:p>
    <w:p w14:paraId="55F3EEDF" w14:textId="77777777" w:rsidR="000A757E" w:rsidRPr="00F55BE2" w:rsidRDefault="000A757E" w:rsidP="00F55BE2"/>
    <w:p w14:paraId="0F34F154" w14:textId="2B1736FB" w:rsidR="004623D7" w:rsidRPr="00F55BE2" w:rsidRDefault="004623D7" w:rsidP="00F55BE2">
      <w:r w:rsidRPr="00F55BE2">
        <w:t>1.1.4.</w:t>
      </w:r>
      <w:r w:rsidR="00BD3473">
        <w:t xml:space="preserve"> </w:t>
      </w:r>
      <w:r w:rsidRPr="00F55BE2">
        <w:t xml:space="preserve">Centrifuge for 3 min </w:t>
      </w:r>
      <w:r w:rsidR="00B154C4" w:rsidRPr="00F55BE2">
        <w:t xml:space="preserve">in a microcentrifuge </w:t>
      </w:r>
      <w:r w:rsidRPr="00F55BE2">
        <w:t>at 8000</w:t>
      </w:r>
      <w:r w:rsidR="003D0C6D">
        <w:t xml:space="preserve"> x </w:t>
      </w:r>
      <w:r w:rsidRPr="003D0C6D">
        <w:rPr>
          <w:i/>
        </w:rPr>
        <w:t>g</w:t>
      </w:r>
      <w:r w:rsidRPr="00F55BE2">
        <w:t xml:space="preserve"> at 4</w:t>
      </w:r>
      <w:r w:rsidR="003D0C6D">
        <w:rPr>
          <w:vertAlign w:val="superscript"/>
        </w:rPr>
        <w:t xml:space="preserve"> </w:t>
      </w:r>
      <w:r w:rsidR="003D0C6D">
        <w:t>°</w:t>
      </w:r>
      <w:r w:rsidRPr="00F55BE2">
        <w:t>C.</w:t>
      </w:r>
      <w:r w:rsidR="00BD3473">
        <w:t xml:space="preserve"> </w:t>
      </w:r>
      <w:r w:rsidRPr="00F55BE2">
        <w:t>Orient the tubes in the centrifuge with the cap opening facing inward.</w:t>
      </w:r>
      <w:r w:rsidR="00BD3473">
        <w:t xml:space="preserve"> </w:t>
      </w:r>
      <w:r w:rsidRPr="00F55BE2">
        <w:t xml:space="preserve">The pellet can be hard to see so knowing where the parasites have pelleted in the tube is essential. </w:t>
      </w:r>
    </w:p>
    <w:p w14:paraId="243952A9" w14:textId="77777777" w:rsidR="000A757E" w:rsidRPr="00F55BE2" w:rsidRDefault="000A757E" w:rsidP="00F55BE2"/>
    <w:p w14:paraId="7BC818D1" w14:textId="507F2339" w:rsidR="004623D7" w:rsidRPr="00F55BE2" w:rsidRDefault="004623D7" w:rsidP="00F55BE2">
      <w:r w:rsidRPr="00F55BE2">
        <w:t>1.1.5.</w:t>
      </w:r>
      <w:r w:rsidR="00BD3473">
        <w:t xml:space="preserve"> </w:t>
      </w:r>
      <w:r w:rsidR="00D46C63" w:rsidRPr="00F55BE2">
        <w:t>Remove</w:t>
      </w:r>
      <w:r w:rsidR="00B154C4" w:rsidRPr="00F55BE2">
        <w:t xml:space="preserve"> the </w:t>
      </w:r>
      <w:r w:rsidRPr="00F55BE2">
        <w:t>supernatant with a pipette being careful to avoid the pellet.</w:t>
      </w:r>
      <w:r w:rsidR="00BD3473">
        <w:t xml:space="preserve"> </w:t>
      </w:r>
      <w:r w:rsidRPr="00F55BE2">
        <w:t>Add 1 m</w:t>
      </w:r>
      <w:r w:rsidR="003D0C6D">
        <w:t>L</w:t>
      </w:r>
      <w:r w:rsidRPr="00F55BE2">
        <w:t xml:space="preserve"> of </w:t>
      </w:r>
      <w:r w:rsidR="003D0C6D">
        <w:t>Dulbecco's modified Eagle's medium (</w:t>
      </w:r>
      <w:r w:rsidRPr="00F55BE2">
        <w:t>DMEM</w:t>
      </w:r>
      <w:r w:rsidR="003D0C6D">
        <w:t>)</w:t>
      </w:r>
      <w:r w:rsidR="00B154C4" w:rsidRPr="00F55BE2">
        <w:t xml:space="preserve"> and</w:t>
      </w:r>
      <w:r w:rsidRPr="00F55BE2">
        <w:t xml:space="preserve"> vortex to mix.</w:t>
      </w:r>
      <w:r w:rsidR="00BD3473">
        <w:t xml:space="preserve"> </w:t>
      </w:r>
    </w:p>
    <w:p w14:paraId="3267D2EE" w14:textId="77777777" w:rsidR="000A757E" w:rsidRPr="00F55BE2" w:rsidRDefault="000A757E" w:rsidP="00F55BE2"/>
    <w:p w14:paraId="466CF36D" w14:textId="091818B4" w:rsidR="004623D7" w:rsidRPr="00F55BE2" w:rsidRDefault="004623D7" w:rsidP="00F55BE2">
      <w:r w:rsidRPr="00F55BE2">
        <w:t>1.1.6.</w:t>
      </w:r>
      <w:r w:rsidR="00BD3473">
        <w:t xml:space="preserve"> </w:t>
      </w:r>
      <w:r w:rsidRPr="00F55BE2">
        <w:t xml:space="preserve">Centrifuge for 3 min </w:t>
      </w:r>
      <w:r w:rsidR="00B154C4" w:rsidRPr="00F55BE2">
        <w:t xml:space="preserve">in a microcentrifuge </w:t>
      </w:r>
      <w:r w:rsidRPr="00F55BE2">
        <w:t>at 8000</w:t>
      </w:r>
      <w:r w:rsidR="003D0C6D">
        <w:t xml:space="preserve"> x </w:t>
      </w:r>
      <w:r w:rsidRPr="003D0C6D">
        <w:rPr>
          <w:i/>
        </w:rPr>
        <w:t>g</w:t>
      </w:r>
      <w:r w:rsidRPr="00F55BE2">
        <w:t xml:space="preserve"> at 4</w:t>
      </w:r>
      <w:r w:rsidR="003D0C6D">
        <w:rPr>
          <w:vertAlign w:val="superscript"/>
        </w:rPr>
        <w:t xml:space="preserve"> </w:t>
      </w:r>
      <w:r w:rsidR="003D0C6D">
        <w:t>°</w:t>
      </w:r>
      <w:r w:rsidRPr="00F55BE2">
        <w:t>C</w:t>
      </w:r>
      <w:r w:rsidR="003D0C6D">
        <w:t>.</w:t>
      </w:r>
    </w:p>
    <w:p w14:paraId="639DE29B" w14:textId="77777777" w:rsidR="000A757E" w:rsidRPr="00F55BE2" w:rsidRDefault="000A757E" w:rsidP="00F55BE2"/>
    <w:p w14:paraId="5CC36CD8" w14:textId="70A7BC62" w:rsidR="004623D7" w:rsidRPr="00F55BE2" w:rsidRDefault="004623D7" w:rsidP="00F55BE2">
      <w:r w:rsidRPr="00F55BE2">
        <w:t>1.1.7.</w:t>
      </w:r>
      <w:r w:rsidR="00BD3473">
        <w:t xml:space="preserve"> </w:t>
      </w:r>
      <w:r w:rsidRPr="00F55BE2">
        <w:t>Repeat washes</w:t>
      </w:r>
      <w:r w:rsidR="00F0410C" w:rsidRPr="00F55BE2">
        <w:t xml:space="preserve"> with DMEM</w:t>
      </w:r>
      <w:r w:rsidRPr="00F55BE2">
        <w:t xml:space="preserve"> </w:t>
      </w:r>
      <w:r w:rsidR="0072531A" w:rsidRPr="00F55BE2">
        <w:t>two more times</w:t>
      </w:r>
      <w:r w:rsidR="00337ECE">
        <w:t>.</w:t>
      </w:r>
      <w:r w:rsidR="0072531A" w:rsidRPr="00F55BE2">
        <w:t xml:space="preserve"> </w:t>
      </w:r>
    </w:p>
    <w:p w14:paraId="4D3536C6" w14:textId="77777777" w:rsidR="000A757E" w:rsidRPr="00F55BE2" w:rsidRDefault="000A757E" w:rsidP="00F55BE2"/>
    <w:p w14:paraId="503388EA" w14:textId="102A0FEB" w:rsidR="004623D7" w:rsidRPr="00F55BE2" w:rsidRDefault="004623D7" w:rsidP="00F55BE2">
      <w:r w:rsidRPr="00F55BE2">
        <w:lastRenderedPageBreak/>
        <w:t>1.1.8.</w:t>
      </w:r>
      <w:r w:rsidR="00BD3473">
        <w:t xml:space="preserve"> </w:t>
      </w:r>
      <w:r w:rsidR="006404C1" w:rsidRPr="00F55BE2">
        <w:t>Prepare</w:t>
      </w:r>
      <w:r w:rsidRPr="00F55BE2">
        <w:t xml:space="preserve"> </w:t>
      </w:r>
      <w:r w:rsidR="00D46C63" w:rsidRPr="00F55BE2">
        <w:t xml:space="preserve">expansion </w:t>
      </w:r>
      <w:r w:rsidR="009B2F1B">
        <w:t>medi</w:t>
      </w:r>
      <w:r w:rsidR="0092193B">
        <w:t>um</w:t>
      </w:r>
      <w:r w:rsidR="009B2F1B">
        <w:t xml:space="preserve"> (OME) </w:t>
      </w:r>
      <w:r w:rsidR="00D46C63" w:rsidRPr="00F55BE2">
        <w:t xml:space="preserve">or differentiation </w:t>
      </w:r>
      <w:r w:rsidR="00531BF6" w:rsidRPr="00F55BE2">
        <w:t xml:space="preserve">organoid </w:t>
      </w:r>
      <w:r w:rsidR="006404C1" w:rsidRPr="00F55BE2">
        <w:t>medium</w:t>
      </w:r>
      <w:r w:rsidR="00337ECE">
        <w:t xml:space="preserve"> </w:t>
      </w:r>
      <w:r w:rsidR="009B2F1B">
        <w:t xml:space="preserve">(OMD) </w:t>
      </w:r>
      <w:r w:rsidR="006404C1" w:rsidRPr="00F55BE2">
        <w:t xml:space="preserve">to which </w:t>
      </w:r>
      <w:r w:rsidRPr="00F55BE2">
        <w:t xml:space="preserve">taurocholate </w:t>
      </w:r>
      <w:r w:rsidR="006404C1" w:rsidRPr="00F55BE2">
        <w:t xml:space="preserve">has been </w:t>
      </w:r>
      <w:r w:rsidRPr="00F55BE2">
        <w:t>added to a final concentration of 0.5%</w:t>
      </w:r>
      <w:r w:rsidR="006404C1" w:rsidRPr="00F55BE2">
        <w:t xml:space="preserve"> (w/v)</w:t>
      </w:r>
      <w:r w:rsidR="009B2F1B">
        <w:t xml:space="preserve"> (See </w:t>
      </w:r>
      <w:r w:rsidR="0092193B" w:rsidRPr="007B4BA4">
        <w:rPr>
          <w:b/>
        </w:rPr>
        <w:t>Table of M</w:t>
      </w:r>
      <w:r w:rsidR="009B2F1B" w:rsidRPr="007B4BA4">
        <w:rPr>
          <w:b/>
        </w:rPr>
        <w:t>aterials</w:t>
      </w:r>
      <w:r w:rsidR="009B2F1B">
        <w:t>)</w:t>
      </w:r>
      <w:r w:rsidRPr="00F55BE2">
        <w:t xml:space="preserve">. Taurocholate should always be </w:t>
      </w:r>
      <w:r w:rsidR="0092193B">
        <w:t xml:space="preserve">prepared and </w:t>
      </w:r>
      <w:r w:rsidRPr="00F55BE2">
        <w:t>added fresh</w:t>
      </w:r>
      <w:r w:rsidR="009B2F1B">
        <w:t>.</w:t>
      </w:r>
    </w:p>
    <w:p w14:paraId="3B17E222" w14:textId="77777777" w:rsidR="00D46C63" w:rsidRPr="00F55BE2" w:rsidRDefault="00D46C63" w:rsidP="00F55BE2"/>
    <w:p w14:paraId="7653798C" w14:textId="68CBFD9B" w:rsidR="00233C90" w:rsidRPr="00F55BE2" w:rsidRDefault="00233C90" w:rsidP="00F55BE2">
      <w:pPr>
        <w:rPr>
          <w:color w:val="auto"/>
          <w:szCs w:val="22"/>
        </w:rPr>
      </w:pPr>
      <w:r w:rsidRPr="00F55BE2">
        <w:t xml:space="preserve">NOTE: We have successfully used 0.5% taurocholate in </w:t>
      </w:r>
      <w:r w:rsidR="005615F8" w:rsidRPr="00F55BE2">
        <w:t>o</w:t>
      </w:r>
      <w:r w:rsidRPr="00F55BE2">
        <w:t xml:space="preserve">ur infection assays </w:t>
      </w:r>
      <w:r w:rsidRPr="00F55BE2">
        <w:rPr>
          <w:szCs w:val="22"/>
        </w:rPr>
        <w:t>where the inoculum is intact oocysts, and saw improved rates of infection without deleterious effects on the host cells</w:t>
      </w:r>
      <w:r w:rsidR="00337ECE">
        <w:rPr>
          <w:szCs w:val="22"/>
        </w:rPr>
        <w:t>.</w:t>
      </w:r>
      <w:r w:rsidRPr="00F55BE2">
        <w:rPr>
          <w:szCs w:val="22"/>
        </w:rPr>
        <w:t xml:space="preserve"> However, taurocholate may have unanticipated effects on cells, and lower concentrations have been used successfully in infection assays</w:t>
      </w:r>
      <w:hyperlink w:anchor="_ENREF_16" w:tooltip="Feng, 2006 #1235" w:history="1">
        <w:r w:rsidR="00EB7F75" w:rsidRPr="00F55BE2">
          <w:rPr>
            <w:szCs w:val="22"/>
          </w:rPr>
          <w:fldChar w:fldCharType="begin"/>
        </w:r>
        <w:r w:rsidR="00EB7F75" w:rsidRPr="00F55BE2">
          <w:rPr>
            <w:szCs w:val="22"/>
          </w:rPr>
          <w:instrText xml:space="preserve"> ADDIN EN.CITE &lt;EndNote&gt;&lt;Cite&gt;&lt;Author&gt;Feng&lt;/Author&gt;&lt;Year&gt;2006&lt;/Year&gt;&lt;RecNum&gt;1235&lt;/RecNum&gt;&lt;DisplayText&gt;&lt;style face="superscript"&gt;16&lt;/style&gt;&lt;/DisplayText&gt;&lt;record&gt;&lt;rec-number&gt;1235&lt;/rec-number&gt;&lt;foreign-keys&gt;&lt;key app="EN" db-id="pfp29z0e6v0swpeaa9gxpxx2spdzezdxr9a2"&gt;1235&lt;/key&gt;&lt;/foreign-keys&gt;&lt;ref-type name="Journal Article"&gt;17&lt;/ref-type&gt;&lt;contributors&gt;&lt;authors&gt;&lt;author&gt;Feng, H.&lt;/author&gt;&lt;author&gt;Nie, W.&lt;/author&gt;&lt;author&gt;Sheoran, A.&lt;/author&gt;&lt;author&gt;Zhang, Q.&lt;/author&gt;&lt;author&gt;Tzipori, S.&lt;/author&gt;&lt;/authors&gt;&lt;/contributors&gt;&lt;auth-address&gt;Division of Infectious Diseases, Tufts University Cummings School of Veterinary Medicine, 200 Westborough Road, North Grafton, MA 01536, USA.&lt;/auth-address&gt;&lt;titles&gt;&lt;title&gt;Bile acids enhance invasiveness of Cryptosporidium spp. into cultured cells&lt;/title&gt;&lt;secondary-title&gt;Infect Immun&lt;/secondary-title&gt;&lt;alt-title&gt;Infection and immunity&lt;/alt-title&gt;&lt;/titles&gt;&lt;periodical&gt;&lt;full-title&gt;Infect Immun&lt;/full-title&gt;&lt;/periodical&gt;&lt;pages&gt;3342-6&lt;/pages&gt;&lt;volume&gt;74&lt;/volume&gt;&lt;number&gt;6&lt;/number&gt;&lt;keywords&gt;&lt;keyword&gt;Animals&lt;/keyword&gt;&lt;keyword&gt;Bile Acids and Salts/*pharmacology&lt;/keyword&gt;&lt;keyword&gt;Cell Line, Tumor&lt;/keyword&gt;&lt;keyword&gt;Cells, Cultured&lt;/keyword&gt;&lt;keyword&gt;Cryptosporidium/*pathogenicity&lt;/keyword&gt;&lt;keyword&gt;Humans&lt;/keyword&gt;&lt;keyword&gt;Taurocholic Acid/pharmacology&lt;/keyword&gt;&lt;/keywords&gt;&lt;dates&gt;&lt;year&gt;2006&lt;/year&gt;&lt;pub-dates&gt;&lt;date&gt;Jun&lt;/date&gt;&lt;/pub-dates&gt;&lt;/dates&gt;&lt;isbn&gt;0019-9567 (Print)&amp;#xD;0019-9567 (Linking)&lt;/isbn&gt;&lt;accession-num&gt;16714562&lt;/accession-num&gt;&lt;urls&gt;&lt;related-urls&gt;&lt;url&gt;http://www.ncbi.nlm.nih.gov/pubmed/16714562&lt;/url&gt;&lt;/related-urls&gt;&lt;/urls&gt;&lt;custom2&gt;1479245&lt;/custom2&gt;&lt;electronic-resource-num&gt;10.1128/IAI.00169-06&lt;/electronic-resource-num&gt;&lt;/record&gt;&lt;/Cite&gt;&lt;/EndNote&gt;</w:instrText>
        </w:r>
        <w:r w:rsidR="00EB7F75" w:rsidRPr="00F55BE2">
          <w:rPr>
            <w:szCs w:val="22"/>
          </w:rPr>
          <w:fldChar w:fldCharType="separate"/>
        </w:r>
        <w:r w:rsidR="00EB7F75" w:rsidRPr="00F55BE2">
          <w:rPr>
            <w:noProof/>
            <w:szCs w:val="22"/>
            <w:vertAlign w:val="superscript"/>
          </w:rPr>
          <w:t>16</w:t>
        </w:r>
        <w:r w:rsidR="00EB7F75" w:rsidRPr="00F55BE2">
          <w:rPr>
            <w:szCs w:val="22"/>
          </w:rPr>
          <w:fldChar w:fldCharType="end"/>
        </w:r>
      </w:hyperlink>
      <w:r w:rsidR="00337ECE">
        <w:rPr>
          <w:szCs w:val="22"/>
        </w:rPr>
        <w:t>.</w:t>
      </w:r>
    </w:p>
    <w:p w14:paraId="3758411C" w14:textId="77777777" w:rsidR="000A757E" w:rsidRPr="00F55BE2" w:rsidRDefault="000A757E" w:rsidP="00F55BE2"/>
    <w:p w14:paraId="641848CE" w14:textId="02C43424" w:rsidR="004623D7" w:rsidRPr="00F55BE2" w:rsidRDefault="004623D7" w:rsidP="00F55BE2">
      <w:r w:rsidRPr="00F55BE2">
        <w:t>1.1.9.</w:t>
      </w:r>
      <w:r w:rsidR="00BD3473">
        <w:t xml:space="preserve"> </w:t>
      </w:r>
      <w:r w:rsidRPr="00F55BE2">
        <w:t xml:space="preserve">Resuspend oocysts in 100 </w:t>
      </w:r>
      <w:proofErr w:type="spellStart"/>
      <w:r w:rsidRPr="00F55BE2">
        <w:t>μ</w:t>
      </w:r>
      <w:r w:rsidR="00337ECE">
        <w:t>L</w:t>
      </w:r>
      <w:proofErr w:type="spellEnd"/>
      <w:r w:rsidRPr="00F55BE2">
        <w:t xml:space="preserve"> </w:t>
      </w:r>
      <w:r w:rsidR="00C31796">
        <w:t xml:space="preserve">of </w:t>
      </w:r>
      <w:r w:rsidRPr="00F55BE2">
        <w:t>organoid culture medium supplemented with 0.5% (w/v) sodium taurocholate.</w:t>
      </w:r>
      <w:r w:rsidR="00BD3473">
        <w:t xml:space="preserve"> </w:t>
      </w:r>
      <w:r w:rsidR="00337ECE">
        <w:t>Count o</w:t>
      </w:r>
      <w:r w:rsidR="00EC472E" w:rsidRPr="00F55BE2">
        <w:t>ocysts again as described in step 1.1.2.</w:t>
      </w:r>
    </w:p>
    <w:p w14:paraId="14E529B4" w14:textId="77777777" w:rsidR="000A757E" w:rsidRPr="00F55BE2" w:rsidRDefault="000A757E" w:rsidP="00F55BE2"/>
    <w:p w14:paraId="12ADF1D6" w14:textId="4D071066" w:rsidR="004623D7" w:rsidRPr="00F55BE2" w:rsidRDefault="004623D7" w:rsidP="00F55BE2">
      <w:r w:rsidRPr="00F55BE2">
        <w:t>1.1.10. Add Fast Green dye to the suspension in order to visualize injection.</w:t>
      </w:r>
    </w:p>
    <w:p w14:paraId="69338281" w14:textId="77777777" w:rsidR="000A757E" w:rsidRPr="00F55BE2" w:rsidRDefault="000A757E" w:rsidP="00F55BE2"/>
    <w:p w14:paraId="362360E8" w14:textId="21324294" w:rsidR="004623D7" w:rsidRPr="00F55BE2" w:rsidRDefault="004623D7" w:rsidP="00F55BE2">
      <w:r w:rsidRPr="00F55BE2">
        <w:t xml:space="preserve">1.1.11. Fill micro-loader tips </w:t>
      </w:r>
      <w:r w:rsidR="00837556" w:rsidRPr="00F55BE2">
        <w:t xml:space="preserve">(see </w:t>
      </w:r>
      <w:r w:rsidR="00337ECE">
        <w:t xml:space="preserve">the </w:t>
      </w:r>
      <w:r w:rsidR="00337ECE">
        <w:rPr>
          <w:b/>
        </w:rPr>
        <w:t>T</w:t>
      </w:r>
      <w:r w:rsidR="00837556" w:rsidRPr="00337ECE">
        <w:rPr>
          <w:b/>
        </w:rPr>
        <w:t xml:space="preserve">able of </w:t>
      </w:r>
      <w:r w:rsidR="00337ECE">
        <w:rPr>
          <w:b/>
        </w:rPr>
        <w:t>M</w:t>
      </w:r>
      <w:r w:rsidR="00837556" w:rsidRPr="00337ECE">
        <w:rPr>
          <w:b/>
        </w:rPr>
        <w:t>aterials</w:t>
      </w:r>
      <w:r w:rsidR="00837556" w:rsidRPr="00F55BE2">
        <w:t xml:space="preserve">) </w:t>
      </w:r>
      <w:r w:rsidRPr="00F55BE2">
        <w:t xml:space="preserve">with the oocyst </w:t>
      </w:r>
      <w:r w:rsidR="006404C1" w:rsidRPr="00F55BE2">
        <w:t>suspension</w:t>
      </w:r>
      <w:r w:rsidRPr="00F55BE2">
        <w:t xml:space="preserve"> and use it to fill pulled capillaries</w:t>
      </w:r>
      <w:r w:rsidR="00F0410C" w:rsidRPr="00F55BE2">
        <w:t>.</w:t>
      </w:r>
    </w:p>
    <w:p w14:paraId="74E3F8EA" w14:textId="77777777" w:rsidR="00F0410C" w:rsidRPr="00F55BE2" w:rsidRDefault="00F0410C" w:rsidP="00F55BE2"/>
    <w:p w14:paraId="48F4856A" w14:textId="574F6D14" w:rsidR="004623D7" w:rsidRPr="00F55BE2" w:rsidRDefault="004623D7" w:rsidP="00F55BE2">
      <w:r w:rsidRPr="00337ECE">
        <w:t>CAUTION</w:t>
      </w:r>
      <w:r w:rsidR="00EF7E70" w:rsidRPr="00337ECE">
        <w:t>:</w:t>
      </w:r>
      <w:r w:rsidR="000A757E" w:rsidRPr="00F55BE2">
        <w:rPr>
          <w:b/>
        </w:rPr>
        <w:t xml:space="preserve"> </w:t>
      </w:r>
      <w:r w:rsidRPr="00F55BE2">
        <w:t xml:space="preserve">The whole procedure should be done in a tissue culture hood with </w:t>
      </w:r>
      <w:r w:rsidR="00337ECE">
        <w:t>l</w:t>
      </w:r>
      <w:r w:rsidRPr="00F55BE2">
        <w:t xml:space="preserve">evel-2 </w:t>
      </w:r>
      <w:r w:rsidR="000A757E" w:rsidRPr="00F55BE2">
        <w:t>safety p</w:t>
      </w:r>
      <w:r w:rsidRPr="00F55BE2">
        <w:t xml:space="preserve">rotocols. Use of masks is recommended as </w:t>
      </w:r>
      <w:r w:rsidRPr="00F55BE2">
        <w:rPr>
          <w:i/>
        </w:rPr>
        <w:t>Cryptosporidium</w:t>
      </w:r>
      <w:r w:rsidRPr="00F55BE2">
        <w:t xml:space="preserve"> oocysts can also be infectious when airborne</w:t>
      </w:r>
      <w:r w:rsidR="00797648" w:rsidRPr="00F55BE2">
        <w:t xml:space="preserve">. </w:t>
      </w:r>
    </w:p>
    <w:p w14:paraId="01F43B87" w14:textId="77777777" w:rsidR="00E65A04" w:rsidRPr="00F55BE2" w:rsidRDefault="00E65A04" w:rsidP="00F55BE2">
      <w:pPr>
        <w:rPr>
          <w:b/>
        </w:rPr>
      </w:pPr>
      <w:bookmarkStart w:id="5" w:name="_Hlk5800293"/>
    </w:p>
    <w:p w14:paraId="3F63DABD" w14:textId="57315969" w:rsidR="004623D7" w:rsidRPr="00F55BE2" w:rsidRDefault="004623D7" w:rsidP="00F55BE2">
      <w:pPr>
        <w:rPr>
          <w:b/>
        </w:rPr>
      </w:pPr>
      <w:r w:rsidRPr="00D96ECD">
        <w:rPr>
          <w:b/>
          <w:highlight w:val="yellow"/>
        </w:rPr>
        <w:t>2.</w:t>
      </w:r>
      <w:r w:rsidR="00BD3473" w:rsidRPr="00D96ECD">
        <w:rPr>
          <w:b/>
          <w:highlight w:val="yellow"/>
        </w:rPr>
        <w:t xml:space="preserve"> </w:t>
      </w:r>
      <w:r w:rsidR="00EF7E70" w:rsidRPr="00D96ECD">
        <w:rPr>
          <w:b/>
          <w:highlight w:val="yellow"/>
        </w:rPr>
        <w:t>In vitro</w:t>
      </w:r>
      <w:r w:rsidRPr="00D96ECD">
        <w:rPr>
          <w:b/>
          <w:highlight w:val="yellow"/>
        </w:rPr>
        <w:t xml:space="preserve"> purification of sporozoites from </w:t>
      </w:r>
      <w:r w:rsidRPr="00D96ECD">
        <w:rPr>
          <w:b/>
          <w:i/>
          <w:highlight w:val="yellow"/>
        </w:rPr>
        <w:t>C</w:t>
      </w:r>
      <w:r w:rsidR="00337ECE" w:rsidRPr="00D96ECD">
        <w:rPr>
          <w:b/>
          <w:i/>
          <w:highlight w:val="yellow"/>
        </w:rPr>
        <w:t>.</w:t>
      </w:r>
      <w:r w:rsidRPr="00D96ECD">
        <w:rPr>
          <w:b/>
          <w:i/>
          <w:highlight w:val="yellow"/>
        </w:rPr>
        <w:t xml:space="preserve"> parvum</w:t>
      </w:r>
      <w:r w:rsidRPr="00D96ECD">
        <w:rPr>
          <w:b/>
          <w:highlight w:val="yellow"/>
        </w:rPr>
        <w:t xml:space="preserve"> oocysts</w:t>
      </w:r>
      <w:r w:rsidRPr="00F55BE2">
        <w:rPr>
          <w:b/>
        </w:rPr>
        <w:t xml:space="preserve"> </w:t>
      </w:r>
    </w:p>
    <w:p w14:paraId="74CB6C82" w14:textId="77777777" w:rsidR="004623D7" w:rsidRPr="00F55BE2" w:rsidRDefault="004623D7" w:rsidP="00F55BE2">
      <w:pPr>
        <w:rPr>
          <w:b/>
        </w:rPr>
      </w:pPr>
    </w:p>
    <w:p w14:paraId="3D359901" w14:textId="2BDE74E1" w:rsidR="004623D7" w:rsidRPr="00F55BE2" w:rsidRDefault="004623D7" w:rsidP="00F55BE2">
      <w:r w:rsidRPr="00F55BE2">
        <w:t>2.1</w:t>
      </w:r>
      <w:r w:rsidR="00337ECE">
        <w:t>.</w:t>
      </w:r>
      <w:r w:rsidR="00BD3473">
        <w:t xml:space="preserve"> </w:t>
      </w:r>
      <w:r w:rsidR="00337ECE">
        <w:t>P</w:t>
      </w:r>
      <w:r w:rsidRPr="00F55BE2">
        <w:t xml:space="preserve">urify sporozoites from </w:t>
      </w:r>
      <w:r w:rsidR="00337ECE">
        <w:rPr>
          <w:i/>
        </w:rPr>
        <w:t>C.</w:t>
      </w:r>
      <w:r w:rsidRPr="00F55BE2">
        <w:rPr>
          <w:i/>
        </w:rPr>
        <w:t xml:space="preserve"> parvu</w:t>
      </w:r>
      <w:r w:rsidRPr="00F55BE2">
        <w:t xml:space="preserve">m oocysts </w:t>
      </w:r>
      <w:r w:rsidR="00337ECE">
        <w:t>a</w:t>
      </w:r>
      <w:r w:rsidRPr="00F55BE2">
        <w:t>fter bleaching and washing out the bleach as described above</w:t>
      </w:r>
      <w:r w:rsidR="00337ECE">
        <w:t>.</w:t>
      </w:r>
    </w:p>
    <w:p w14:paraId="0EBB2319" w14:textId="77777777" w:rsidR="000A757E" w:rsidRPr="00F55BE2" w:rsidRDefault="000A757E" w:rsidP="00F55BE2"/>
    <w:p w14:paraId="2B2C7068" w14:textId="4E21CA2A" w:rsidR="00531BF6" w:rsidRPr="00F55BE2" w:rsidRDefault="004623D7" w:rsidP="00F55BE2">
      <w:r w:rsidRPr="007B4BA4">
        <w:rPr>
          <w:highlight w:val="yellow"/>
        </w:rPr>
        <w:t>2.1.1</w:t>
      </w:r>
      <w:r w:rsidR="00D96ECD" w:rsidRPr="007B4BA4">
        <w:rPr>
          <w:highlight w:val="yellow"/>
        </w:rPr>
        <w:t>.</w:t>
      </w:r>
      <w:r w:rsidR="00BD3473" w:rsidRPr="007B4BA4">
        <w:rPr>
          <w:highlight w:val="yellow"/>
        </w:rPr>
        <w:t xml:space="preserve"> </w:t>
      </w:r>
      <w:r w:rsidR="00531BF6" w:rsidRPr="007B4BA4">
        <w:rPr>
          <w:highlight w:val="yellow"/>
        </w:rPr>
        <w:t xml:space="preserve">Transfer </w:t>
      </w:r>
      <w:r w:rsidR="0072531A" w:rsidRPr="007B4BA4">
        <w:rPr>
          <w:highlight w:val="yellow"/>
        </w:rPr>
        <w:t xml:space="preserve">the </w:t>
      </w:r>
      <w:r w:rsidR="00531BF6" w:rsidRPr="007B4BA4">
        <w:rPr>
          <w:highlight w:val="yellow"/>
        </w:rPr>
        <w:t>oocyst</w:t>
      </w:r>
      <w:r w:rsidR="0072531A" w:rsidRPr="007B4BA4">
        <w:rPr>
          <w:highlight w:val="yellow"/>
        </w:rPr>
        <w:t>s</w:t>
      </w:r>
      <w:r w:rsidR="00531BF6" w:rsidRPr="007B4BA4">
        <w:rPr>
          <w:highlight w:val="yellow"/>
        </w:rPr>
        <w:t xml:space="preserve"> to a 15 m</w:t>
      </w:r>
      <w:r w:rsidR="00337ECE" w:rsidRPr="007B4BA4">
        <w:rPr>
          <w:highlight w:val="yellow"/>
        </w:rPr>
        <w:t>L</w:t>
      </w:r>
      <w:r w:rsidR="00531BF6" w:rsidRPr="007B4BA4">
        <w:rPr>
          <w:highlight w:val="yellow"/>
        </w:rPr>
        <w:t xml:space="preserve"> tube.</w:t>
      </w:r>
      <w:r w:rsidR="00BD3473" w:rsidRPr="007B4BA4">
        <w:rPr>
          <w:highlight w:val="yellow"/>
        </w:rPr>
        <w:t xml:space="preserve"> </w:t>
      </w:r>
      <w:r w:rsidR="00531BF6" w:rsidRPr="007B4BA4">
        <w:rPr>
          <w:highlight w:val="yellow"/>
        </w:rPr>
        <w:t xml:space="preserve">Resuspend oocysts in room temperature excystation medium (0.75% w/v sodium taurocholate in DMEM) to </w:t>
      </w:r>
      <w:r w:rsidR="00D46C63" w:rsidRPr="007B4BA4">
        <w:rPr>
          <w:highlight w:val="yellow"/>
        </w:rPr>
        <w:t xml:space="preserve">obtain </w:t>
      </w:r>
      <w:r w:rsidR="00531BF6" w:rsidRPr="007B4BA4">
        <w:rPr>
          <w:highlight w:val="yellow"/>
        </w:rPr>
        <w:t>1 x 10</w:t>
      </w:r>
      <w:r w:rsidR="00531BF6" w:rsidRPr="007B4BA4">
        <w:rPr>
          <w:highlight w:val="yellow"/>
          <w:vertAlign w:val="superscript"/>
        </w:rPr>
        <w:t xml:space="preserve">7 </w:t>
      </w:r>
      <w:r w:rsidR="00531BF6" w:rsidRPr="007B4BA4">
        <w:rPr>
          <w:highlight w:val="yellow"/>
        </w:rPr>
        <w:t>oocysts</w:t>
      </w:r>
      <w:r w:rsidR="00337ECE" w:rsidRPr="007B4BA4">
        <w:rPr>
          <w:highlight w:val="yellow"/>
        </w:rPr>
        <w:t>/</w:t>
      </w:r>
      <w:proofErr w:type="spellStart"/>
      <w:r w:rsidR="00531BF6" w:rsidRPr="007B4BA4">
        <w:rPr>
          <w:highlight w:val="yellow"/>
        </w:rPr>
        <w:t>m</w:t>
      </w:r>
      <w:r w:rsidR="00337ECE" w:rsidRPr="007B4BA4">
        <w:rPr>
          <w:highlight w:val="yellow"/>
        </w:rPr>
        <w:t>L</w:t>
      </w:r>
      <w:r w:rsidR="00531BF6" w:rsidRPr="007B4BA4">
        <w:rPr>
          <w:highlight w:val="yellow"/>
        </w:rPr>
        <w:t>.</w:t>
      </w:r>
      <w:proofErr w:type="spellEnd"/>
      <w:r w:rsidR="00BD3473">
        <w:t xml:space="preserve"> </w:t>
      </w:r>
      <w:r w:rsidR="00233C90" w:rsidRPr="00F55BE2">
        <w:t>The addition of taurocholate improves the excystation rate of the oocysts, improving sporozoite yield.</w:t>
      </w:r>
    </w:p>
    <w:p w14:paraId="3C668D9D" w14:textId="77777777" w:rsidR="000A757E" w:rsidRPr="00F55BE2" w:rsidRDefault="000A757E" w:rsidP="00F55BE2"/>
    <w:p w14:paraId="2325B118" w14:textId="4F03B36F" w:rsidR="004623D7" w:rsidRPr="00F55BE2" w:rsidRDefault="004623D7" w:rsidP="00F55BE2">
      <w:r w:rsidRPr="007B4BA4">
        <w:rPr>
          <w:highlight w:val="yellow"/>
        </w:rPr>
        <w:t>2.1.2.</w:t>
      </w:r>
      <w:r w:rsidR="00BD3473" w:rsidRPr="007B4BA4">
        <w:rPr>
          <w:highlight w:val="yellow"/>
        </w:rPr>
        <w:t xml:space="preserve"> </w:t>
      </w:r>
      <w:r w:rsidRPr="007B4BA4">
        <w:rPr>
          <w:highlight w:val="yellow"/>
        </w:rPr>
        <w:t>Incubate oocyst suspension at 37</w:t>
      </w:r>
      <w:r w:rsidR="00337ECE" w:rsidRPr="007B4BA4">
        <w:rPr>
          <w:highlight w:val="yellow"/>
        </w:rPr>
        <w:t xml:space="preserve"> </w:t>
      </w:r>
      <w:r w:rsidRPr="007B4BA4">
        <w:rPr>
          <w:highlight w:val="yellow"/>
        </w:rPr>
        <w:t>°C for 1</w:t>
      </w:r>
      <w:r w:rsidR="00337ECE" w:rsidRPr="007B4BA4">
        <w:rPr>
          <w:highlight w:val="yellow"/>
        </w:rPr>
        <w:t>–</w:t>
      </w:r>
      <w:r w:rsidRPr="007B4BA4">
        <w:rPr>
          <w:highlight w:val="yellow"/>
        </w:rPr>
        <w:t>1.5 h.</w:t>
      </w:r>
      <w:r w:rsidRPr="00F55BE2">
        <w:t xml:space="preserve"> </w:t>
      </w:r>
    </w:p>
    <w:p w14:paraId="4C57E445" w14:textId="77777777" w:rsidR="000A757E" w:rsidRPr="00F55BE2" w:rsidRDefault="000A757E" w:rsidP="00F55BE2"/>
    <w:p w14:paraId="7807A135" w14:textId="273EAFA4" w:rsidR="004623D7" w:rsidRPr="00F55BE2" w:rsidRDefault="004623D7" w:rsidP="00F55BE2">
      <w:r w:rsidRPr="00F55BE2">
        <w:t>2.1.3.</w:t>
      </w:r>
      <w:r w:rsidR="00BD3473">
        <w:t xml:space="preserve"> </w:t>
      </w:r>
      <w:r w:rsidRPr="00F55BE2">
        <w:t xml:space="preserve">Check </w:t>
      </w:r>
      <w:r w:rsidR="00337ECE">
        <w:t xml:space="preserve">the </w:t>
      </w:r>
      <w:r w:rsidRPr="00F55BE2">
        <w:t>sample microscopically for extent of excystation</w:t>
      </w:r>
      <w:r w:rsidR="00C31796">
        <w:t xml:space="preserve">; </w:t>
      </w:r>
      <w:r w:rsidRPr="00F55BE2">
        <w:t>60</w:t>
      </w:r>
      <w:r w:rsidR="00337ECE">
        <w:t>–</w:t>
      </w:r>
      <w:r w:rsidRPr="00F55BE2">
        <w:t>80% excystation is reasonable</w:t>
      </w:r>
      <w:r w:rsidR="0072531A" w:rsidRPr="00F55BE2">
        <w:t xml:space="preserve"> for</w:t>
      </w:r>
      <w:r w:rsidRPr="00F55BE2">
        <w:t xml:space="preserve"> </w:t>
      </w:r>
      <w:r w:rsidR="00F0410C" w:rsidRPr="00F55BE2">
        <w:t xml:space="preserve">good </w:t>
      </w:r>
      <w:r w:rsidRPr="00F55BE2">
        <w:t>recovery of sporozoites.</w:t>
      </w:r>
      <w:r w:rsidR="00BD3473">
        <w:t xml:space="preserve"> </w:t>
      </w:r>
      <w:r w:rsidRPr="00F55BE2">
        <w:t>If the level of excystation is low, incubate longer (another 30 min to 1 h).</w:t>
      </w:r>
      <w:r w:rsidR="00BD3473">
        <w:t xml:space="preserve"> </w:t>
      </w:r>
    </w:p>
    <w:p w14:paraId="57F9180B" w14:textId="77777777" w:rsidR="000A757E" w:rsidRPr="00F55BE2" w:rsidRDefault="000A757E" w:rsidP="00F55BE2"/>
    <w:p w14:paraId="4E7F997A" w14:textId="5F3F1D45" w:rsidR="00531BF6" w:rsidRDefault="00F0410C" w:rsidP="00F55BE2">
      <w:pPr>
        <w:rPr>
          <w:b/>
        </w:rPr>
      </w:pPr>
      <w:r w:rsidRPr="00F55BE2">
        <w:t>2.1.4.</w:t>
      </w:r>
      <w:r w:rsidR="00BD3473">
        <w:t xml:space="preserve"> </w:t>
      </w:r>
      <w:r w:rsidRPr="00F55BE2">
        <w:t xml:space="preserve">Determine the percent excystation </w:t>
      </w:r>
      <w:r w:rsidR="00531BF6" w:rsidRPr="00F55BE2">
        <w:t>relative to the number of</w:t>
      </w:r>
      <w:r w:rsidR="00337ECE">
        <w:t xml:space="preserve"> starting</w:t>
      </w:r>
      <w:r w:rsidR="00531BF6" w:rsidRPr="00F55BE2">
        <w:t xml:space="preserve"> oocysts</w:t>
      </w:r>
      <w:r w:rsidR="00337ECE">
        <w:t xml:space="preserve">. </w:t>
      </w:r>
      <w:r w:rsidR="00531BF6" w:rsidRPr="00F55BE2">
        <w:t>Excystation is calculated as:</w:t>
      </w:r>
      <w:r w:rsidR="00531BF6" w:rsidRPr="00F55BE2">
        <w:rPr>
          <w:b/>
        </w:rPr>
        <w:t xml:space="preserve"> </w:t>
      </w:r>
    </w:p>
    <w:p w14:paraId="5A71F799" w14:textId="77777777" w:rsidR="00337ECE" w:rsidRPr="00F55BE2" w:rsidRDefault="00337ECE" w:rsidP="00F55BE2"/>
    <w:p w14:paraId="55F515FC" w14:textId="34E7E474" w:rsidR="00531BF6" w:rsidRPr="00C31796" w:rsidRDefault="00531BF6" w:rsidP="00F55BE2">
      <w:r w:rsidRPr="00C31796">
        <w:t xml:space="preserve">% excystation = </w:t>
      </w:r>
      <w:r w:rsidR="00C31796">
        <w:t>[</w:t>
      </w:r>
      <w:r w:rsidRPr="00C31796">
        <w:t>1</w:t>
      </w:r>
      <w:r w:rsidR="00C31796">
        <w:t xml:space="preserve"> –</w:t>
      </w:r>
      <w:r w:rsidRPr="00C31796">
        <w:t xml:space="preserve"> (</w:t>
      </w:r>
      <w:r w:rsidR="00C31796">
        <w:t>number</w:t>
      </w:r>
      <w:r w:rsidRPr="00C31796">
        <w:t xml:space="preserve"> of intact oocysts/</w:t>
      </w:r>
      <w:r w:rsidR="00C31796">
        <w:t xml:space="preserve">number </w:t>
      </w:r>
      <w:r w:rsidRPr="00C31796">
        <w:t>of oocysts at start)</w:t>
      </w:r>
      <w:r w:rsidR="00C31796">
        <w:t>]</w:t>
      </w:r>
      <w:r w:rsidRPr="00C31796">
        <w:t xml:space="preserve"> </w:t>
      </w:r>
      <w:r w:rsidR="00C31796">
        <w:t>x</w:t>
      </w:r>
      <w:r w:rsidRPr="00C31796">
        <w:t xml:space="preserve"> 100</w:t>
      </w:r>
    </w:p>
    <w:p w14:paraId="0F8D8944" w14:textId="77777777" w:rsidR="000A757E" w:rsidRPr="00F55BE2" w:rsidRDefault="000A757E" w:rsidP="00F55BE2">
      <w:pPr>
        <w:rPr>
          <w:b/>
        </w:rPr>
      </w:pPr>
    </w:p>
    <w:p w14:paraId="1B20AF25" w14:textId="082C18DF" w:rsidR="004623D7" w:rsidRPr="00F55BE2" w:rsidRDefault="004623D7" w:rsidP="00F55BE2">
      <w:r w:rsidRPr="007B4BA4">
        <w:rPr>
          <w:highlight w:val="yellow"/>
        </w:rPr>
        <w:t>2.1.5.</w:t>
      </w:r>
      <w:r w:rsidR="00BD3473" w:rsidRPr="007B4BA4">
        <w:rPr>
          <w:highlight w:val="yellow"/>
        </w:rPr>
        <w:t xml:space="preserve"> </w:t>
      </w:r>
      <w:r w:rsidRPr="007B4BA4">
        <w:rPr>
          <w:highlight w:val="yellow"/>
        </w:rPr>
        <w:t>Wash cells to remove excystation reagents by adding 14 m</w:t>
      </w:r>
      <w:r w:rsidR="00C31796" w:rsidRPr="007B4BA4">
        <w:rPr>
          <w:highlight w:val="yellow"/>
        </w:rPr>
        <w:t>L of</w:t>
      </w:r>
      <w:r w:rsidRPr="007B4BA4">
        <w:rPr>
          <w:highlight w:val="yellow"/>
        </w:rPr>
        <w:t xml:space="preserve"> PBS or medium, mixing, and recovering cells (intact oocysts, oocyst shells, and sporozoites) by centrifugation at 3400</w:t>
      </w:r>
      <w:r w:rsidR="00C31796" w:rsidRPr="007B4BA4">
        <w:rPr>
          <w:highlight w:val="yellow"/>
        </w:rPr>
        <w:t xml:space="preserve"> x </w:t>
      </w:r>
      <w:r w:rsidRPr="007B4BA4">
        <w:rPr>
          <w:i/>
          <w:highlight w:val="yellow"/>
        </w:rPr>
        <w:t>g</w:t>
      </w:r>
      <w:r w:rsidRPr="007B4BA4">
        <w:rPr>
          <w:highlight w:val="yellow"/>
        </w:rPr>
        <w:t xml:space="preserve"> for 20 min to recover sporozoites.</w:t>
      </w:r>
      <w:r w:rsidR="00BD3473">
        <w:t xml:space="preserve"> </w:t>
      </w:r>
      <w:r w:rsidRPr="00F55BE2">
        <w:t>Aspirate carefully to avoid losing cells.</w:t>
      </w:r>
    </w:p>
    <w:p w14:paraId="12FD34E9" w14:textId="77777777" w:rsidR="000A757E" w:rsidRPr="00F55BE2" w:rsidRDefault="000A757E" w:rsidP="00F55BE2"/>
    <w:p w14:paraId="4FEBECE4" w14:textId="4AA3F70F" w:rsidR="004623D7" w:rsidRPr="00C31796" w:rsidRDefault="004623D7" w:rsidP="00F55BE2">
      <w:pPr>
        <w:rPr>
          <w:highlight w:val="yellow"/>
        </w:rPr>
      </w:pPr>
      <w:r w:rsidRPr="00C31796">
        <w:rPr>
          <w:highlight w:val="yellow"/>
        </w:rPr>
        <w:t>2.1.6.</w:t>
      </w:r>
      <w:r w:rsidR="00BD3473" w:rsidRPr="00C31796">
        <w:rPr>
          <w:highlight w:val="yellow"/>
        </w:rPr>
        <w:t xml:space="preserve"> </w:t>
      </w:r>
      <w:r w:rsidRPr="00C31796">
        <w:rPr>
          <w:highlight w:val="yellow"/>
        </w:rPr>
        <w:t xml:space="preserve">Resuspend </w:t>
      </w:r>
      <w:r w:rsidR="0072531A" w:rsidRPr="00C31796">
        <w:rPr>
          <w:highlight w:val="yellow"/>
        </w:rPr>
        <w:t xml:space="preserve">the </w:t>
      </w:r>
      <w:r w:rsidR="00D96ECD">
        <w:rPr>
          <w:highlight w:val="yellow"/>
        </w:rPr>
        <w:t xml:space="preserve">sporozoite </w:t>
      </w:r>
      <w:r w:rsidRPr="00C31796">
        <w:rPr>
          <w:highlight w:val="yellow"/>
        </w:rPr>
        <w:t>pellet in 1</w:t>
      </w:r>
      <w:r w:rsidR="00C31796" w:rsidRPr="00C31796">
        <w:rPr>
          <w:highlight w:val="yellow"/>
        </w:rPr>
        <w:t>–</w:t>
      </w:r>
      <w:r w:rsidRPr="00C31796">
        <w:rPr>
          <w:highlight w:val="yellow"/>
        </w:rPr>
        <w:t>2 m</w:t>
      </w:r>
      <w:r w:rsidR="00C31796" w:rsidRPr="00C31796">
        <w:rPr>
          <w:highlight w:val="yellow"/>
        </w:rPr>
        <w:t>L</w:t>
      </w:r>
      <w:r w:rsidRPr="00C31796">
        <w:rPr>
          <w:highlight w:val="yellow"/>
        </w:rPr>
        <w:t xml:space="preserve"> of </w:t>
      </w:r>
      <w:r w:rsidR="004617C7">
        <w:rPr>
          <w:highlight w:val="yellow"/>
        </w:rPr>
        <w:t>DMEM</w:t>
      </w:r>
      <w:r w:rsidR="004617C7" w:rsidRPr="00C31796">
        <w:rPr>
          <w:highlight w:val="yellow"/>
        </w:rPr>
        <w:t xml:space="preserve"> </w:t>
      </w:r>
      <w:r w:rsidRPr="00C31796">
        <w:rPr>
          <w:highlight w:val="yellow"/>
        </w:rPr>
        <w:t xml:space="preserve">to </w:t>
      </w:r>
      <w:r w:rsidR="00D46C63" w:rsidRPr="00C31796">
        <w:rPr>
          <w:highlight w:val="yellow"/>
        </w:rPr>
        <w:t xml:space="preserve">obtain </w:t>
      </w:r>
      <w:r w:rsidRPr="00C31796">
        <w:rPr>
          <w:highlight w:val="yellow"/>
        </w:rPr>
        <w:t>3 x 10</w:t>
      </w:r>
      <w:r w:rsidRPr="00C31796">
        <w:rPr>
          <w:highlight w:val="yellow"/>
          <w:vertAlign w:val="superscript"/>
        </w:rPr>
        <w:t>7</w:t>
      </w:r>
      <w:r w:rsidRPr="00C31796">
        <w:rPr>
          <w:highlight w:val="yellow"/>
        </w:rPr>
        <w:t xml:space="preserve"> oocysts/m</w:t>
      </w:r>
      <w:r w:rsidR="00C31796" w:rsidRPr="00C31796">
        <w:rPr>
          <w:highlight w:val="yellow"/>
        </w:rPr>
        <w:t>L</w:t>
      </w:r>
      <w:r w:rsidR="0072531A" w:rsidRPr="00C31796">
        <w:rPr>
          <w:highlight w:val="yellow"/>
        </w:rPr>
        <w:t xml:space="preserve"> (based on the num</w:t>
      </w:r>
      <w:r w:rsidR="00F458D5" w:rsidRPr="00C31796">
        <w:rPr>
          <w:highlight w:val="yellow"/>
        </w:rPr>
        <w:t xml:space="preserve">ber of </w:t>
      </w:r>
      <w:r w:rsidR="00C31796" w:rsidRPr="00C31796">
        <w:rPr>
          <w:highlight w:val="yellow"/>
        </w:rPr>
        <w:t xml:space="preserve">starring </w:t>
      </w:r>
      <w:r w:rsidR="00F458D5" w:rsidRPr="00C31796">
        <w:rPr>
          <w:highlight w:val="yellow"/>
        </w:rPr>
        <w:t>oocysts</w:t>
      </w:r>
      <w:r w:rsidR="00C31796">
        <w:rPr>
          <w:highlight w:val="yellow"/>
        </w:rPr>
        <w:t>)</w:t>
      </w:r>
      <w:r w:rsidR="00C31796" w:rsidRPr="00C31796">
        <w:rPr>
          <w:highlight w:val="yellow"/>
        </w:rPr>
        <w:t>.</w:t>
      </w:r>
    </w:p>
    <w:p w14:paraId="6B0D01BC" w14:textId="77777777" w:rsidR="000A757E" w:rsidRPr="00F55BE2" w:rsidRDefault="000A757E" w:rsidP="00F55BE2">
      <w:pPr>
        <w:rPr>
          <w:highlight w:val="yellow"/>
        </w:rPr>
      </w:pPr>
    </w:p>
    <w:p w14:paraId="7850C605" w14:textId="76034A2E" w:rsidR="004623D7" w:rsidRPr="00F55BE2" w:rsidRDefault="004623D7" w:rsidP="00F55BE2">
      <w:pPr>
        <w:rPr>
          <w:highlight w:val="yellow"/>
        </w:rPr>
      </w:pPr>
      <w:r w:rsidRPr="00F55BE2">
        <w:rPr>
          <w:highlight w:val="yellow"/>
        </w:rPr>
        <w:t>2.1.7.</w:t>
      </w:r>
      <w:r w:rsidR="00BD3473">
        <w:rPr>
          <w:highlight w:val="yellow"/>
        </w:rPr>
        <w:t xml:space="preserve"> </w:t>
      </w:r>
      <w:r w:rsidRPr="00F55BE2">
        <w:rPr>
          <w:highlight w:val="yellow"/>
        </w:rPr>
        <w:t>To remove remaining oocysts and shells, filter the suspension t</w:t>
      </w:r>
      <w:r w:rsidR="000A757E" w:rsidRPr="00F55BE2">
        <w:rPr>
          <w:highlight w:val="yellow"/>
        </w:rPr>
        <w:t>hrough a 3</w:t>
      </w:r>
      <w:r w:rsidR="00C31796">
        <w:rPr>
          <w:highlight w:val="yellow"/>
        </w:rPr>
        <w:t xml:space="preserve"> </w:t>
      </w:r>
      <w:r w:rsidR="000A757E" w:rsidRPr="00F55BE2">
        <w:rPr>
          <w:highlight w:val="yellow"/>
        </w:rPr>
        <w:t>µ</w:t>
      </w:r>
      <w:r w:rsidR="00C31796">
        <w:rPr>
          <w:highlight w:val="yellow"/>
        </w:rPr>
        <w:t>m</w:t>
      </w:r>
      <w:r w:rsidR="000A757E" w:rsidRPr="00F55BE2">
        <w:rPr>
          <w:highlight w:val="yellow"/>
        </w:rPr>
        <w:t xml:space="preserve"> filter (</w:t>
      </w:r>
      <w:r w:rsidR="000A757E" w:rsidRPr="00C31796">
        <w:rPr>
          <w:b/>
          <w:highlight w:val="yellow"/>
        </w:rPr>
        <w:t>Figure 1B</w:t>
      </w:r>
      <w:r w:rsidR="000A757E" w:rsidRPr="00F55BE2">
        <w:rPr>
          <w:highlight w:val="yellow"/>
        </w:rPr>
        <w:t>).</w:t>
      </w:r>
      <w:r w:rsidR="00BD3473">
        <w:rPr>
          <w:highlight w:val="yellow"/>
        </w:rPr>
        <w:t xml:space="preserve"> </w:t>
      </w:r>
      <w:r w:rsidRPr="00F55BE2">
        <w:rPr>
          <w:highlight w:val="yellow"/>
        </w:rPr>
        <w:t xml:space="preserve">Use </w:t>
      </w:r>
      <w:r w:rsidR="00F458D5" w:rsidRPr="00F55BE2">
        <w:rPr>
          <w:highlight w:val="yellow"/>
        </w:rPr>
        <w:t xml:space="preserve">a </w:t>
      </w:r>
      <w:r w:rsidR="00D96ECD" w:rsidRPr="00F55BE2">
        <w:rPr>
          <w:highlight w:val="yellow"/>
        </w:rPr>
        <w:t>47</w:t>
      </w:r>
      <w:r w:rsidR="00D96ECD">
        <w:rPr>
          <w:highlight w:val="yellow"/>
        </w:rPr>
        <w:t xml:space="preserve"> </w:t>
      </w:r>
      <w:r w:rsidR="00D96ECD" w:rsidRPr="00F55BE2">
        <w:rPr>
          <w:highlight w:val="yellow"/>
        </w:rPr>
        <w:t>mm</w:t>
      </w:r>
      <w:r w:rsidR="00D96ECD">
        <w:rPr>
          <w:highlight w:val="yellow"/>
        </w:rPr>
        <w:t xml:space="preserve"> filter</w:t>
      </w:r>
      <w:r w:rsidRPr="00F55BE2">
        <w:rPr>
          <w:highlight w:val="yellow"/>
        </w:rPr>
        <w:t xml:space="preserve"> </w:t>
      </w:r>
      <w:r w:rsidR="00D96ECD">
        <w:rPr>
          <w:highlight w:val="yellow"/>
        </w:rPr>
        <w:t>holder</w:t>
      </w:r>
      <w:r w:rsidRPr="00F55BE2">
        <w:rPr>
          <w:highlight w:val="yellow"/>
        </w:rPr>
        <w:t xml:space="preserve"> apparatus </w:t>
      </w:r>
      <w:r w:rsidR="00F458D5" w:rsidRPr="00F55BE2">
        <w:rPr>
          <w:highlight w:val="yellow"/>
        </w:rPr>
        <w:t xml:space="preserve">fitted </w:t>
      </w:r>
      <w:r w:rsidRPr="00F55BE2">
        <w:rPr>
          <w:highlight w:val="yellow"/>
        </w:rPr>
        <w:t>with polycarbonate fi</w:t>
      </w:r>
      <w:r w:rsidR="00F0410C" w:rsidRPr="00F55BE2">
        <w:rPr>
          <w:highlight w:val="yellow"/>
        </w:rPr>
        <w:t>lter (</w:t>
      </w:r>
      <w:r w:rsidRPr="00F55BE2">
        <w:rPr>
          <w:highlight w:val="yellow"/>
        </w:rPr>
        <w:t>3</w:t>
      </w:r>
      <w:r w:rsidR="00D96ECD">
        <w:rPr>
          <w:highlight w:val="yellow"/>
        </w:rPr>
        <w:t xml:space="preserve"> </w:t>
      </w:r>
      <w:r w:rsidRPr="00F55BE2">
        <w:rPr>
          <w:highlight w:val="yellow"/>
        </w:rPr>
        <w:t xml:space="preserve">µm </w:t>
      </w:r>
      <w:r w:rsidR="00F0410C" w:rsidRPr="00F55BE2">
        <w:rPr>
          <w:highlight w:val="yellow"/>
        </w:rPr>
        <w:t>pore size)</w:t>
      </w:r>
      <w:r w:rsidRPr="00F55BE2">
        <w:rPr>
          <w:highlight w:val="yellow"/>
        </w:rPr>
        <w:t xml:space="preserve"> attached to </w:t>
      </w:r>
      <w:r w:rsidR="00D96ECD">
        <w:rPr>
          <w:highlight w:val="yellow"/>
        </w:rPr>
        <w:t xml:space="preserve">a </w:t>
      </w:r>
      <w:r w:rsidRPr="00F55BE2">
        <w:rPr>
          <w:highlight w:val="yellow"/>
        </w:rPr>
        <w:t>10 m</w:t>
      </w:r>
      <w:r w:rsidR="00D96ECD">
        <w:rPr>
          <w:highlight w:val="yellow"/>
        </w:rPr>
        <w:t>L</w:t>
      </w:r>
      <w:r w:rsidRPr="00F55BE2">
        <w:rPr>
          <w:highlight w:val="yellow"/>
        </w:rPr>
        <w:t xml:space="preserve"> syringe barrel.</w:t>
      </w:r>
      <w:r w:rsidR="00BD3473">
        <w:rPr>
          <w:highlight w:val="yellow"/>
        </w:rPr>
        <w:t xml:space="preserve"> </w:t>
      </w:r>
      <w:r w:rsidRPr="00F55BE2">
        <w:rPr>
          <w:highlight w:val="yellow"/>
        </w:rPr>
        <w:t xml:space="preserve">Place </w:t>
      </w:r>
      <w:r w:rsidR="00F458D5" w:rsidRPr="00F55BE2">
        <w:rPr>
          <w:highlight w:val="yellow"/>
        </w:rPr>
        <w:t xml:space="preserve">the </w:t>
      </w:r>
      <w:r w:rsidR="00D96ECD">
        <w:rPr>
          <w:highlight w:val="yellow"/>
        </w:rPr>
        <w:t xml:space="preserve">filter holder </w:t>
      </w:r>
      <w:r w:rsidR="00F458D5" w:rsidRPr="00F55BE2">
        <w:rPr>
          <w:highlight w:val="yellow"/>
        </w:rPr>
        <w:t>apparatus</w:t>
      </w:r>
      <w:r w:rsidRPr="00F55BE2">
        <w:rPr>
          <w:highlight w:val="yellow"/>
        </w:rPr>
        <w:t xml:space="preserve"> on</w:t>
      </w:r>
      <w:r w:rsidR="00F458D5" w:rsidRPr="00F55BE2">
        <w:rPr>
          <w:highlight w:val="yellow"/>
        </w:rPr>
        <w:t xml:space="preserve"> </w:t>
      </w:r>
      <w:r w:rsidRPr="00F55BE2">
        <w:rPr>
          <w:highlight w:val="yellow"/>
        </w:rPr>
        <w:t>to</w:t>
      </w:r>
      <w:r w:rsidR="00F458D5" w:rsidRPr="00F55BE2">
        <w:rPr>
          <w:highlight w:val="yellow"/>
        </w:rPr>
        <w:t>p</w:t>
      </w:r>
      <w:r w:rsidRPr="00F55BE2">
        <w:rPr>
          <w:highlight w:val="yellow"/>
        </w:rPr>
        <w:t xml:space="preserve"> </w:t>
      </w:r>
      <w:r w:rsidR="00D96ECD">
        <w:rPr>
          <w:highlight w:val="yellow"/>
        </w:rPr>
        <w:t xml:space="preserve">of </w:t>
      </w:r>
      <w:r w:rsidRPr="00F55BE2">
        <w:rPr>
          <w:highlight w:val="yellow"/>
        </w:rPr>
        <w:t>a 15 m</w:t>
      </w:r>
      <w:r w:rsidR="00D96ECD">
        <w:rPr>
          <w:highlight w:val="yellow"/>
        </w:rPr>
        <w:t>L</w:t>
      </w:r>
      <w:r w:rsidRPr="00F55BE2">
        <w:rPr>
          <w:highlight w:val="yellow"/>
        </w:rPr>
        <w:t xml:space="preserve"> tube.</w:t>
      </w:r>
      <w:r w:rsidR="00BD3473">
        <w:rPr>
          <w:highlight w:val="yellow"/>
        </w:rPr>
        <w:t xml:space="preserve"> </w:t>
      </w:r>
      <w:r w:rsidRPr="00F55BE2">
        <w:rPr>
          <w:highlight w:val="yellow"/>
        </w:rPr>
        <w:t xml:space="preserve">Place </w:t>
      </w:r>
      <w:r w:rsidR="00F0410C" w:rsidRPr="00F55BE2">
        <w:rPr>
          <w:highlight w:val="yellow"/>
        </w:rPr>
        <w:t xml:space="preserve">the </w:t>
      </w:r>
      <w:r w:rsidRPr="00F55BE2">
        <w:rPr>
          <w:highlight w:val="yellow"/>
        </w:rPr>
        <w:t xml:space="preserve">assembly in </w:t>
      </w:r>
      <w:r w:rsidR="00F0410C" w:rsidRPr="00F55BE2">
        <w:rPr>
          <w:highlight w:val="yellow"/>
        </w:rPr>
        <w:t xml:space="preserve">an </w:t>
      </w:r>
      <w:r w:rsidRPr="00F55BE2">
        <w:rPr>
          <w:highlight w:val="yellow"/>
        </w:rPr>
        <w:t>ice bucket or in cold room</w:t>
      </w:r>
      <w:r w:rsidR="000A757E" w:rsidRPr="00F55BE2">
        <w:rPr>
          <w:highlight w:val="yellow"/>
        </w:rPr>
        <w:t>.</w:t>
      </w:r>
    </w:p>
    <w:p w14:paraId="5F09852F" w14:textId="77777777" w:rsidR="000A757E" w:rsidRPr="00F55BE2" w:rsidRDefault="000A757E" w:rsidP="00F55BE2">
      <w:pPr>
        <w:rPr>
          <w:highlight w:val="yellow"/>
        </w:rPr>
      </w:pPr>
    </w:p>
    <w:p w14:paraId="4DC9B62F" w14:textId="7B75D117" w:rsidR="004623D7" w:rsidRPr="00F55BE2" w:rsidRDefault="004623D7" w:rsidP="00F55BE2">
      <w:r w:rsidRPr="00F55BE2">
        <w:rPr>
          <w:highlight w:val="yellow"/>
        </w:rPr>
        <w:t>2.1.8.</w:t>
      </w:r>
      <w:r w:rsidR="00BD3473">
        <w:rPr>
          <w:highlight w:val="yellow"/>
        </w:rPr>
        <w:t xml:space="preserve"> </w:t>
      </w:r>
      <w:r w:rsidRPr="00F55BE2">
        <w:rPr>
          <w:highlight w:val="yellow"/>
        </w:rPr>
        <w:t>Add 7.5 m</w:t>
      </w:r>
      <w:r w:rsidR="00D96ECD">
        <w:rPr>
          <w:highlight w:val="yellow"/>
        </w:rPr>
        <w:t>L</w:t>
      </w:r>
      <w:r w:rsidRPr="00F55BE2">
        <w:rPr>
          <w:highlight w:val="yellow"/>
        </w:rPr>
        <w:t xml:space="preserve"> of the sporozoite suspension to</w:t>
      </w:r>
      <w:r w:rsidR="00F0410C" w:rsidRPr="00F55BE2">
        <w:rPr>
          <w:highlight w:val="yellow"/>
        </w:rPr>
        <w:t xml:space="preserve"> the</w:t>
      </w:r>
      <w:r w:rsidRPr="00F55BE2">
        <w:rPr>
          <w:highlight w:val="yellow"/>
        </w:rPr>
        <w:t xml:space="preserve"> filter assembly and allow </w:t>
      </w:r>
      <w:r w:rsidR="00F458D5" w:rsidRPr="00F55BE2">
        <w:rPr>
          <w:highlight w:val="yellow"/>
        </w:rPr>
        <w:t xml:space="preserve">to </w:t>
      </w:r>
      <w:r w:rsidRPr="00F55BE2">
        <w:rPr>
          <w:highlight w:val="yellow"/>
        </w:rPr>
        <w:t>filter through by gravity.</w:t>
      </w:r>
      <w:r w:rsidR="00BD3473">
        <w:rPr>
          <w:highlight w:val="yellow"/>
        </w:rPr>
        <w:t xml:space="preserve"> </w:t>
      </w:r>
      <w:r w:rsidRPr="00F55BE2">
        <w:rPr>
          <w:highlight w:val="yellow"/>
        </w:rPr>
        <w:t>Wash through with another 7.5</w:t>
      </w:r>
      <w:r w:rsidR="00F458D5" w:rsidRPr="00F55BE2">
        <w:rPr>
          <w:highlight w:val="yellow"/>
        </w:rPr>
        <w:t xml:space="preserve"> </w:t>
      </w:r>
      <w:r w:rsidRPr="00F55BE2">
        <w:rPr>
          <w:highlight w:val="yellow"/>
        </w:rPr>
        <w:t>m</w:t>
      </w:r>
      <w:r w:rsidR="00D96ECD">
        <w:rPr>
          <w:highlight w:val="yellow"/>
        </w:rPr>
        <w:t>L</w:t>
      </w:r>
      <w:r w:rsidRPr="00F55BE2">
        <w:rPr>
          <w:highlight w:val="yellow"/>
        </w:rPr>
        <w:t xml:space="preserve"> </w:t>
      </w:r>
      <w:r w:rsidRPr="00D96ECD">
        <w:rPr>
          <w:color w:val="auto"/>
          <w:highlight w:val="yellow"/>
        </w:rPr>
        <w:t xml:space="preserve">of </w:t>
      </w:r>
      <w:r w:rsidR="004617C7">
        <w:rPr>
          <w:color w:val="auto"/>
          <w:highlight w:val="yellow"/>
        </w:rPr>
        <w:t>DMEM</w:t>
      </w:r>
      <w:r w:rsidR="00D96ECD" w:rsidRPr="00D96ECD">
        <w:rPr>
          <w:color w:val="auto"/>
          <w:highlight w:val="yellow"/>
        </w:rPr>
        <w:t>.</w:t>
      </w:r>
      <w:r w:rsidRPr="00D96ECD">
        <w:rPr>
          <w:color w:val="auto"/>
        </w:rPr>
        <w:t xml:space="preserve"> </w:t>
      </w:r>
    </w:p>
    <w:p w14:paraId="618474B8" w14:textId="77777777" w:rsidR="005C0838" w:rsidRPr="00F55BE2" w:rsidRDefault="005C0838" w:rsidP="00F55BE2"/>
    <w:p w14:paraId="4B38DDE7" w14:textId="2E17B489" w:rsidR="008507D4" w:rsidRPr="00F55BE2" w:rsidRDefault="005C0838" w:rsidP="00F55BE2">
      <w:pPr>
        <w:rPr>
          <w:color w:val="000000" w:themeColor="text1"/>
        </w:rPr>
      </w:pPr>
      <w:r w:rsidRPr="00D96ECD">
        <w:t>NOTE</w:t>
      </w:r>
      <w:r w:rsidR="008507D4" w:rsidRPr="00D96ECD">
        <w:t>:</w:t>
      </w:r>
      <w:r w:rsidR="00BD3473">
        <w:t xml:space="preserve"> </w:t>
      </w:r>
      <w:r w:rsidR="00D46C63" w:rsidRPr="00F55BE2">
        <w:rPr>
          <w:color w:val="000000" w:themeColor="text1"/>
        </w:rPr>
        <w:t>T</w:t>
      </w:r>
      <w:r w:rsidR="008507D4" w:rsidRPr="00F55BE2">
        <w:rPr>
          <w:color w:val="000000" w:themeColor="text1"/>
        </w:rPr>
        <w:t xml:space="preserve">o </w:t>
      </w:r>
      <w:r w:rsidR="00D96ECD">
        <w:rPr>
          <w:color w:val="000000" w:themeColor="text1"/>
        </w:rPr>
        <w:t>ensure</w:t>
      </w:r>
      <w:r w:rsidR="00D46C63" w:rsidRPr="00F55BE2">
        <w:rPr>
          <w:color w:val="000000" w:themeColor="text1"/>
        </w:rPr>
        <w:t xml:space="preserve"> </w:t>
      </w:r>
      <w:r w:rsidR="008507D4" w:rsidRPr="00F55BE2">
        <w:rPr>
          <w:color w:val="000000" w:themeColor="text1"/>
        </w:rPr>
        <w:t>success</w:t>
      </w:r>
      <w:r w:rsidR="00D46C63" w:rsidRPr="00F55BE2">
        <w:rPr>
          <w:color w:val="000000" w:themeColor="text1"/>
        </w:rPr>
        <w:t xml:space="preserve"> in</w:t>
      </w:r>
      <w:r w:rsidR="008507D4" w:rsidRPr="00F55BE2">
        <w:rPr>
          <w:color w:val="000000" w:themeColor="text1"/>
        </w:rPr>
        <w:t xml:space="preserve"> sporozoite isolation</w:t>
      </w:r>
      <w:r w:rsidR="00D46C63" w:rsidRPr="00F55BE2">
        <w:rPr>
          <w:color w:val="000000" w:themeColor="text1"/>
        </w:rPr>
        <w:t xml:space="preserve"> </w:t>
      </w:r>
      <w:r w:rsidR="00E50727" w:rsidRPr="00F55BE2">
        <w:rPr>
          <w:color w:val="000000" w:themeColor="text1"/>
        </w:rPr>
        <w:t>f</w:t>
      </w:r>
      <w:r w:rsidR="00D46C63" w:rsidRPr="00F55BE2">
        <w:rPr>
          <w:color w:val="000000" w:themeColor="text1"/>
        </w:rPr>
        <w:t>resh oocysts and good excystation are critical</w:t>
      </w:r>
      <w:r w:rsidR="008507D4" w:rsidRPr="00F55BE2">
        <w:rPr>
          <w:color w:val="000000" w:themeColor="text1"/>
        </w:rPr>
        <w:t>.</w:t>
      </w:r>
      <w:r w:rsidR="00BD3473">
        <w:rPr>
          <w:color w:val="000000" w:themeColor="text1"/>
        </w:rPr>
        <w:t xml:space="preserve"> </w:t>
      </w:r>
      <w:r w:rsidR="008507D4" w:rsidRPr="00F55BE2">
        <w:rPr>
          <w:color w:val="000000" w:themeColor="text1"/>
        </w:rPr>
        <w:t xml:space="preserve">If there are too many </w:t>
      </w:r>
      <w:proofErr w:type="spellStart"/>
      <w:r w:rsidR="008507D4" w:rsidRPr="00F55BE2">
        <w:rPr>
          <w:color w:val="000000" w:themeColor="text1"/>
        </w:rPr>
        <w:t>unexcysted</w:t>
      </w:r>
      <w:proofErr w:type="spellEnd"/>
      <w:r w:rsidR="008507D4" w:rsidRPr="00F55BE2">
        <w:rPr>
          <w:color w:val="000000" w:themeColor="text1"/>
        </w:rPr>
        <w:t xml:space="preserve"> oocysts</w:t>
      </w:r>
      <w:r w:rsidR="00D96ECD">
        <w:rPr>
          <w:color w:val="000000" w:themeColor="text1"/>
        </w:rPr>
        <w:t>,</w:t>
      </w:r>
      <w:r w:rsidR="008507D4" w:rsidRPr="00F55BE2">
        <w:rPr>
          <w:color w:val="000000" w:themeColor="text1"/>
        </w:rPr>
        <w:t xml:space="preserve"> the suspension will not flow through by gravity.</w:t>
      </w:r>
      <w:r w:rsidR="00BD3473">
        <w:rPr>
          <w:color w:val="000000" w:themeColor="text1"/>
        </w:rPr>
        <w:t xml:space="preserve"> </w:t>
      </w:r>
      <w:r w:rsidR="008507D4" w:rsidRPr="00F55BE2">
        <w:rPr>
          <w:color w:val="000000" w:themeColor="text1"/>
        </w:rPr>
        <w:t xml:space="preserve">Applying pressure on the syringe can force </w:t>
      </w:r>
      <w:proofErr w:type="spellStart"/>
      <w:r w:rsidR="008507D4" w:rsidRPr="00F55BE2">
        <w:rPr>
          <w:color w:val="000000" w:themeColor="text1"/>
        </w:rPr>
        <w:t>unexcysted</w:t>
      </w:r>
      <w:proofErr w:type="spellEnd"/>
      <w:r w:rsidR="008507D4" w:rsidRPr="00F55BE2">
        <w:rPr>
          <w:color w:val="000000" w:themeColor="text1"/>
        </w:rPr>
        <w:t xml:space="preserve"> </w:t>
      </w:r>
      <w:r w:rsidR="00F0410C" w:rsidRPr="00F55BE2">
        <w:rPr>
          <w:color w:val="000000" w:themeColor="text1"/>
        </w:rPr>
        <w:t>oocysts</w:t>
      </w:r>
      <w:r w:rsidR="00D96ECD" w:rsidRPr="00D96ECD">
        <w:rPr>
          <w:color w:val="000000" w:themeColor="text1"/>
        </w:rPr>
        <w:t xml:space="preserve"> </w:t>
      </w:r>
      <w:r w:rsidR="00D96ECD" w:rsidRPr="00F55BE2">
        <w:rPr>
          <w:color w:val="000000" w:themeColor="text1"/>
        </w:rPr>
        <w:t>through</w:t>
      </w:r>
      <w:r w:rsidR="008507D4" w:rsidRPr="00F55BE2">
        <w:rPr>
          <w:color w:val="000000" w:themeColor="text1"/>
        </w:rPr>
        <w:t xml:space="preserve">. </w:t>
      </w:r>
      <w:r w:rsidR="00D77AB9" w:rsidRPr="00F55BE2">
        <w:rPr>
          <w:color w:val="000000" w:themeColor="text1"/>
        </w:rPr>
        <w:t>Microi</w:t>
      </w:r>
      <w:r w:rsidR="0089083E" w:rsidRPr="00F55BE2">
        <w:rPr>
          <w:color w:val="000000" w:themeColor="text1"/>
        </w:rPr>
        <w:t xml:space="preserve">njection of sporozoites is </w:t>
      </w:r>
      <w:r w:rsidR="00D77AB9" w:rsidRPr="00F55BE2">
        <w:rPr>
          <w:color w:val="000000" w:themeColor="text1"/>
        </w:rPr>
        <w:t>more challenging</w:t>
      </w:r>
      <w:r w:rsidR="0089083E" w:rsidRPr="00F55BE2">
        <w:rPr>
          <w:color w:val="000000" w:themeColor="text1"/>
        </w:rPr>
        <w:t xml:space="preserve"> than </w:t>
      </w:r>
      <w:r w:rsidR="00D96ECD">
        <w:rPr>
          <w:color w:val="000000" w:themeColor="text1"/>
        </w:rPr>
        <w:t xml:space="preserve">that of </w:t>
      </w:r>
      <w:r w:rsidR="0089083E" w:rsidRPr="00F55BE2">
        <w:rPr>
          <w:color w:val="000000" w:themeColor="text1"/>
        </w:rPr>
        <w:t>oocy</w:t>
      </w:r>
      <w:r w:rsidR="00D77AB9" w:rsidRPr="00F55BE2">
        <w:rPr>
          <w:color w:val="000000" w:themeColor="text1"/>
        </w:rPr>
        <w:t>s</w:t>
      </w:r>
      <w:r w:rsidR="0089083E" w:rsidRPr="00F55BE2">
        <w:rPr>
          <w:color w:val="000000" w:themeColor="text1"/>
        </w:rPr>
        <w:t xml:space="preserve">ts </w:t>
      </w:r>
      <w:r w:rsidR="00D77AB9" w:rsidRPr="00F55BE2">
        <w:rPr>
          <w:color w:val="000000" w:themeColor="text1"/>
        </w:rPr>
        <w:t xml:space="preserve">because </w:t>
      </w:r>
      <w:r w:rsidR="004149F1" w:rsidRPr="00F55BE2">
        <w:rPr>
          <w:color w:val="000000" w:themeColor="text1"/>
        </w:rPr>
        <w:t>sporozoites</w:t>
      </w:r>
      <w:r w:rsidR="00D77AB9" w:rsidRPr="00F55BE2">
        <w:rPr>
          <w:color w:val="000000" w:themeColor="text1"/>
        </w:rPr>
        <w:t xml:space="preserve"> may clump and block the </w:t>
      </w:r>
      <w:r w:rsidR="004149F1" w:rsidRPr="00F55BE2">
        <w:rPr>
          <w:color w:val="000000" w:themeColor="text1"/>
        </w:rPr>
        <w:t>capillary</w:t>
      </w:r>
      <w:r w:rsidR="0089083E" w:rsidRPr="00F55BE2">
        <w:rPr>
          <w:color w:val="000000" w:themeColor="text1"/>
        </w:rPr>
        <w:t xml:space="preserve">. To avoid this, we recommend making a wider capillary tip when injecting organoids with sporozoites. </w:t>
      </w:r>
      <w:r w:rsidR="00D77AB9" w:rsidRPr="00F55BE2">
        <w:rPr>
          <w:color w:val="000000" w:themeColor="text1"/>
        </w:rPr>
        <w:t>To achieve sufficient levels of infection</w:t>
      </w:r>
      <w:r w:rsidR="0089083E" w:rsidRPr="00F55BE2">
        <w:rPr>
          <w:color w:val="000000" w:themeColor="text1"/>
        </w:rPr>
        <w:t>, 2</w:t>
      </w:r>
      <w:r w:rsidR="00D96ECD">
        <w:rPr>
          <w:color w:val="000000" w:themeColor="text1"/>
        </w:rPr>
        <w:t>–</w:t>
      </w:r>
      <w:r w:rsidR="0089083E" w:rsidRPr="00F55BE2">
        <w:rPr>
          <w:color w:val="000000" w:themeColor="text1"/>
        </w:rPr>
        <w:t xml:space="preserve">4 times the number of sporozoites </w:t>
      </w:r>
      <w:r w:rsidR="00D77AB9" w:rsidRPr="00F55BE2">
        <w:rPr>
          <w:color w:val="000000" w:themeColor="text1"/>
        </w:rPr>
        <w:t>need to be</w:t>
      </w:r>
      <w:r w:rsidR="0089083E" w:rsidRPr="00F55BE2">
        <w:rPr>
          <w:color w:val="000000" w:themeColor="text1"/>
        </w:rPr>
        <w:t xml:space="preserve"> injected into each organoid as compared to </w:t>
      </w:r>
      <w:r w:rsidR="00593398" w:rsidRPr="00F55BE2">
        <w:rPr>
          <w:color w:val="000000" w:themeColor="text1"/>
        </w:rPr>
        <w:t xml:space="preserve">organoids infected with </w:t>
      </w:r>
      <w:r w:rsidR="0089083E" w:rsidRPr="00F55BE2">
        <w:rPr>
          <w:color w:val="000000" w:themeColor="text1"/>
        </w:rPr>
        <w:t xml:space="preserve">oocysts. </w:t>
      </w:r>
    </w:p>
    <w:p w14:paraId="5E9E471A" w14:textId="5475EE03" w:rsidR="008507D4" w:rsidRPr="00F55BE2" w:rsidRDefault="008507D4" w:rsidP="00F55BE2"/>
    <w:p w14:paraId="4E5F1964" w14:textId="03444536" w:rsidR="004623D7" w:rsidRPr="007B4BA4" w:rsidRDefault="004623D7" w:rsidP="00F55BE2">
      <w:pPr>
        <w:rPr>
          <w:highlight w:val="yellow"/>
        </w:rPr>
      </w:pPr>
      <w:r w:rsidRPr="007B4BA4">
        <w:rPr>
          <w:highlight w:val="yellow"/>
        </w:rPr>
        <w:t>2.1.9.</w:t>
      </w:r>
      <w:r w:rsidR="00BD3473" w:rsidRPr="007B4BA4">
        <w:rPr>
          <w:highlight w:val="yellow"/>
        </w:rPr>
        <w:t xml:space="preserve"> </w:t>
      </w:r>
      <w:r w:rsidRPr="007B4BA4">
        <w:rPr>
          <w:highlight w:val="yellow"/>
        </w:rPr>
        <w:t xml:space="preserve">Centrifuge </w:t>
      </w:r>
      <w:r w:rsidR="00F458D5" w:rsidRPr="007B4BA4">
        <w:rPr>
          <w:highlight w:val="yellow"/>
        </w:rPr>
        <w:t xml:space="preserve">the </w:t>
      </w:r>
      <w:r w:rsidRPr="007B4BA4">
        <w:rPr>
          <w:highlight w:val="yellow"/>
        </w:rPr>
        <w:t>filtered sporozoite suspension at 3400</w:t>
      </w:r>
      <w:r w:rsidR="00D96ECD" w:rsidRPr="007B4BA4">
        <w:rPr>
          <w:highlight w:val="yellow"/>
        </w:rPr>
        <w:t xml:space="preserve"> </w:t>
      </w:r>
      <w:r w:rsidRPr="007B4BA4">
        <w:rPr>
          <w:highlight w:val="yellow"/>
        </w:rPr>
        <w:t>x</w:t>
      </w:r>
      <w:r w:rsidR="00D96ECD" w:rsidRPr="007B4BA4">
        <w:rPr>
          <w:highlight w:val="yellow"/>
        </w:rPr>
        <w:t xml:space="preserve"> </w:t>
      </w:r>
      <w:r w:rsidRPr="007B4BA4">
        <w:rPr>
          <w:i/>
          <w:highlight w:val="yellow"/>
        </w:rPr>
        <w:t>g</w:t>
      </w:r>
      <w:r w:rsidRPr="007B4BA4">
        <w:rPr>
          <w:highlight w:val="yellow"/>
        </w:rPr>
        <w:t xml:space="preserve"> </w:t>
      </w:r>
      <w:r w:rsidR="00531BF6" w:rsidRPr="007B4BA4">
        <w:rPr>
          <w:highlight w:val="yellow"/>
        </w:rPr>
        <w:t xml:space="preserve">using a swinging bucket rotor </w:t>
      </w:r>
      <w:r w:rsidRPr="007B4BA4">
        <w:rPr>
          <w:highlight w:val="yellow"/>
        </w:rPr>
        <w:t xml:space="preserve">for </w:t>
      </w:r>
      <w:r w:rsidR="00F0410C" w:rsidRPr="007B4BA4">
        <w:rPr>
          <w:highlight w:val="yellow"/>
        </w:rPr>
        <w:t>2</w:t>
      </w:r>
      <w:r w:rsidRPr="007B4BA4">
        <w:rPr>
          <w:highlight w:val="yellow"/>
        </w:rPr>
        <w:t>0 min to pellet sporozoites.</w:t>
      </w:r>
    </w:p>
    <w:p w14:paraId="353E6829" w14:textId="77777777" w:rsidR="000A757E" w:rsidRPr="00D96ECD" w:rsidRDefault="000A757E" w:rsidP="00F55BE2">
      <w:pPr>
        <w:rPr>
          <w:highlight w:val="green"/>
        </w:rPr>
      </w:pPr>
    </w:p>
    <w:p w14:paraId="315DF5E2" w14:textId="7982ABA3" w:rsidR="004623D7" w:rsidRPr="00F55BE2" w:rsidRDefault="004623D7" w:rsidP="004617C7">
      <w:r w:rsidRPr="007B4BA4">
        <w:rPr>
          <w:highlight w:val="yellow"/>
        </w:rPr>
        <w:t xml:space="preserve">2.1.10. Resuspend in 50–100 </w:t>
      </w:r>
      <w:proofErr w:type="spellStart"/>
      <w:r w:rsidRPr="007B4BA4">
        <w:rPr>
          <w:highlight w:val="yellow"/>
        </w:rPr>
        <w:t>μ</w:t>
      </w:r>
      <w:r w:rsidR="00D96ECD" w:rsidRPr="007B4BA4">
        <w:rPr>
          <w:highlight w:val="yellow"/>
        </w:rPr>
        <w:t>L</w:t>
      </w:r>
      <w:proofErr w:type="spellEnd"/>
      <w:r w:rsidRPr="007B4BA4">
        <w:rPr>
          <w:highlight w:val="yellow"/>
        </w:rPr>
        <w:t xml:space="preserve"> </w:t>
      </w:r>
      <w:r w:rsidR="00D96ECD" w:rsidRPr="007B4BA4">
        <w:rPr>
          <w:highlight w:val="yellow"/>
        </w:rPr>
        <w:t xml:space="preserve">of </w:t>
      </w:r>
      <w:r w:rsidR="004617C7" w:rsidRPr="007B4BA4">
        <w:rPr>
          <w:highlight w:val="yellow"/>
        </w:rPr>
        <w:t xml:space="preserve">OME or OMD </w:t>
      </w:r>
      <w:r w:rsidRPr="007B4BA4">
        <w:rPr>
          <w:highlight w:val="yellow"/>
        </w:rPr>
        <w:t xml:space="preserve">organoid culture medium </w:t>
      </w:r>
      <w:r w:rsidR="004617C7" w:rsidRPr="007B4BA4">
        <w:rPr>
          <w:highlight w:val="yellow"/>
        </w:rPr>
        <w:t xml:space="preserve"> </w:t>
      </w:r>
      <w:r w:rsidR="004617C7" w:rsidRPr="007B4BA4">
        <w:t xml:space="preserve">(see the </w:t>
      </w:r>
      <w:r w:rsidR="004617C7" w:rsidRPr="007B4BA4">
        <w:rPr>
          <w:b/>
        </w:rPr>
        <w:t>Table of Materials</w:t>
      </w:r>
      <w:r w:rsidR="004617C7" w:rsidRPr="007B4BA4">
        <w:t xml:space="preserve">) </w:t>
      </w:r>
      <w:r w:rsidRPr="007B4BA4">
        <w:rPr>
          <w:highlight w:val="yellow"/>
        </w:rPr>
        <w:t>supplemented with 0.05% (w/v) Fast Green dye</w:t>
      </w:r>
      <w:r w:rsidR="00D1705B" w:rsidRPr="007B4BA4">
        <w:rPr>
          <w:highlight w:val="yellow"/>
        </w:rPr>
        <w:t xml:space="preserve"> and </w:t>
      </w:r>
      <w:r w:rsidR="004617C7" w:rsidRPr="007B4BA4">
        <w:rPr>
          <w:highlight w:val="yellow"/>
        </w:rPr>
        <w:t>L-</w:t>
      </w:r>
      <w:r w:rsidR="007B4BA4">
        <w:rPr>
          <w:highlight w:val="yellow"/>
        </w:rPr>
        <w:t>g</w:t>
      </w:r>
      <w:r w:rsidR="004617C7" w:rsidRPr="007B4BA4">
        <w:rPr>
          <w:highlight w:val="yellow"/>
        </w:rPr>
        <w:t xml:space="preserve">lutathione, </w:t>
      </w:r>
      <w:r w:rsidR="007B4BA4">
        <w:rPr>
          <w:highlight w:val="yellow"/>
        </w:rPr>
        <w:t>b</w:t>
      </w:r>
      <w:r w:rsidR="004617C7" w:rsidRPr="007B4BA4">
        <w:rPr>
          <w:highlight w:val="yellow"/>
        </w:rPr>
        <w:t>etaine, L-</w:t>
      </w:r>
      <w:r w:rsidR="007B4BA4">
        <w:rPr>
          <w:highlight w:val="yellow"/>
        </w:rPr>
        <w:t>c</w:t>
      </w:r>
      <w:r w:rsidR="004617C7" w:rsidRPr="007B4BA4">
        <w:rPr>
          <w:highlight w:val="yellow"/>
        </w:rPr>
        <w:t xml:space="preserve">ysteine, </w:t>
      </w:r>
      <w:r w:rsidR="007B4BA4">
        <w:rPr>
          <w:highlight w:val="yellow"/>
        </w:rPr>
        <w:t>l</w:t>
      </w:r>
      <w:r w:rsidR="004617C7" w:rsidRPr="007B4BA4">
        <w:rPr>
          <w:highlight w:val="yellow"/>
        </w:rPr>
        <w:t xml:space="preserve">inoleic acid and </w:t>
      </w:r>
      <w:r w:rsidR="007B4BA4">
        <w:rPr>
          <w:highlight w:val="yellow"/>
        </w:rPr>
        <w:t>t</w:t>
      </w:r>
      <w:r w:rsidR="004617C7" w:rsidRPr="007B4BA4">
        <w:rPr>
          <w:highlight w:val="yellow"/>
        </w:rPr>
        <w:t>aurine</w:t>
      </w:r>
      <w:r w:rsidR="007B4BA4">
        <w:rPr>
          <w:highlight w:val="yellow"/>
        </w:rPr>
        <w:t>-</w:t>
      </w:r>
      <w:r w:rsidR="004617C7" w:rsidRPr="007B4BA4">
        <w:rPr>
          <w:highlight w:val="yellow"/>
        </w:rPr>
        <w:t xml:space="preserve">containing </w:t>
      </w:r>
      <w:r w:rsidR="00D1705B" w:rsidRPr="007B4BA4">
        <w:rPr>
          <w:highlight w:val="yellow"/>
        </w:rPr>
        <w:t>reducing buffer</w:t>
      </w:r>
      <w:hyperlink w:anchor="_ENREF_5" w:tooltip="Morada, 2016 #1217" w:history="1">
        <w:r w:rsidR="00EB7F75" w:rsidRPr="007B4BA4">
          <w:rPr>
            <w:highlight w:val="yellow"/>
          </w:rPr>
          <w:fldChar w:fldCharType="begin">
            <w:fldData xml:space="preserve">PEVuZE5vdGU+PENpdGU+PEF1dGhvcj5Nb3JhZGE8L0F1dGhvcj48WWVhcj4yMDE2PC9ZZWFyPjxS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</w:fldData>
          </w:fldChar>
        </w:r>
        <w:r w:rsidR="00EB7F75" w:rsidRPr="007B4BA4">
          <w:rPr>
            <w:highlight w:val="yellow"/>
          </w:rPr>
          <w:instrText xml:space="preserve"> ADDIN EN.CITE </w:instrText>
        </w:r>
        <w:r w:rsidR="00EB7F75" w:rsidRPr="007B4BA4">
          <w:rPr>
            <w:highlight w:val="yellow"/>
          </w:rPr>
          <w:fldChar w:fldCharType="begin">
            <w:fldData xml:space="preserve">PEVuZE5vdGU+PENpdGU+PEF1dGhvcj5Nb3JhZGE8L0F1dGhvcj48WWVhcj4yMDE2PC9ZZWFyPjxS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</w:fldData>
          </w:fldChar>
        </w:r>
        <w:r w:rsidR="00EB7F75" w:rsidRPr="007B4BA4">
          <w:rPr>
            <w:highlight w:val="yellow"/>
          </w:rPr>
          <w:instrText xml:space="preserve"> ADDIN EN.CITE.DATA </w:instrText>
        </w:r>
        <w:r w:rsidR="00EB7F75" w:rsidRPr="007B4BA4">
          <w:rPr>
            <w:highlight w:val="yellow"/>
          </w:rPr>
        </w:r>
        <w:r w:rsidR="00EB7F75" w:rsidRPr="007B4BA4">
          <w:rPr>
            <w:highlight w:val="yellow"/>
          </w:rPr>
          <w:fldChar w:fldCharType="end"/>
        </w:r>
        <w:r w:rsidR="00EB7F75" w:rsidRPr="007B4BA4">
          <w:rPr>
            <w:highlight w:val="yellow"/>
          </w:rPr>
        </w:r>
        <w:r w:rsidR="00EB7F75" w:rsidRPr="007B4BA4">
          <w:rPr>
            <w:highlight w:val="yellow"/>
          </w:rPr>
          <w:fldChar w:fldCharType="separate"/>
        </w:r>
        <w:r w:rsidR="00EB7F75" w:rsidRPr="007B4BA4">
          <w:rPr>
            <w:noProof/>
            <w:highlight w:val="yellow"/>
            <w:vertAlign w:val="superscript"/>
          </w:rPr>
          <w:t>5</w:t>
        </w:r>
        <w:r w:rsidR="00EB7F75" w:rsidRPr="007B4BA4">
          <w:rPr>
            <w:highlight w:val="yellow"/>
          </w:rPr>
          <w:fldChar w:fldCharType="end"/>
        </w:r>
      </w:hyperlink>
      <w:r w:rsidR="00D96ECD" w:rsidRPr="007B4BA4">
        <w:rPr>
          <w:highlight w:val="yellow"/>
        </w:rPr>
        <w:t xml:space="preserve"> </w:t>
      </w:r>
      <w:r w:rsidR="00D1705B" w:rsidRPr="007B4BA4">
        <w:rPr>
          <w:highlight w:val="yellow"/>
        </w:rPr>
        <w:t xml:space="preserve">(see </w:t>
      </w:r>
      <w:r w:rsidR="00D96ECD" w:rsidRPr="007B4BA4">
        <w:rPr>
          <w:highlight w:val="yellow"/>
        </w:rPr>
        <w:t xml:space="preserve">the </w:t>
      </w:r>
      <w:r w:rsidR="00D96ECD" w:rsidRPr="007B4BA4">
        <w:rPr>
          <w:b/>
          <w:highlight w:val="yellow"/>
        </w:rPr>
        <w:t>Table of Materials</w:t>
      </w:r>
      <w:r w:rsidR="00D1705B" w:rsidRPr="007B4BA4">
        <w:rPr>
          <w:highlight w:val="yellow"/>
        </w:rPr>
        <w:t>).</w:t>
      </w:r>
      <w:r w:rsidR="004617C7">
        <w:t xml:space="preserve"> </w:t>
      </w:r>
    </w:p>
    <w:p w14:paraId="750E8233" w14:textId="77777777" w:rsidR="00F0410C" w:rsidRPr="00F55BE2" w:rsidRDefault="00F0410C" w:rsidP="00F55BE2">
      <w:pPr>
        <w:rPr>
          <w:b/>
        </w:rPr>
      </w:pPr>
    </w:p>
    <w:p w14:paraId="7CAEAFCC" w14:textId="55F34BA3" w:rsidR="004623D7" w:rsidRPr="00F55BE2" w:rsidRDefault="00F0410C" w:rsidP="00F55BE2">
      <w:r w:rsidRPr="00D96ECD">
        <w:t>NOTE</w:t>
      </w:r>
      <w:r w:rsidR="004623D7" w:rsidRPr="00D96ECD">
        <w:t>:</w:t>
      </w:r>
      <w:r w:rsidR="00BD3473">
        <w:t xml:space="preserve"> </w:t>
      </w:r>
      <w:r w:rsidR="004623D7" w:rsidRPr="00F55BE2">
        <w:t xml:space="preserve">Incubating oocysts for too long may result in </w:t>
      </w:r>
      <w:r w:rsidR="00D96ECD">
        <w:t xml:space="preserve">the </w:t>
      </w:r>
      <w:r w:rsidR="004623D7" w:rsidRPr="00F55BE2">
        <w:t>lysis of sp</w:t>
      </w:r>
      <w:r w:rsidRPr="00F55BE2">
        <w:t xml:space="preserve">orozoites and poor recovery and </w:t>
      </w:r>
      <w:r w:rsidR="004623D7" w:rsidRPr="00F55BE2">
        <w:t xml:space="preserve">therefore should be avoided. </w:t>
      </w:r>
    </w:p>
    <w:p w14:paraId="549B1700" w14:textId="77777777" w:rsidR="004623D7" w:rsidRPr="00F55BE2" w:rsidRDefault="004623D7" w:rsidP="00F55BE2"/>
    <w:p w14:paraId="5CCE386F" w14:textId="35C5701E" w:rsidR="004623D7" w:rsidRPr="00F55BE2" w:rsidRDefault="004623D7" w:rsidP="00F55BE2">
      <w:pPr>
        <w:rPr>
          <w:b/>
        </w:rPr>
      </w:pPr>
      <w:r w:rsidRPr="00F55BE2">
        <w:rPr>
          <w:b/>
        </w:rPr>
        <w:t>3.</w:t>
      </w:r>
      <w:r w:rsidR="00BD3473" w:rsidRPr="00D96ECD">
        <w:rPr>
          <w:b/>
        </w:rPr>
        <w:t xml:space="preserve"> </w:t>
      </w:r>
      <w:r w:rsidR="00EF7E70" w:rsidRPr="00D96ECD">
        <w:rPr>
          <w:b/>
        </w:rPr>
        <w:t>In vitro</w:t>
      </w:r>
      <w:r w:rsidRPr="00F55BE2">
        <w:rPr>
          <w:b/>
        </w:rPr>
        <w:t xml:space="preserve"> culture of </w:t>
      </w:r>
      <w:r w:rsidR="00ED676C">
        <w:rPr>
          <w:b/>
        </w:rPr>
        <w:t xml:space="preserve">human </w:t>
      </w:r>
      <w:r w:rsidRPr="00F55BE2">
        <w:rPr>
          <w:b/>
        </w:rPr>
        <w:t xml:space="preserve">intestinal </w:t>
      </w:r>
      <w:r w:rsidR="002F7383" w:rsidRPr="00F55BE2">
        <w:rPr>
          <w:b/>
        </w:rPr>
        <w:t xml:space="preserve">and lung </w:t>
      </w:r>
      <w:r w:rsidRPr="00F55BE2">
        <w:rPr>
          <w:b/>
        </w:rPr>
        <w:t>organoids for microinjection</w:t>
      </w:r>
    </w:p>
    <w:p w14:paraId="6E57E791" w14:textId="77777777" w:rsidR="004623D7" w:rsidRPr="00F55BE2" w:rsidRDefault="004623D7" w:rsidP="00F55BE2"/>
    <w:p w14:paraId="0C4871DB" w14:textId="105A7F67" w:rsidR="00D96ECD" w:rsidRDefault="004623D7" w:rsidP="00F55BE2">
      <w:r w:rsidRPr="00F55BE2">
        <w:t>3.1</w:t>
      </w:r>
      <w:r w:rsidR="00D96ECD">
        <w:t>.</w:t>
      </w:r>
      <w:r w:rsidRPr="00F55BE2">
        <w:t xml:space="preserve"> Culture</w:t>
      </w:r>
      <w:r w:rsidR="00ED676C">
        <w:t xml:space="preserve"> intestinal</w:t>
      </w:r>
      <w:r w:rsidR="00D96ECD">
        <w:t xml:space="preserve"> </w:t>
      </w:r>
      <w:r w:rsidRPr="00F55BE2">
        <w:t>organoids under expansion and differentiation media conditions</w:t>
      </w:r>
      <w:r w:rsidR="00D96ECD">
        <w:t>.</w:t>
      </w:r>
    </w:p>
    <w:p w14:paraId="781927EA" w14:textId="77777777" w:rsidR="00D96ECD" w:rsidRDefault="00D96ECD" w:rsidP="00F55BE2"/>
    <w:p w14:paraId="3D5B9F6F" w14:textId="08257F03" w:rsidR="004623D7" w:rsidRDefault="00D96ECD" w:rsidP="00F55BE2">
      <w:r>
        <w:t xml:space="preserve">NOTE: </w:t>
      </w:r>
      <w:r w:rsidR="00625D1D" w:rsidRPr="00F55BE2">
        <w:t>The details of intestinal</w:t>
      </w:r>
      <w:r w:rsidR="002F7383" w:rsidRPr="00F55BE2">
        <w:t xml:space="preserve"> and lung</w:t>
      </w:r>
      <w:r w:rsidR="00625D1D" w:rsidRPr="00F55BE2">
        <w:t xml:space="preserve"> organoid propagation have been previously described in </w:t>
      </w:r>
      <w:r w:rsidR="002F7383" w:rsidRPr="00F55BE2">
        <w:t xml:space="preserve">other </w:t>
      </w:r>
      <w:r w:rsidR="00625D1D" w:rsidRPr="00F55BE2">
        <w:t>article</w:t>
      </w:r>
      <w:r w:rsidR="002F7383" w:rsidRPr="00F55BE2">
        <w:t>s</w:t>
      </w:r>
      <w:r w:rsidR="001B712B" w:rsidRPr="00F55BE2">
        <w:fldChar w:fldCharType="begin">
          <w:fldData xml:space="preserve">PEVuZE5vdGU+PENpdGU+PEF1dGhvcj5TYWNoczwvQXV0aG9yPjxZZWFyPjIwMTg8L1llYXI+PFJl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3NjItNzI8L3BhZ2VzPjx2b2x1bWU+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</w:fldData>
        </w:fldChar>
      </w:r>
      <w:r w:rsidR="00197311" w:rsidRPr="00F55BE2">
        <w:instrText xml:space="preserve"> ADDIN EN.CITE </w:instrText>
      </w:r>
      <w:r w:rsidR="00197311" w:rsidRPr="00F55BE2">
        <w:fldChar w:fldCharType="begin">
          <w:fldData xml:space="preserve">PEVuZE5vdGU+PENpdGU+PEF1dGhvcj5TYWNoczwvQXV0aG9yPjxZZWFyPjIwMTg8L1llYXI+PFJl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3NjItNzI8L3BhZ2VzPjx2b2x1bWU+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</w:fldData>
        </w:fldChar>
      </w:r>
      <w:r w:rsidR="00197311" w:rsidRPr="00F55BE2">
        <w:instrText xml:space="preserve"> ADDIN EN.CITE.DATA </w:instrText>
      </w:r>
      <w:r w:rsidR="00197311" w:rsidRPr="00F55BE2">
        <w:fldChar w:fldCharType="end"/>
      </w:r>
      <w:r w:rsidR="001B712B" w:rsidRPr="00F55BE2">
        <w:fldChar w:fldCharType="separate"/>
      </w:r>
      <w:hyperlink w:anchor="_ENREF_8" w:tooltip="Sachs, 2018 #1226" w:history="1">
        <w:r w:rsidR="00EB7F75" w:rsidRPr="00F55BE2">
          <w:rPr>
            <w:noProof/>
            <w:vertAlign w:val="superscript"/>
          </w:rPr>
          <w:t>8</w:t>
        </w:r>
      </w:hyperlink>
      <w:r w:rsidR="00197311" w:rsidRPr="00F55BE2">
        <w:rPr>
          <w:noProof/>
          <w:vertAlign w:val="superscript"/>
        </w:rPr>
        <w:t>,</w:t>
      </w:r>
      <w:hyperlink w:anchor="_ENREF_13" w:tooltip="Sato, 2011 #1221" w:history="1">
        <w:r w:rsidR="00EB7F75" w:rsidRPr="00F55BE2">
          <w:rPr>
            <w:noProof/>
            <w:vertAlign w:val="superscript"/>
          </w:rPr>
          <w:t>13</w:t>
        </w:r>
      </w:hyperlink>
      <w:r w:rsidR="001B712B" w:rsidRPr="00F55BE2">
        <w:fldChar w:fldCharType="end"/>
      </w:r>
      <w:r w:rsidR="00532BAC" w:rsidRPr="00F55BE2">
        <w:t xml:space="preserve"> (</w:t>
      </w:r>
      <w:r w:rsidR="001B712B" w:rsidRPr="00F55BE2">
        <w:t xml:space="preserve">see </w:t>
      </w:r>
      <w:r w:rsidR="00532BAC" w:rsidRPr="00D96ECD">
        <w:rPr>
          <w:b/>
        </w:rPr>
        <w:t xml:space="preserve">Table </w:t>
      </w:r>
      <w:r w:rsidR="0092193B">
        <w:rPr>
          <w:b/>
        </w:rPr>
        <w:t>of Materials</w:t>
      </w:r>
      <w:r w:rsidR="0092193B" w:rsidRPr="00F55BE2">
        <w:t xml:space="preserve"> </w:t>
      </w:r>
      <w:r w:rsidR="001B712B" w:rsidRPr="00F55BE2">
        <w:t>for media recipes</w:t>
      </w:r>
      <w:r w:rsidR="00532BAC" w:rsidRPr="00F55BE2">
        <w:t>)</w:t>
      </w:r>
      <w:r w:rsidR="00625D1D" w:rsidRPr="00F55BE2">
        <w:t>.</w:t>
      </w:r>
      <w:r w:rsidR="00BD3473">
        <w:t xml:space="preserve"> </w:t>
      </w:r>
      <w:r w:rsidR="00625D1D" w:rsidRPr="00F55BE2">
        <w:t xml:space="preserve">Here, we briefly describe </w:t>
      </w:r>
      <w:r w:rsidR="0025413B" w:rsidRPr="00F55BE2">
        <w:t xml:space="preserve">the </w:t>
      </w:r>
      <w:r w:rsidR="00625D1D" w:rsidRPr="00F55BE2">
        <w:t xml:space="preserve">organoid culture method with specific reference to optimization for </w:t>
      </w:r>
      <w:r w:rsidR="00625D1D" w:rsidRPr="00F55BE2">
        <w:rPr>
          <w:i/>
        </w:rPr>
        <w:t>Cryptosporidium</w:t>
      </w:r>
      <w:r w:rsidR="00625D1D" w:rsidRPr="00F55BE2">
        <w:t xml:space="preserve"> injection and growth.</w:t>
      </w:r>
      <w:r w:rsidR="00BD3473">
        <w:t xml:space="preserve"> </w:t>
      </w:r>
      <w:r w:rsidR="005C57BF" w:rsidRPr="00F55BE2">
        <w:t xml:space="preserve">We have found that for imaging of parasites in organoids, organoids grown in expansion medium are preferable to those in </w:t>
      </w:r>
      <w:r>
        <w:t xml:space="preserve">grown </w:t>
      </w:r>
      <w:r w:rsidR="005C57BF" w:rsidRPr="00F55BE2">
        <w:t>differentiation media as there is less debris accumulation</w:t>
      </w:r>
      <w:r w:rsidR="00625D1D" w:rsidRPr="00F55BE2">
        <w:t xml:space="preserve"> than</w:t>
      </w:r>
      <w:r w:rsidR="005C57BF" w:rsidRPr="00F55BE2">
        <w:t xml:space="preserve"> that seen in organoids grown in differentiation medium.</w:t>
      </w:r>
      <w:r w:rsidR="00BD3473">
        <w:t xml:space="preserve"> </w:t>
      </w:r>
      <w:r w:rsidR="005C57BF" w:rsidRPr="00F55BE2">
        <w:t>However, if the goal is to isolate oocysts, organoids grown in differentiation media produce far higher numbers of oocysts</w:t>
      </w:r>
      <w:r w:rsidR="00625D1D" w:rsidRPr="00F55BE2">
        <w:t>.</w:t>
      </w:r>
    </w:p>
    <w:p w14:paraId="298C51FA" w14:textId="77777777" w:rsidR="00EB7F75" w:rsidRPr="00F55BE2" w:rsidRDefault="00EB7F75" w:rsidP="00F55BE2"/>
    <w:p w14:paraId="7EEE8CA6" w14:textId="3011A599" w:rsidR="00D53AE9" w:rsidRDefault="00D53AE9" w:rsidP="00F55BE2">
      <w:r w:rsidRPr="00F55BE2">
        <w:t>3.1.</w:t>
      </w:r>
      <w:r>
        <w:t xml:space="preserve">1. </w:t>
      </w:r>
      <w:r w:rsidR="007B4BA4">
        <w:t>Maintain</w:t>
      </w:r>
      <w:r>
        <w:t xml:space="preserve"> </w:t>
      </w:r>
      <w:r w:rsidR="007B4BA4">
        <w:t>o</w:t>
      </w:r>
      <w:r>
        <w:t xml:space="preserve">rganoids in 3D cultures in extracellular matrix (see </w:t>
      </w:r>
      <w:r w:rsidR="007B4BA4">
        <w:t xml:space="preserve">the </w:t>
      </w:r>
      <w:r w:rsidR="0092193B" w:rsidRPr="007B4BA4">
        <w:rPr>
          <w:b/>
        </w:rPr>
        <w:t>Table of Materials</w:t>
      </w:r>
      <w:r>
        <w:t xml:space="preserve">) at 37 </w:t>
      </w:r>
      <w:r w:rsidRPr="00F55BE2">
        <w:lastRenderedPageBreak/>
        <w:t>°</w:t>
      </w:r>
      <w:r>
        <w:t xml:space="preserve">C. </w:t>
      </w:r>
      <w:r w:rsidR="007B4BA4">
        <w:t xml:space="preserve">Add </w:t>
      </w:r>
      <w:r>
        <w:t xml:space="preserve">OME (expansion media) on top and refresh every day. </w:t>
      </w:r>
    </w:p>
    <w:p w14:paraId="12F7459A" w14:textId="62565D28" w:rsidR="007B4BA4" w:rsidRDefault="007B4BA4" w:rsidP="00F55BE2"/>
    <w:p w14:paraId="1CCA10CF" w14:textId="6D9EF12E" w:rsidR="007B4BA4" w:rsidRPr="00F55BE2" w:rsidRDefault="007B4BA4" w:rsidP="007B4BA4">
      <w:r>
        <w:t xml:space="preserve">NOTE: </w:t>
      </w:r>
      <w:r w:rsidRPr="00F55BE2">
        <w:t xml:space="preserve">For lung organoids, we do not have separate expansion and differentiation media. </w:t>
      </w:r>
    </w:p>
    <w:p w14:paraId="459D41AD" w14:textId="400D7EF5" w:rsidR="007B4BA4" w:rsidRPr="00F55BE2" w:rsidRDefault="007B4BA4" w:rsidP="00F55BE2"/>
    <w:p w14:paraId="487B34CF" w14:textId="656BB862" w:rsidR="004623D7" w:rsidRPr="00F55BE2" w:rsidRDefault="004623D7" w:rsidP="00F55BE2">
      <w:r w:rsidRPr="00F55BE2">
        <w:t>3.1.</w:t>
      </w:r>
      <w:r w:rsidR="00D53AE9">
        <w:t>2</w:t>
      </w:r>
      <w:r w:rsidR="00D96ECD">
        <w:t>.</w:t>
      </w:r>
      <w:r w:rsidR="00BD3473">
        <w:t xml:space="preserve"> </w:t>
      </w:r>
      <w:r w:rsidRPr="00F55BE2">
        <w:t xml:space="preserve">To split and plate organoids for microinjection, remove media </w:t>
      </w:r>
      <w:r w:rsidR="00ED676C">
        <w:t xml:space="preserve">from the 6-well plate containing human organoids </w:t>
      </w:r>
      <w:r w:rsidRPr="00F55BE2">
        <w:t xml:space="preserve">and add F12+++ </w:t>
      </w:r>
      <w:r w:rsidR="00D608B8" w:rsidRPr="00F55BE2">
        <w:t xml:space="preserve">(See </w:t>
      </w:r>
      <w:r w:rsidR="00D96ECD">
        <w:t xml:space="preserve">the </w:t>
      </w:r>
      <w:r w:rsidR="00D96ECD" w:rsidRPr="00D96ECD">
        <w:rPr>
          <w:b/>
        </w:rPr>
        <w:t>Table of M</w:t>
      </w:r>
      <w:r w:rsidR="00D608B8" w:rsidRPr="00D96ECD">
        <w:rPr>
          <w:b/>
        </w:rPr>
        <w:t>aterials</w:t>
      </w:r>
      <w:r w:rsidR="00D608B8" w:rsidRPr="00F55BE2">
        <w:t xml:space="preserve">) </w:t>
      </w:r>
      <w:r w:rsidR="005C57BF" w:rsidRPr="00F55BE2">
        <w:t xml:space="preserve">to </w:t>
      </w:r>
      <w:r w:rsidRPr="00F55BE2">
        <w:t xml:space="preserve">the well and break </w:t>
      </w:r>
      <w:r w:rsidR="00D96ECD">
        <w:t xml:space="preserve">up the </w:t>
      </w:r>
      <w:r w:rsidR="00852F6A" w:rsidRPr="00F55BE2">
        <w:t xml:space="preserve">matrix </w:t>
      </w:r>
      <w:r w:rsidRPr="00F55BE2">
        <w:t xml:space="preserve">by pipetting </w:t>
      </w:r>
      <w:r w:rsidR="00ED676C">
        <w:t>with a 1</w:t>
      </w:r>
      <w:r w:rsidR="007B4BA4">
        <w:t xml:space="preserve"> </w:t>
      </w:r>
      <w:r w:rsidR="00ED676C">
        <w:t>m</w:t>
      </w:r>
      <w:r w:rsidR="007B4BA4">
        <w:t>L</w:t>
      </w:r>
      <w:r w:rsidR="00ED676C">
        <w:t xml:space="preserve"> pipette tip </w:t>
      </w:r>
      <w:r w:rsidRPr="00F55BE2">
        <w:t>several times</w:t>
      </w:r>
      <w:r w:rsidR="00F458D5" w:rsidRPr="00F55BE2">
        <w:t>.</w:t>
      </w:r>
      <w:r w:rsidRPr="00F55BE2">
        <w:t xml:space="preserve"> </w:t>
      </w:r>
      <w:r w:rsidR="00F458D5" w:rsidRPr="00F55BE2">
        <w:t>C</w:t>
      </w:r>
      <w:r w:rsidRPr="00F55BE2">
        <w:t xml:space="preserve">ollect </w:t>
      </w:r>
      <w:r w:rsidR="00F458D5" w:rsidRPr="00F55BE2">
        <w:t xml:space="preserve">cells </w:t>
      </w:r>
      <w:r w:rsidRPr="00F55BE2">
        <w:t xml:space="preserve">into </w:t>
      </w:r>
      <w:r w:rsidR="00D96ECD">
        <w:t xml:space="preserve">a </w:t>
      </w:r>
      <w:r w:rsidRPr="00F55BE2">
        <w:t>15 m</w:t>
      </w:r>
      <w:r w:rsidR="00D96ECD">
        <w:t>L</w:t>
      </w:r>
      <w:r w:rsidR="00BD3473">
        <w:t xml:space="preserve"> </w:t>
      </w:r>
      <w:r w:rsidRPr="00F55BE2">
        <w:t>tube (2 m</w:t>
      </w:r>
      <w:r w:rsidR="00D96ECD">
        <w:t>L</w:t>
      </w:r>
      <w:r w:rsidRPr="00F55BE2">
        <w:t xml:space="preserve"> of F12+++</w:t>
      </w:r>
      <w:r w:rsidR="00D96ECD">
        <w:t xml:space="preserve"> per </w:t>
      </w:r>
      <w:r w:rsidRPr="00F55BE2">
        <w:t>tube is enough for further procedure</w:t>
      </w:r>
      <w:r w:rsidR="00D96ECD">
        <w:t>s</w:t>
      </w:r>
      <w:r w:rsidRPr="00F55BE2">
        <w:t>).</w:t>
      </w:r>
    </w:p>
    <w:p w14:paraId="3CD992F7" w14:textId="77777777" w:rsidR="000A757E" w:rsidRPr="00F55BE2" w:rsidRDefault="000A757E" w:rsidP="00F55BE2"/>
    <w:p w14:paraId="25C838DC" w14:textId="32EB4B53" w:rsidR="004623D7" w:rsidRPr="00F55BE2" w:rsidRDefault="004623D7" w:rsidP="00F55BE2">
      <w:r w:rsidRPr="00F55BE2">
        <w:t>3.1.</w:t>
      </w:r>
      <w:r w:rsidR="00D53AE9">
        <w:t>3</w:t>
      </w:r>
      <w:r w:rsidR="00D96ECD">
        <w:t>.</w:t>
      </w:r>
      <w:r w:rsidR="00BD3473">
        <w:t xml:space="preserve"> </w:t>
      </w:r>
      <w:r w:rsidRPr="00F55BE2">
        <w:t>Add 10</w:t>
      </w:r>
      <w:r w:rsidR="00D96ECD">
        <w:t>–</w:t>
      </w:r>
      <w:r w:rsidRPr="00F55BE2">
        <w:t>12 m</w:t>
      </w:r>
      <w:r w:rsidR="007B4BA4">
        <w:t>L</w:t>
      </w:r>
      <w:r w:rsidRPr="00F55BE2">
        <w:t xml:space="preserve"> of F12+++ in</w:t>
      </w:r>
      <w:r w:rsidR="00D96ECD">
        <w:t>to</w:t>
      </w:r>
      <w:r w:rsidRPr="00F55BE2">
        <w:t xml:space="preserve"> another </w:t>
      </w:r>
      <w:r w:rsidR="00837556" w:rsidRPr="00F55BE2">
        <w:t>15</w:t>
      </w:r>
      <w:r w:rsidR="007B4BA4">
        <w:t xml:space="preserve"> </w:t>
      </w:r>
      <w:proofErr w:type="spellStart"/>
      <w:r w:rsidR="00837556" w:rsidRPr="00F55BE2">
        <w:t>m</w:t>
      </w:r>
      <w:r w:rsidR="00D96ECD">
        <w:t>L</w:t>
      </w:r>
      <w:r w:rsidR="008B69C7" w:rsidRPr="00F55BE2">
        <w:t xml:space="preserve"> </w:t>
      </w:r>
      <w:proofErr w:type="spellEnd"/>
      <w:r w:rsidRPr="00F55BE2">
        <w:t xml:space="preserve">tube and </w:t>
      </w:r>
      <w:r w:rsidR="00D96ECD">
        <w:t xml:space="preserve">place a </w:t>
      </w:r>
      <w:r w:rsidRPr="00F55BE2">
        <w:t>fire</w:t>
      </w:r>
      <w:r w:rsidR="00D96ECD">
        <w:t>-</w:t>
      </w:r>
      <w:r w:rsidRPr="00F55BE2">
        <w:t xml:space="preserve">polished glass pipet into the medium, pipette up </w:t>
      </w:r>
      <w:r w:rsidR="008B69C7" w:rsidRPr="00F55BE2">
        <w:t xml:space="preserve">and </w:t>
      </w:r>
      <w:r w:rsidRPr="00F55BE2">
        <w:t>down 3 times to break</w:t>
      </w:r>
      <w:r w:rsidR="00D96ECD">
        <w:t xml:space="preserve"> up the</w:t>
      </w:r>
      <w:r w:rsidRPr="00F55BE2">
        <w:t xml:space="preserve"> </w:t>
      </w:r>
      <w:r w:rsidR="00ED676C">
        <w:t xml:space="preserve">human intestinal and lung </w:t>
      </w:r>
      <w:r w:rsidRPr="00F55BE2">
        <w:t>organoids.</w:t>
      </w:r>
    </w:p>
    <w:p w14:paraId="71939E6F" w14:textId="77777777" w:rsidR="00F0410C" w:rsidRPr="00F55BE2" w:rsidRDefault="004623D7" w:rsidP="00F55BE2">
      <w:r w:rsidRPr="00F55BE2">
        <w:t xml:space="preserve"> </w:t>
      </w:r>
    </w:p>
    <w:p w14:paraId="09DFC0D8" w14:textId="0597707E" w:rsidR="004623D7" w:rsidRPr="00F55BE2" w:rsidRDefault="004623D7" w:rsidP="00F55BE2">
      <w:r w:rsidRPr="00D96ECD">
        <w:t>NOTE:</w:t>
      </w:r>
      <w:r w:rsidR="00F0410C" w:rsidRPr="00F55BE2">
        <w:t xml:space="preserve"> U</w:t>
      </w:r>
      <w:r w:rsidRPr="00F55BE2">
        <w:t>se</w:t>
      </w:r>
      <w:r w:rsidR="007B4BA4">
        <w:t xml:space="preserve"> a</w:t>
      </w:r>
      <w:r w:rsidRPr="00F55BE2">
        <w:t xml:space="preserve"> long glass pipet (20</w:t>
      </w:r>
      <w:r w:rsidR="00D96ECD">
        <w:t>–</w:t>
      </w:r>
      <w:r w:rsidRPr="00F55BE2">
        <w:t>30</w:t>
      </w:r>
      <w:r w:rsidR="00D96ECD">
        <w:t xml:space="preserve"> </w:t>
      </w:r>
      <w:r w:rsidRPr="00F55BE2">
        <w:t>cm) and fire-polish</w:t>
      </w:r>
      <w:r w:rsidR="00D96ECD">
        <w:t xml:space="preserve"> it</w:t>
      </w:r>
      <w:r w:rsidRPr="00F55BE2">
        <w:t xml:space="preserve"> briefly. Do not make </w:t>
      </w:r>
      <w:r w:rsidR="00F458D5" w:rsidRPr="007B4BA4">
        <w:t xml:space="preserve">the </w:t>
      </w:r>
      <w:r w:rsidR="00ED676C" w:rsidRPr="007B4BA4">
        <w:t xml:space="preserve">opening </w:t>
      </w:r>
      <w:r w:rsidR="007B4BA4" w:rsidRPr="007B4BA4">
        <w:t>(</w:t>
      </w:r>
      <w:r w:rsidR="00ED676C" w:rsidRPr="007B4BA4">
        <w:t>1</w:t>
      </w:r>
      <w:r w:rsidR="007B4BA4" w:rsidRPr="007B4BA4">
        <w:t xml:space="preserve"> </w:t>
      </w:r>
      <w:r w:rsidR="00ED676C" w:rsidRPr="007B4BA4">
        <w:t>mm diameter</w:t>
      </w:r>
      <w:r w:rsidR="007B4BA4" w:rsidRPr="007B4BA4">
        <w:t xml:space="preserve">) </w:t>
      </w:r>
      <w:r w:rsidRPr="007B4BA4">
        <w:t>very small because organoids can be damaged. Make the tip of the pipet smooth by briefly fire-polishing</w:t>
      </w:r>
      <w:r w:rsidR="006058D8" w:rsidRPr="007B4BA4">
        <w:t xml:space="preserve"> it</w:t>
      </w:r>
      <w:r w:rsidRPr="007B4BA4">
        <w:t>.</w:t>
      </w:r>
      <w:r w:rsidR="00ED676C" w:rsidRPr="007B4BA4">
        <w:t xml:space="preserve"> Break organoids into smaller pieces of ~50</w:t>
      </w:r>
      <w:r w:rsidR="007B4BA4" w:rsidRPr="007B4BA4">
        <w:t xml:space="preserve"> </w:t>
      </w:r>
      <w:r w:rsidR="0092193B" w:rsidRPr="007B4BA4">
        <w:t>µ</w:t>
      </w:r>
      <w:r w:rsidR="00ED676C" w:rsidRPr="007B4BA4">
        <w:t>m</w:t>
      </w:r>
      <w:r w:rsidRPr="007B4BA4">
        <w:t>.</w:t>
      </w:r>
      <w:r w:rsidRPr="00F55BE2">
        <w:t xml:space="preserve"> </w:t>
      </w:r>
      <w:r w:rsidR="007B4BA4" w:rsidRPr="00F55BE2">
        <w:t>Lung organoids have a thicker outer membrane and therefore require stronger shearing with the glass pipette as compared to intestinal organoids. Moreover, they have a slower growth rate than intestinal organoids (up to 14 days between each passaging).</w:t>
      </w:r>
    </w:p>
    <w:p w14:paraId="272B526A" w14:textId="77777777" w:rsidR="00F0410C" w:rsidRPr="00F55BE2" w:rsidRDefault="00F0410C" w:rsidP="00F55BE2"/>
    <w:p w14:paraId="67F5E0A1" w14:textId="4C9BF0D1" w:rsidR="004623D7" w:rsidRPr="00F55BE2" w:rsidRDefault="004623D7" w:rsidP="00F55BE2">
      <w:r w:rsidRPr="00F55BE2">
        <w:t>3.1.</w:t>
      </w:r>
      <w:r w:rsidR="00D53AE9">
        <w:t>4</w:t>
      </w:r>
      <w:r w:rsidR="006058D8">
        <w:t>.</w:t>
      </w:r>
      <w:r w:rsidR="00BD3473">
        <w:t xml:space="preserve"> </w:t>
      </w:r>
      <w:r w:rsidRPr="00F55BE2">
        <w:t>Add F12+++ up to 5</w:t>
      </w:r>
      <w:r w:rsidR="006058D8">
        <w:t>–</w:t>
      </w:r>
      <w:r w:rsidRPr="00F55BE2">
        <w:t>7 m</w:t>
      </w:r>
      <w:r w:rsidR="006058D8">
        <w:t>L</w:t>
      </w:r>
      <w:r w:rsidRPr="00F55BE2">
        <w:t xml:space="preserve"> and centrifuge </w:t>
      </w:r>
      <w:r w:rsidR="006058D8">
        <w:t xml:space="preserve">at </w:t>
      </w:r>
      <w:r w:rsidR="005B7E43" w:rsidRPr="00F55BE2">
        <w:t>350</w:t>
      </w:r>
      <w:r w:rsidR="006058D8">
        <w:t xml:space="preserve"> x </w:t>
      </w:r>
      <w:r w:rsidR="005B7E43" w:rsidRPr="006058D8">
        <w:rPr>
          <w:i/>
        </w:rPr>
        <w:t>g</w:t>
      </w:r>
      <w:r w:rsidR="006058D8">
        <w:t xml:space="preserve"> for</w:t>
      </w:r>
      <w:r w:rsidRPr="00F55BE2">
        <w:t xml:space="preserve"> 5</w:t>
      </w:r>
      <w:r w:rsidR="006058D8">
        <w:t xml:space="preserve"> </w:t>
      </w:r>
      <w:r w:rsidRPr="00F55BE2">
        <w:t>min.</w:t>
      </w:r>
    </w:p>
    <w:p w14:paraId="5EB7693D" w14:textId="77777777" w:rsidR="004623D7" w:rsidRPr="00F55BE2" w:rsidRDefault="004623D7" w:rsidP="00F55BE2">
      <w:r w:rsidRPr="00F55BE2">
        <w:t xml:space="preserve"> </w:t>
      </w:r>
    </w:p>
    <w:p w14:paraId="3D4D2074" w14:textId="01170C0A" w:rsidR="004623D7" w:rsidRPr="00F55BE2" w:rsidRDefault="004623D7" w:rsidP="00F55BE2">
      <w:r w:rsidRPr="006058D8">
        <w:t xml:space="preserve">NOTE: </w:t>
      </w:r>
      <w:r w:rsidR="00F458D5" w:rsidRPr="006058D8">
        <w:t>Th</w:t>
      </w:r>
      <w:r w:rsidR="005C57BF" w:rsidRPr="006058D8">
        <w:t>e</w:t>
      </w:r>
      <w:r w:rsidR="005C57BF" w:rsidRPr="00F55BE2">
        <w:t xml:space="preserve"> centrifugation</w:t>
      </w:r>
      <w:r w:rsidR="00F458D5" w:rsidRPr="00F55BE2">
        <w:t xml:space="preserve"> speed </w:t>
      </w:r>
      <w:r w:rsidR="005C57BF" w:rsidRPr="00F55BE2">
        <w:t xml:space="preserve">in this step </w:t>
      </w:r>
      <w:r w:rsidR="00F458D5" w:rsidRPr="00F55BE2">
        <w:t>is high</w:t>
      </w:r>
      <w:r w:rsidR="005C57BF" w:rsidRPr="00F55BE2">
        <w:t>er than normal</w:t>
      </w:r>
      <w:r w:rsidR="00F458D5" w:rsidRPr="00F55BE2">
        <w:t xml:space="preserve"> in order to </w:t>
      </w:r>
      <w:r w:rsidRPr="00F55BE2">
        <w:t xml:space="preserve">make </w:t>
      </w:r>
      <w:r w:rsidR="008B69C7" w:rsidRPr="00F55BE2">
        <w:t xml:space="preserve">a </w:t>
      </w:r>
      <w:r w:rsidRPr="00F55BE2">
        <w:t xml:space="preserve">good </w:t>
      </w:r>
      <w:r w:rsidR="00F458D5" w:rsidRPr="00F55BE2">
        <w:t xml:space="preserve">cell </w:t>
      </w:r>
      <w:r w:rsidRPr="00F55BE2">
        <w:t>pellet</w:t>
      </w:r>
      <w:r w:rsidR="00F458D5" w:rsidRPr="00F55BE2">
        <w:t xml:space="preserve"> that is</w:t>
      </w:r>
      <w:r w:rsidRPr="00F55BE2">
        <w:t xml:space="preserve"> well separated from </w:t>
      </w:r>
      <w:r w:rsidR="00F458D5" w:rsidRPr="00F55BE2">
        <w:t xml:space="preserve">the </w:t>
      </w:r>
      <w:r w:rsidR="00837556" w:rsidRPr="00F55BE2">
        <w:t xml:space="preserve">extracellular matrix (see </w:t>
      </w:r>
      <w:r w:rsidR="001D2F6D">
        <w:t xml:space="preserve">the </w:t>
      </w:r>
      <w:r w:rsidR="001D2F6D">
        <w:rPr>
          <w:b/>
        </w:rPr>
        <w:t>T</w:t>
      </w:r>
      <w:r w:rsidR="00837556" w:rsidRPr="001D2F6D">
        <w:rPr>
          <w:b/>
        </w:rPr>
        <w:t xml:space="preserve">able of </w:t>
      </w:r>
      <w:r w:rsidR="001D2F6D">
        <w:rPr>
          <w:b/>
        </w:rPr>
        <w:t>M</w:t>
      </w:r>
      <w:r w:rsidR="00837556" w:rsidRPr="001D2F6D">
        <w:rPr>
          <w:b/>
        </w:rPr>
        <w:t>aterials</w:t>
      </w:r>
      <w:r w:rsidR="00837556" w:rsidRPr="00F55BE2">
        <w:t>)</w:t>
      </w:r>
      <w:r w:rsidR="00F0410C" w:rsidRPr="00F55BE2">
        <w:t>.</w:t>
      </w:r>
      <w:r w:rsidR="0015530E" w:rsidRPr="0015530E">
        <w:t xml:space="preserve"> </w:t>
      </w:r>
      <w:r w:rsidR="0092193B">
        <w:t xml:space="preserve">We have observed </w:t>
      </w:r>
      <w:r w:rsidR="0015530E">
        <w:t xml:space="preserve">that compared </w:t>
      </w:r>
      <w:r w:rsidR="0015530E" w:rsidRPr="00F55BE2">
        <w:t xml:space="preserve">to mouse small intestine organoids, human small intestine organoids are </w:t>
      </w:r>
      <w:r w:rsidR="0092193B">
        <w:t>harder</w:t>
      </w:r>
      <w:r w:rsidR="0015530E" w:rsidRPr="00F55BE2">
        <w:t xml:space="preserve"> to disrupt. </w:t>
      </w:r>
    </w:p>
    <w:p w14:paraId="7CF19DA5" w14:textId="77777777" w:rsidR="00F0410C" w:rsidRPr="00F55BE2" w:rsidRDefault="00F0410C" w:rsidP="00F55BE2"/>
    <w:p w14:paraId="52E2CD11" w14:textId="7A86344B" w:rsidR="004623D7" w:rsidRPr="00F55BE2" w:rsidRDefault="004623D7" w:rsidP="00F55BE2">
      <w:r w:rsidRPr="00F55BE2">
        <w:t>3.1.</w:t>
      </w:r>
      <w:r w:rsidR="00D53AE9">
        <w:t>5</w:t>
      </w:r>
      <w:r w:rsidR="001D2F6D">
        <w:t>.</w:t>
      </w:r>
      <w:r w:rsidR="00BD3473">
        <w:t xml:space="preserve"> </w:t>
      </w:r>
      <w:r w:rsidRPr="00F55BE2">
        <w:t xml:space="preserve">Remove </w:t>
      </w:r>
      <w:r w:rsidR="00F458D5" w:rsidRPr="00F55BE2">
        <w:t xml:space="preserve">as much medium as possible without disturbing the cells, then </w:t>
      </w:r>
      <w:r w:rsidRPr="00F55BE2">
        <w:t xml:space="preserve">resuspend the pellet with </w:t>
      </w:r>
      <w:r w:rsidR="00837556" w:rsidRPr="00F55BE2">
        <w:t xml:space="preserve">matrix </w:t>
      </w:r>
      <w:r w:rsidR="00797648" w:rsidRPr="00F55BE2">
        <w:t>maintained at 4</w:t>
      </w:r>
      <w:r w:rsidR="001D2F6D">
        <w:t xml:space="preserve"> </w:t>
      </w:r>
      <w:r w:rsidR="00797648" w:rsidRPr="00F55BE2">
        <w:t>°</w:t>
      </w:r>
      <w:r w:rsidR="001D2F6D">
        <w:t>C;</w:t>
      </w:r>
      <w:r w:rsidR="00F458D5" w:rsidRPr="00F55BE2">
        <w:t xml:space="preserve"> </w:t>
      </w:r>
      <w:r w:rsidR="007636E6" w:rsidRPr="00F55BE2">
        <w:t>200</w:t>
      </w:r>
      <w:r w:rsidR="001D2F6D">
        <w:t>–</w:t>
      </w:r>
      <w:r w:rsidR="007636E6" w:rsidRPr="00F55BE2">
        <w:t>300</w:t>
      </w:r>
      <w:r w:rsidR="001D2F6D">
        <w:t xml:space="preserve"> </w:t>
      </w:r>
      <w:r w:rsidR="007636E6" w:rsidRPr="00F55BE2">
        <w:t>µ</w:t>
      </w:r>
      <w:r w:rsidR="001D2F6D">
        <w:t>L</w:t>
      </w:r>
      <w:r w:rsidR="007636E6" w:rsidRPr="00F55BE2">
        <w:t xml:space="preserve"> </w:t>
      </w:r>
      <w:r w:rsidR="008B69C7" w:rsidRPr="00F55BE2">
        <w:t xml:space="preserve">of </w:t>
      </w:r>
      <w:r w:rsidR="00852F6A" w:rsidRPr="00F55BE2">
        <w:t xml:space="preserve">matrix </w:t>
      </w:r>
      <w:r w:rsidR="00F458D5" w:rsidRPr="00F55BE2">
        <w:t>per</w:t>
      </w:r>
      <w:r w:rsidRPr="00F55BE2">
        <w:t xml:space="preserve"> well of </w:t>
      </w:r>
      <w:r w:rsidR="008B69C7" w:rsidRPr="00F55BE2">
        <w:t xml:space="preserve">a </w:t>
      </w:r>
      <w:r w:rsidR="001D2F6D">
        <w:t>six-</w:t>
      </w:r>
      <w:r w:rsidRPr="00F55BE2">
        <w:t xml:space="preserve">well </w:t>
      </w:r>
      <w:r w:rsidR="00F458D5" w:rsidRPr="00F55BE2">
        <w:t>plate</w:t>
      </w:r>
      <w:r w:rsidR="001D2F6D">
        <w:t xml:space="preserve"> is required</w:t>
      </w:r>
      <w:r w:rsidR="00F458D5" w:rsidRPr="00F55BE2">
        <w:t>.</w:t>
      </w:r>
      <w:r w:rsidR="00BD3473">
        <w:t xml:space="preserve"> </w:t>
      </w:r>
      <w:r w:rsidR="00F458D5" w:rsidRPr="00F55BE2">
        <w:t>Organoids should be split one in three to maintain a fairly high cell density.</w:t>
      </w:r>
    </w:p>
    <w:p w14:paraId="353094B9" w14:textId="77777777" w:rsidR="000A757E" w:rsidRPr="00F55BE2" w:rsidRDefault="000A757E" w:rsidP="00F55BE2"/>
    <w:p w14:paraId="61E1F797" w14:textId="01C13AB2" w:rsidR="004623D7" w:rsidRPr="00F55BE2" w:rsidRDefault="004623D7" w:rsidP="00F55BE2">
      <w:r w:rsidRPr="00F55BE2">
        <w:t>3.1.</w:t>
      </w:r>
      <w:r w:rsidR="00D53AE9">
        <w:t>6</w:t>
      </w:r>
      <w:r w:rsidR="001D2F6D">
        <w:t>.</w:t>
      </w:r>
      <w:r w:rsidR="00BD3473">
        <w:t xml:space="preserve"> </w:t>
      </w:r>
      <w:r w:rsidR="0025413B" w:rsidRPr="00F55BE2">
        <w:t xml:space="preserve">Plate </w:t>
      </w:r>
      <w:r w:rsidR="00F458D5" w:rsidRPr="00F55BE2">
        <w:t xml:space="preserve">the organoids in </w:t>
      </w:r>
      <w:r w:rsidR="00837556" w:rsidRPr="00F55BE2">
        <w:t xml:space="preserve">matrix </w:t>
      </w:r>
      <w:r w:rsidR="00F458D5" w:rsidRPr="00F55BE2">
        <w:t>droplets of about 5</w:t>
      </w:r>
      <w:r w:rsidR="001D2F6D">
        <w:t>–</w:t>
      </w:r>
      <w:r w:rsidR="00F458D5" w:rsidRPr="00F55BE2">
        <w:t>10</w:t>
      </w:r>
      <w:r w:rsidR="001D2F6D">
        <w:t xml:space="preserve"> µL</w:t>
      </w:r>
      <w:r w:rsidR="00F458D5" w:rsidRPr="00F55BE2">
        <w:t xml:space="preserve"> each in the well of a </w:t>
      </w:r>
      <w:r w:rsidR="001D2F6D">
        <w:t>six-</w:t>
      </w:r>
      <w:r w:rsidR="00F458D5" w:rsidRPr="00F55BE2">
        <w:t xml:space="preserve">well plate. </w:t>
      </w:r>
      <w:r w:rsidRPr="00F55BE2">
        <w:t>Incubate for 20</w:t>
      </w:r>
      <w:r w:rsidR="001D2F6D">
        <w:t>–</w:t>
      </w:r>
      <w:r w:rsidRPr="00F55BE2">
        <w:t xml:space="preserve">30 min </w:t>
      </w:r>
      <w:r w:rsidR="00797648" w:rsidRPr="00F55BE2">
        <w:t>at 37</w:t>
      </w:r>
      <w:r w:rsidR="001D2F6D">
        <w:t xml:space="preserve"> </w:t>
      </w:r>
      <w:r w:rsidR="00797648" w:rsidRPr="00F55BE2">
        <w:t xml:space="preserve">°C </w:t>
      </w:r>
      <w:r w:rsidRPr="00F55BE2">
        <w:t xml:space="preserve">and </w:t>
      </w:r>
      <w:r w:rsidR="00F458D5" w:rsidRPr="00F55BE2">
        <w:t xml:space="preserve">then </w:t>
      </w:r>
      <w:r w:rsidRPr="00F55BE2">
        <w:t xml:space="preserve">add </w:t>
      </w:r>
      <w:r w:rsidR="00F458D5" w:rsidRPr="00F55BE2">
        <w:t xml:space="preserve">expansion </w:t>
      </w:r>
      <w:r w:rsidRPr="00F55BE2">
        <w:t>medium</w:t>
      </w:r>
      <w:r w:rsidR="005C57BF" w:rsidRPr="00F55BE2">
        <w:t xml:space="preserve"> </w:t>
      </w:r>
      <w:r w:rsidR="001D2F6D" w:rsidRPr="00F55BE2">
        <w:t>(</w:t>
      </w:r>
      <w:r w:rsidR="00ED676C">
        <w:t>OME</w:t>
      </w:r>
      <w:r w:rsidR="001D2F6D" w:rsidRPr="00F55BE2">
        <w:t>)</w:t>
      </w:r>
      <w:r w:rsidR="001D2F6D">
        <w:t xml:space="preserve"> </w:t>
      </w:r>
      <w:r w:rsidR="00797648" w:rsidRPr="00F55BE2">
        <w:t>on top</w:t>
      </w:r>
      <w:r w:rsidR="001D2F6D">
        <w:t>.</w:t>
      </w:r>
    </w:p>
    <w:p w14:paraId="46DDC2A5" w14:textId="77777777" w:rsidR="000A757E" w:rsidRPr="00F55BE2" w:rsidRDefault="000A757E" w:rsidP="00F55BE2"/>
    <w:p w14:paraId="34E443B5" w14:textId="32F32A7D" w:rsidR="004623D7" w:rsidRPr="00F55BE2" w:rsidRDefault="004623D7" w:rsidP="00F55BE2">
      <w:r w:rsidRPr="00F55BE2">
        <w:t>3.1.</w:t>
      </w:r>
      <w:r w:rsidR="00D53AE9">
        <w:t>7</w:t>
      </w:r>
      <w:r w:rsidR="001D2F6D">
        <w:t>.</w:t>
      </w:r>
      <w:r w:rsidR="00BD3473">
        <w:t xml:space="preserve"> </w:t>
      </w:r>
      <w:r w:rsidRPr="00F55BE2">
        <w:t>Change the medium every 2</w:t>
      </w:r>
      <w:r w:rsidR="001D2F6D">
        <w:t>–</w:t>
      </w:r>
      <w:r w:rsidRPr="00F55BE2">
        <w:t>3 days</w:t>
      </w:r>
      <w:r w:rsidR="00F0410C" w:rsidRPr="00F55BE2">
        <w:t>.</w:t>
      </w:r>
    </w:p>
    <w:p w14:paraId="3927505B" w14:textId="77777777" w:rsidR="000A757E" w:rsidRPr="00F55BE2" w:rsidRDefault="000A757E" w:rsidP="00F55BE2"/>
    <w:p w14:paraId="34064727" w14:textId="24F8FF86" w:rsidR="004623D7" w:rsidRPr="00F55BE2" w:rsidRDefault="001D2F6D" w:rsidP="00F55BE2">
      <w:r>
        <w:t>NOTE:</w:t>
      </w:r>
      <w:r w:rsidR="00BD3473">
        <w:t xml:space="preserve"> </w:t>
      </w:r>
      <w:r w:rsidR="004623D7" w:rsidRPr="00F55BE2">
        <w:t>In about 5</w:t>
      </w:r>
      <w:r>
        <w:t>–</w:t>
      </w:r>
      <w:r w:rsidR="004623D7" w:rsidRPr="00F55BE2">
        <w:t xml:space="preserve">7 days, organoids growing in </w:t>
      </w:r>
      <w:r w:rsidR="005C57BF" w:rsidRPr="00F55BE2">
        <w:t>EM</w:t>
      </w:r>
      <w:r w:rsidR="004623D7" w:rsidRPr="00F55BE2">
        <w:t xml:space="preserve"> reach a size of 100</w:t>
      </w:r>
      <w:r>
        <w:t>–</w:t>
      </w:r>
      <w:r w:rsidR="004623D7" w:rsidRPr="00F55BE2">
        <w:t>200</w:t>
      </w:r>
      <w:r>
        <w:t xml:space="preserve"> </w:t>
      </w:r>
      <w:proofErr w:type="spellStart"/>
      <w:r w:rsidR="004623D7" w:rsidRPr="00F55BE2">
        <w:t>μm</w:t>
      </w:r>
      <w:proofErr w:type="spellEnd"/>
      <w:r w:rsidR="004623D7" w:rsidRPr="00F55BE2">
        <w:t xml:space="preserve"> and are ready for injection.</w:t>
      </w:r>
    </w:p>
    <w:p w14:paraId="3AF0DEDC" w14:textId="77777777" w:rsidR="000A757E" w:rsidRPr="00F55BE2" w:rsidRDefault="000A757E" w:rsidP="00F55BE2"/>
    <w:p w14:paraId="6FE4792F" w14:textId="64CBB55E" w:rsidR="004623D7" w:rsidRPr="00F55BE2" w:rsidRDefault="004623D7" w:rsidP="00F55BE2">
      <w:r w:rsidRPr="00F55BE2">
        <w:t>3.1.8</w:t>
      </w:r>
      <w:r w:rsidR="001D2F6D">
        <w:t>.</w:t>
      </w:r>
      <w:r w:rsidR="00BD3473">
        <w:t xml:space="preserve"> </w:t>
      </w:r>
      <w:r w:rsidRPr="00F55BE2">
        <w:t>To differentiate the organoids, after 5</w:t>
      </w:r>
      <w:r w:rsidR="001D2F6D">
        <w:t>–</w:t>
      </w:r>
      <w:r w:rsidRPr="00F55BE2">
        <w:t>6 days in EM, change the media to differentiation media (DM) conditions and keep for 5</w:t>
      </w:r>
      <w:r w:rsidR="001D2F6D">
        <w:t>–</w:t>
      </w:r>
      <w:r w:rsidRPr="00F55BE2">
        <w:t>6 additional days</w:t>
      </w:r>
      <w:r w:rsidR="00F458D5" w:rsidRPr="00F55BE2">
        <w:t xml:space="preserve"> before injecting the parasites.</w:t>
      </w:r>
      <w:r w:rsidRPr="00F55BE2">
        <w:t xml:space="preserve"> </w:t>
      </w:r>
    </w:p>
    <w:p w14:paraId="3966EC2B" w14:textId="77777777" w:rsidR="00F0410C" w:rsidRPr="00F55BE2" w:rsidRDefault="00F0410C" w:rsidP="00F55BE2"/>
    <w:p w14:paraId="4D07AF75" w14:textId="2DC7C4D7" w:rsidR="0015530E" w:rsidRDefault="004623D7" w:rsidP="00F55BE2">
      <w:r w:rsidRPr="001D2F6D">
        <w:t>NOTE:</w:t>
      </w:r>
      <w:r w:rsidRPr="00F55BE2">
        <w:t xml:space="preserve"> </w:t>
      </w:r>
      <w:r w:rsidR="002E2A1B" w:rsidRPr="00F55BE2">
        <w:t>For expansion of organoids, it is recommended to plate the organoids densely.</w:t>
      </w:r>
      <w:r w:rsidRPr="00F55BE2">
        <w:t xml:space="preserve"> </w:t>
      </w:r>
      <w:r w:rsidR="002E2A1B" w:rsidRPr="00F55BE2">
        <w:t xml:space="preserve">For microinjection, use of a </w:t>
      </w:r>
      <w:r w:rsidR="001D2F6D">
        <w:t>six-</w:t>
      </w:r>
      <w:r w:rsidR="002E2A1B" w:rsidRPr="00F55BE2">
        <w:t>well plate is recommended with organoids plated at a lesser density</w:t>
      </w:r>
      <w:r w:rsidR="007636E6" w:rsidRPr="00F55BE2">
        <w:t xml:space="preserve">. For </w:t>
      </w:r>
      <w:r w:rsidR="002E2A1B" w:rsidRPr="00F55BE2">
        <w:t>e</w:t>
      </w:r>
      <w:r w:rsidR="001D2F6D">
        <w:t>xample,</w:t>
      </w:r>
      <w:r w:rsidR="002E2A1B" w:rsidRPr="00F55BE2">
        <w:t xml:space="preserve"> </w:t>
      </w:r>
      <w:r w:rsidR="0025413B" w:rsidRPr="00F55BE2">
        <w:t>p</w:t>
      </w:r>
      <w:r w:rsidR="002E2A1B" w:rsidRPr="00F55BE2">
        <w:t xml:space="preserve">late organoids </w:t>
      </w:r>
      <w:r w:rsidR="001D2F6D">
        <w:t>from three</w:t>
      </w:r>
      <w:r w:rsidR="007636E6" w:rsidRPr="00F55BE2">
        <w:t xml:space="preserve"> well</w:t>
      </w:r>
      <w:r w:rsidR="002E2A1B" w:rsidRPr="00F55BE2">
        <w:t xml:space="preserve">s of a </w:t>
      </w:r>
      <w:r w:rsidR="001D2F6D">
        <w:t>six-</w:t>
      </w:r>
      <w:r w:rsidR="002E2A1B" w:rsidRPr="00F55BE2">
        <w:t>well</w:t>
      </w:r>
      <w:r w:rsidR="007636E6" w:rsidRPr="00F55BE2">
        <w:t xml:space="preserve"> plate into a</w:t>
      </w:r>
      <w:r w:rsidR="002E2A1B" w:rsidRPr="00F55BE2">
        <w:t xml:space="preserve"> full </w:t>
      </w:r>
      <w:r w:rsidR="001D2F6D">
        <w:t>six-</w:t>
      </w:r>
      <w:r w:rsidR="007636E6" w:rsidRPr="00F55BE2">
        <w:t>well plate</w:t>
      </w:r>
      <w:r w:rsidR="002E2A1B" w:rsidRPr="00F55BE2">
        <w:t xml:space="preserve"> for </w:t>
      </w:r>
      <w:r w:rsidR="002E2A1B" w:rsidRPr="00F55BE2">
        <w:lastRenderedPageBreak/>
        <w:t xml:space="preserve">microinjections. </w:t>
      </w:r>
      <w:r w:rsidR="00852F6A" w:rsidRPr="00F55BE2">
        <w:t>Matrix</w:t>
      </w:r>
      <w:r w:rsidR="00797648" w:rsidRPr="00F55BE2">
        <w:t xml:space="preserve"> should be maintained at -20</w:t>
      </w:r>
      <w:r w:rsidR="001D2F6D">
        <w:t xml:space="preserve"> </w:t>
      </w:r>
      <w:r w:rsidR="00797648" w:rsidRPr="00F55BE2">
        <w:t>°C for long term storage and thawed at 4</w:t>
      </w:r>
      <w:r w:rsidR="001D2F6D">
        <w:t xml:space="preserve"> </w:t>
      </w:r>
      <w:r w:rsidR="00797648" w:rsidRPr="00F55BE2">
        <w:t xml:space="preserve">°C or </w:t>
      </w:r>
      <w:r w:rsidR="001D2F6D">
        <w:t xml:space="preserve">on </w:t>
      </w:r>
      <w:r w:rsidR="00797648" w:rsidRPr="00F55BE2">
        <w:t xml:space="preserve">ice before use. </w:t>
      </w:r>
      <w:r w:rsidR="00AB1882" w:rsidRPr="00F55BE2">
        <w:t xml:space="preserve">Expansion of lung organoids is done is a similar manner </w:t>
      </w:r>
      <w:r w:rsidR="00E50727" w:rsidRPr="00F55BE2">
        <w:t xml:space="preserve">but using </w:t>
      </w:r>
      <w:r w:rsidR="00AB1882" w:rsidRPr="00F55BE2">
        <w:t>lung organoid specific media components</w:t>
      </w:r>
      <w:r w:rsidR="00770D63" w:rsidRPr="00F55BE2">
        <w:t xml:space="preserve"> (</w:t>
      </w:r>
      <w:r w:rsidR="00532BAC" w:rsidRPr="001D2F6D">
        <w:rPr>
          <w:b/>
        </w:rPr>
        <w:t>Table 1</w:t>
      </w:r>
      <w:r w:rsidR="00770D63" w:rsidRPr="00F55BE2">
        <w:t>)</w:t>
      </w:r>
      <w:hyperlink w:anchor="_ENREF_8" w:tooltip="Sachs, 2018 #1226" w:history="1">
        <w:r w:rsidR="00EB7F75" w:rsidRPr="00F55BE2">
          <w:fldChar w:fldCharType="begin"/>
        </w:r>
        <w:r w:rsidR="00EB7F75" w:rsidRPr="00F55BE2">
          <w:instrText xml:space="preserve"> ADDIN EN.CITE &lt;EndNote&gt;&lt;Cite&gt;&lt;Author&gt;Sachs&lt;/Author&gt;&lt;Year&gt;2018&lt;/Year&gt;&lt;RecNum&gt;1226&lt;/RecNum&gt;&lt;DisplayText&gt;&lt;style face="superscript"&gt;8&lt;/style&gt;&lt;/DisplayText&gt;&lt;record&gt;&lt;rec-number&gt;1226&lt;/rec-number&gt;&lt;foreign-keys&gt;&lt;key app="EN" db-id="pfp29z0e6v0swpeaa9gxpxx2spdzezdxr9a2"&gt;1226&lt;/key&gt;&lt;/foreign-keys&gt;&lt;ref-type name="Journal Article"&gt;17&lt;/ref-type&gt;&lt;contributors&gt;&lt;authors&gt;&lt;author&gt;Sachs, Norman&lt;/author&gt;&lt;author&gt;Domenique D. Zomer-van Ommen, &lt;/author&gt;&lt;author&gt;Angelos Papaspyropoulos, &lt;/author&gt;&lt;author&gt;Inha Heo, &lt;/author&gt;&lt;author&gt;Lena Bottinger, &lt;/author&gt;&lt;author&gt;Dymph Klay, &lt;/author&gt;&lt;author&gt;Fleur Weeber, &lt;/author&gt;&lt;author&gt;Guizela Huelsz-Prince, &lt;/author&gt;&lt;author&gt;Nino Iakobachvili, &lt;/author&gt;&lt;author&gt;Marco C. Viveen, &lt;/author&gt;&lt;author&gt;Anna Lyubimova, &lt;/author&gt;&lt;author&gt;Luc Teeven, &lt;/author&gt;&lt;author&gt;Sepideh Derakhshan, &lt;/author&gt;&lt;author&gt;Jeroen Korving, &lt;/author&gt;&lt;author&gt;Harry Begthel, &lt;/author&gt;&lt;author&gt;Kuldeep Kumawat, &lt;/author&gt;&lt;author&gt;Emilio Ramos, &lt;/author&gt;&lt;author&gt;Matthijs F.M. van Oosterhout, &lt;/author&gt;&lt;author&gt;Eduardo P. Olimpio, &lt;/author&gt;&lt;author&gt;Joep de Ligt, &lt;/author&gt;&lt;author&gt;Krijn K. Dijkstra, &lt;/author&gt;&lt;author&gt;Egbert F. Smit,&lt;/author&gt;&lt;author&gt; Maarten van der Linden, &lt;/author&gt;&lt;author&gt;Emile E. Voest, &lt;/author&gt;&lt;author&gt;Coline H.M. van Moorsel, &lt;/author&gt;&lt;author&gt;Cornelis K. van der Ent,&lt;/author&gt;&lt;author&gt; Edwin Cuppen, &lt;/author&gt;&lt;author&gt;Alexander van Oudenaarden,&lt;/author&gt;&lt;author&gt; Frank E. Coenjaerts, &lt;/author&gt;&lt;author&gt;Linde Meyaard, &lt;/author&gt;&lt;author&gt;Louis J. Bont, &lt;/author&gt;&lt;author&gt;Peter J. Peters, &lt;/author&gt;&lt;author&gt;Sander J. Tans,&lt;/author&gt;&lt;author&gt; Jeroen S. van Zon, &lt;/author&gt;&lt;author&gt;Sylvia F. Boj, &lt;/author&gt;&lt;author&gt;Robert G. Vries, &lt;/author&gt;&lt;author&gt;Jeffrey M. Beekman, &lt;/author&gt;&lt;author&gt;Hans Clevers&lt;/author&gt;&lt;/authors&gt;&lt;/contributors&gt;&lt;titles&gt;&lt;title&gt;Long-term expanding human airway organoids for disease modelling&lt;/title&gt;&lt;secondary-title&gt;bioRxiv&lt;/secondary-title&gt;&lt;/titles&gt;&lt;periodical&gt;&lt;full-title&gt;bioRxiv&lt;/full-title&gt;&lt;/periodical&gt;&lt;volume&gt;https://www.biorxiv.org/content/early/2018/05/09/318444&lt;/volume&gt;&lt;dates&gt;&lt;year&gt;2018&lt;/year&gt;&lt;/dates&gt;&lt;urls&gt;&lt;/urls&gt;&lt;/record&gt;&lt;/Cite&gt;&lt;/EndNote&gt;</w:instrText>
        </w:r>
        <w:r w:rsidR="00EB7F75" w:rsidRPr="00F55BE2">
          <w:fldChar w:fldCharType="separate"/>
        </w:r>
        <w:r w:rsidR="00EB7F75" w:rsidRPr="00F55BE2">
          <w:rPr>
            <w:noProof/>
            <w:vertAlign w:val="superscript"/>
          </w:rPr>
          <w:t>8</w:t>
        </w:r>
        <w:r w:rsidR="00EB7F75" w:rsidRPr="00F55BE2">
          <w:fldChar w:fldCharType="end"/>
        </w:r>
      </w:hyperlink>
      <w:r w:rsidR="00770D63" w:rsidRPr="00F55BE2">
        <w:rPr>
          <w:vertAlign w:val="superscript"/>
        </w:rPr>
        <w:t xml:space="preserve"> </w:t>
      </w:r>
      <w:r w:rsidR="00AB1882" w:rsidRPr="00F55BE2">
        <w:t>.</w:t>
      </w:r>
      <w:r w:rsidR="00770D63" w:rsidRPr="00F55BE2">
        <w:t xml:space="preserve"> </w:t>
      </w:r>
    </w:p>
    <w:p w14:paraId="4907C6ED" w14:textId="77777777" w:rsidR="008A253D" w:rsidRPr="00F55BE2" w:rsidRDefault="008A253D" w:rsidP="00F55BE2">
      <w:pPr>
        <w:rPr>
          <w:b/>
        </w:rPr>
      </w:pPr>
    </w:p>
    <w:p w14:paraId="7FC2222A" w14:textId="6C18351D" w:rsidR="004623D7" w:rsidRPr="00F55BE2" w:rsidRDefault="004623D7" w:rsidP="00F55BE2">
      <w:pPr>
        <w:rPr>
          <w:b/>
          <w:highlight w:val="yellow"/>
        </w:rPr>
      </w:pPr>
      <w:r w:rsidRPr="00F55BE2">
        <w:rPr>
          <w:b/>
          <w:highlight w:val="yellow"/>
        </w:rPr>
        <w:t>4.</w:t>
      </w:r>
      <w:r w:rsidR="00BD3473">
        <w:rPr>
          <w:b/>
          <w:highlight w:val="yellow"/>
        </w:rPr>
        <w:t xml:space="preserve"> </w:t>
      </w:r>
      <w:r w:rsidRPr="00F55BE2">
        <w:rPr>
          <w:b/>
          <w:highlight w:val="yellow"/>
        </w:rPr>
        <w:t xml:space="preserve">Microinjection of oocysts/sporozoites into the organoid lumen </w:t>
      </w:r>
    </w:p>
    <w:p w14:paraId="55A5AD67" w14:textId="77777777" w:rsidR="004623D7" w:rsidRPr="00F55BE2" w:rsidRDefault="004623D7" w:rsidP="00F55BE2">
      <w:pPr>
        <w:rPr>
          <w:b/>
          <w:highlight w:val="yellow"/>
        </w:rPr>
      </w:pPr>
    </w:p>
    <w:p w14:paraId="4A404CCE" w14:textId="0300AD58" w:rsidR="004623D7" w:rsidRDefault="004623D7" w:rsidP="00F55BE2">
      <w:pPr>
        <w:rPr>
          <w:highlight w:val="yellow"/>
        </w:rPr>
      </w:pPr>
      <w:r w:rsidRPr="00F55BE2">
        <w:rPr>
          <w:highlight w:val="yellow"/>
        </w:rPr>
        <w:t>4.1</w:t>
      </w:r>
      <w:r w:rsidR="001D2F6D">
        <w:rPr>
          <w:highlight w:val="yellow"/>
        </w:rPr>
        <w:t>.</w:t>
      </w:r>
      <w:r w:rsidR="00BD3473">
        <w:rPr>
          <w:highlight w:val="yellow"/>
        </w:rPr>
        <w:t xml:space="preserve"> </w:t>
      </w:r>
      <w:r w:rsidR="001D2F6D">
        <w:rPr>
          <w:highlight w:val="yellow"/>
        </w:rPr>
        <w:t>M</w:t>
      </w:r>
      <w:r w:rsidRPr="00F55BE2">
        <w:rPr>
          <w:highlight w:val="yellow"/>
        </w:rPr>
        <w:t xml:space="preserve">icroinject </w:t>
      </w:r>
      <w:r w:rsidR="00E50727" w:rsidRPr="00F55BE2">
        <w:rPr>
          <w:highlight w:val="yellow"/>
        </w:rPr>
        <w:t xml:space="preserve">parasites </w:t>
      </w:r>
      <w:r w:rsidRPr="00F55BE2">
        <w:rPr>
          <w:highlight w:val="yellow"/>
        </w:rPr>
        <w:t xml:space="preserve">into the apical side of the 3D organoid </w:t>
      </w:r>
      <w:r w:rsidR="0025413B" w:rsidRPr="00F55BE2">
        <w:rPr>
          <w:highlight w:val="yellow"/>
        </w:rPr>
        <w:t>(</w:t>
      </w:r>
      <w:r w:rsidR="0025413B" w:rsidRPr="001D2F6D">
        <w:rPr>
          <w:b/>
          <w:highlight w:val="yellow"/>
        </w:rPr>
        <w:t>Figure 2</w:t>
      </w:r>
      <w:r w:rsidR="0025413B" w:rsidRPr="00F55BE2">
        <w:rPr>
          <w:highlight w:val="yellow"/>
        </w:rPr>
        <w:t>)</w:t>
      </w:r>
      <w:r w:rsidR="001D2F6D">
        <w:rPr>
          <w:highlight w:val="yellow"/>
        </w:rPr>
        <w:t>.</w:t>
      </w:r>
    </w:p>
    <w:p w14:paraId="2BEE2C9F" w14:textId="77777777" w:rsidR="001D2F6D" w:rsidRPr="00F55BE2" w:rsidRDefault="001D2F6D" w:rsidP="00F55BE2">
      <w:pPr>
        <w:rPr>
          <w:highlight w:val="yellow"/>
        </w:rPr>
      </w:pPr>
    </w:p>
    <w:p w14:paraId="723A4999" w14:textId="0CBAC261" w:rsidR="001D2F6D" w:rsidRDefault="004623D7" w:rsidP="00F55BE2">
      <w:pPr>
        <w:pStyle w:val="ListParagraph"/>
        <w:ind w:left="0"/>
        <w:rPr>
          <w:highlight w:val="yellow"/>
        </w:rPr>
      </w:pPr>
      <w:r w:rsidRPr="00F55BE2">
        <w:rPr>
          <w:highlight w:val="yellow"/>
        </w:rPr>
        <w:t>4.1.1</w:t>
      </w:r>
      <w:r w:rsidR="001D2F6D">
        <w:rPr>
          <w:highlight w:val="yellow"/>
        </w:rPr>
        <w:t>.</w:t>
      </w:r>
      <w:r w:rsidR="00BD3473">
        <w:rPr>
          <w:highlight w:val="yellow"/>
        </w:rPr>
        <w:t xml:space="preserve"> </w:t>
      </w:r>
      <w:r w:rsidR="001D2F6D">
        <w:rPr>
          <w:highlight w:val="yellow"/>
        </w:rPr>
        <w:t>Prepare g</w:t>
      </w:r>
      <w:r w:rsidRPr="00F55BE2">
        <w:rPr>
          <w:highlight w:val="yellow"/>
        </w:rPr>
        <w:t>lass capillaries of 1 mm diameter</w:t>
      </w:r>
      <w:r w:rsidR="00BD3473">
        <w:rPr>
          <w:highlight w:val="yellow"/>
        </w:rPr>
        <w:t xml:space="preserve"> </w:t>
      </w:r>
      <w:r w:rsidRPr="00F55BE2">
        <w:rPr>
          <w:highlight w:val="yellow"/>
        </w:rPr>
        <w:t xml:space="preserve">using </w:t>
      </w:r>
      <w:r w:rsidR="001D2F6D">
        <w:rPr>
          <w:highlight w:val="yellow"/>
        </w:rPr>
        <w:t xml:space="preserve">a </w:t>
      </w:r>
      <w:r w:rsidRPr="00F55BE2">
        <w:rPr>
          <w:highlight w:val="yellow"/>
        </w:rPr>
        <w:t>micropipette puller</w:t>
      </w:r>
      <w:r w:rsidR="001D2F6D">
        <w:rPr>
          <w:highlight w:val="yellow"/>
        </w:rPr>
        <w:t>.</w:t>
      </w:r>
    </w:p>
    <w:p w14:paraId="2DA4C3A2" w14:textId="77777777" w:rsidR="001D2F6D" w:rsidRPr="001D2F6D" w:rsidRDefault="001D2F6D" w:rsidP="00F55BE2">
      <w:pPr>
        <w:pStyle w:val="ListParagraph"/>
        <w:ind w:left="0"/>
      </w:pPr>
    </w:p>
    <w:p w14:paraId="6DC85B59" w14:textId="45C12499" w:rsidR="004623D7" w:rsidRPr="001D2F6D" w:rsidRDefault="001D2F6D" w:rsidP="00F55BE2">
      <w:pPr>
        <w:pStyle w:val="ListParagraph"/>
        <w:ind w:left="0"/>
      </w:pPr>
      <w:r w:rsidRPr="001D2F6D">
        <w:t>NOTE: S</w:t>
      </w:r>
      <w:r w:rsidR="008B69C7" w:rsidRPr="001D2F6D">
        <w:t xml:space="preserve">ettings </w:t>
      </w:r>
      <w:r w:rsidR="001A2BD3">
        <w:t xml:space="preserve">used on the micropipette puller (See </w:t>
      </w:r>
      <w:r w:rsidR="0092193B" w:rsidRPr="002F07AA">
        <w:rPr>
          <w:b/>
        </w:rPr>
        <w:t>Table of Materials</w:t>
      </w:r>
      <w:r w:rsidR="001A2BD3">
        <w:t xml:space="preserve">) </w:t>
      </w:r>
      <w:r w:rsidR="008B69C7" w:rsidRPr="001D2F6D">
        <w:t>are</w:t>
      </w:r>
      <w:r w:rsidR="002F07AA">
        <w:t>:</w:t>
      </w:r>
      <w:r w:rsidR="008B69C7" w:rsidRPr="001D2F6D">
        <w:t xml:space="preserve"> </w:t>
      </w:r>
      <w:r w:rsidR="008E1173" w:rsidRPr="001D2F6D">
        <w:t>Heat</w:t>
      </w:r>
      <w:r w:rsidRPr="001D2F6D">
        <w:t xml:space="preserve"> = </w:t>
      </w:r>
      <w:r w:rsidR="008E1173" w:rsidRPr="001D2F6D">
        <w:t>663,</w:t>
      </w:r>
      <w:r w:rsidRPr="001D2F6D">
        <w:t xml:space="preserve"> </w:t>
      </w:r>
      <w:r w:rsidR="008E1173" w:rsidRPr="001D2F6D">
        <w:t>Pull</w:t>
      </w:r>
      <w:r w:rsidRPr="001D2F6D">
        <w:t xml:space="preserve"> = </w:t>
      </w:r>
      <w:r w:rsidR="008E1173" w:rsidRPr="001D2F6D">
        <w:t>100,</w:t>
      </w:r>
      <w:r w:rsidRPr="001D2F6D">
        <w:t xml:space="preserve"> </w:t>
      </w:r>
      <w:r w:rsidR="008E1173" w:rsidRPr="001D2F6D">
        <w:t>Vel</w:t>
      </w:r>
      <w:r w:rsidR="00266B6C">
        <w:t>ocity</w:t>
      </w:r>
      <w:r w:rsidRPr="001D2F6D">
        <w:t xml:space="preserve"> =</w:t>
      </w:r>
      <w:r w:rsidR="002F07AA">
        <w:t xml:space="preserve"> </w:t>
      </w:r>
      <w:r w:rsidR="008E1173" w:rsidRPr="001D2F6D">
        <w:t>200,</w:t>
      </w:r>
      <w:r w:rsidRPr="001D2F6D">
        <w:t xml:space="preserve"> </w:t>
      </w:r>
      <w:r w:rsidR="008E1173" w:rsidRPr="001D2F6D">
        <w:t>Time</w:t>
      </w:r>
      <w:r w:rsidRPr="001D2F6D">
        <w:t xml:space="preserve"> = </w:t>
      </w:r>
      <w:r w:rsidR="008E1173" w:rsidRPr="001D2F6D">
        <w:t>40</w:t>
      </w:r>
      <w:r w:rsidR="002F07AA">
        <w:t xml:space="preserve"> </w:t>
      </w:r>
      <w:proofErr w:type="spellStart"/>
      <w:r w:rsidR="001A2BD3">
        <w:t>ms</w:t>
      </w:r>
      <w:r w:rsidR="003D0135" w:rsidRPr="001D2F6D">
        <w:t>.</w:t>
      </w:r>
      <w:proofErr w:type="spellEnd"/>
      <w:r w:rsidR="00BD3473" w:rsidRPr="001D2F6D">
        <w:t xml:space="preserve"> </w:t>
      </w:r>
      <w:r w:rsidR="0092193B">
        <w:t>Settings will need to be adjusted</w:t>
      </w:r>
      <w:r w:rsidR="001A2BD3">
        <w:t xml:space="preserve"> according to </w:t>
      </w:r>
      <w:r w:rsidR="0092193B">
        <w:t xml:space="preserve">the </w:t>
      </w:r>
      <w:r w:rsidR="001A2BD3">
        <w:t xml:space="preserve">user instructions </w:t>
      </w:r>
      <w:r w:rsidR="0092193B">
        <w:t xml:space="preserve">for a </w:t>
      </w:r>
      <w:proofErr w:type="gramStart"/>
      <w:r w:rsidR="0092193B">
        <w:t xml:space="preserve">particular </w:t>
      </w:r>
      <w:r w:rsidR="001A2BD3">
        <w:t>machine</w:t>
      </w:r>
      <w:proofErr w:type="gramEnd"/>
      <w:r w:rsidR="001A2BD3">
        <w:t xml:space="preserve">. </w:t>
      </w:r>
    </w:p>
    <w:p w14:paraId="4C079EE4" w14:textId="77777777" w:rsidR="000A757E" w:rsidRPr="00F55BE2" w:rsidRDefault="000A757E" w:rsidP="00F55BE2">
      <w:pPr>
        <w:pStyle w:val="ListParagraph"/>
        <w:ind w:left="0"/>
        <w:rPr>
          <w:highlight w:val="yellow"/>
        </w:rPr>
      </w:pPr>
    </w:p>
    <w:p w14:paraId="3A6556B3" w14:textId="16DBBC2C" w:rsidR="004623D7" w:rsidRPr="00F55BE2" w:rsidRDefault="004623D7" w:rsidP="00F55BE2">
      <w:pPr>
        <w:rPr>
          <w:highlight w:val="yellow"/>
        </w:rPr>
      </w:pPr>
      <w:r w:rsidRPr="00F55BE2">
        <w:rPr>
          <w:highlight w:val="yellow"/>
        </w:rPr>
        <w:t>4.1.2</w:t>
      </w:r>
      <w:r w:rsidR="001D2F6D">
        <w:rPr>
          <w:highlight w:val="yellow"/>
        </w:rPr>
        <w:t>.</w:t>
      </w:r>
      <w:r w:rsidR="00BD3473">
        <w:rPr>
          <w:highlight w:val="yellow"/>
        </w:rPr>
        <w:t xml:space="preserve"> </w:t>
      </w:r>
      <w:r w:rsidRPr="00F55BE2">
        <w:rPr>
          <w:highlight w:val="yellow"/>
        </w:rPr>
        <w:t>Cut the tip of the capillary with forceps</w:t>
      </w:r>
      <w:r w:rsidR="001D2F6D">
        <w:rPr>
          <w:highlight w:val="yellow"/>
        </w:rPr>
        <w:t>. T</w:t>
      </w:r>
      <w:r w:rsidRPr="00F55BE2">
        <w:rPr>
          <w:highlight w:val="yellow"/>
        </w:rPr>
        <w:t>he size/diameter of the capillary end measures</w:t>
      </w:r>
    </w:p>
    <w:p w14:paraId="37603019" w14:textId="4115BE0D" w:rsidR="000A757E" w:rsidRPr="00F55BE2" w:rsidRDefault="004C2A6C" w:rsidP="00F55BE2">
      <w:pPr>
        <w:rPr>
          <w:highlight w:val="yellow"/>
        </w:rPr>
      </w:pPr>
      <w:r w:rsidRPr="00F55BE2">
        <w:rPr>
          <w:highlight w:val="yellow"/>
        </w:rPr>
        <w:t>about 9</w:t>
      </w:r>
      <w:r w:rsidR="001D2F6D">
        <w:rPr>
          <w:highlight w:val="yellow"/>
        </w:rPr>
        <w:t>–</w:t>
      </w:r>
      <w:r w:rsidR="004623D7" w:rsidRPr="00F55BE2">
        <w:rPr>
          <w:highlight w:val="yellow"/>
        </w:rPr>
        <w:t>12</w:t>
      </w:r>
      <w:r w:rsidR="001D2F6D">
        <w:rPr>
          <w:highlight w:val="yellow"/>
        </w:rPr>
        <w:t xml:space="preserve"> </w:t>
      </w:r>
      <w:proofErr w:type="spellStart"/>
      <w:r w:rsidR="004623D7" w:rsidRPr="00F55BE2">
        <w:rPr>
          <w:highlight w:val="yellow"/>
        </w:rPr>
        <w:t>μm</w:t>
      </w:r>
      <w:proofErr w:type="spellEnd"/>
      <w:r w:rsidR="001D2F6D">
        <w:rPr>
          <w:highlight w:val="yellow"/>
        </w:rPr>
        <w:t>; t</w:t>
      </w:r>
      <w:r w:rsidR="004623D7" w:rsidRPr="00F55BE2">
        <w:rPr>
          <w:highlight w:val="yellow"/>
        </w:rPr>
        <w:t>his enables easy flow of oocysts (4</w:t>
      </w:r>
      <w:r w:rsidR="001D2F6D">
        <w:rPr>
          <w:highlight w:val="yellow"/>
        </w:rPr>
        <w:t>–</w:t>
      </w:r>
      <w:r w:rsidR="004623D7" w:rsidRPr="00F55BE2">
        <w:rPr>
          <w:highlight w:val="yellow"/>
        </w:rPr>
        <w:t>5</w:t>
      </w:r>
      <w:r w:rsidR="001D2F6D">
        <w:rPr>
          <w:highlight w:val="yellow"/>
        </w:rPr>
        <w:t xml:space="preserve"> </w:t>
      </w:r>
      <w:proofErr w:type="spellStart"/>
      <w:r w:rsidR="004623D7" w:rsidRPr="00F55BE2">
        <w:rPr>
          <w:highlight w:val="yellow"/>
        </w:rPr>
        <w:t>μm</w:t>
      </w:r>
      <w:proofErr w:type="spellEnd"/>
      <w:r w:rsidR="004623D7" w:rsidRPr="00F55BE2">
        <w:rPr>
          <w:highlight w:val="yellow"/>
        </w:rPr>
        <w:t xml:space="preserve"> size).</w:t>
      </w:r>
    </w:p>
    <w:p w14:paraId="5CBBE41F" w14:textId="4096D500" w:rsidR="004623D7" w:rsidRPr="00F55BE2" w:rsidRDefault="00BD3473" w:rsidP="00F55BE2">
      <w:pPr>
        <w:rPr>
          <w:highlight w:val="yellow"/>
        </w:rPr>
      </w:pPr>
      <w:r>
        <w:rPr>
          <w:highlight w:val="yellow"/>
        </w:rPr>
        <w:t xml:space="preserve"> </w:t>
      </w:r>
    </w:p>
    <w:p w14:paraId="2F2B63F6" w14:textId="709FFAAE" w:rsidR="004623D7" w:rsidRPr="00F55BE2" w:rsidRDefault="004623D7" w:rsidP="00F55BE2">
      <w:pPr>
        <w:rPr>
          <w:highlight w:val="yellow"/>
        </w:rPr>
      </w:pPr>
      <w:r w:rsidRPr="00F55BE2">
        <w:rPr>
          <w:highlight w:val="yellow"/>
        </w:rPr>
        <w:t>4.1.3</w:t>
      </w:r>
      <w:r w:rsidR="001D2F6D">
        <w:rPr>
          <w:highlight w:val="yellow"/>
        </w:rPr>
        <w:t>.</w:t>
      </w:r>
      <w:r w:rsidR="00BD3473">
        <w:rPr>
          <w:highlight w:val="yellow"/>
        </w:rPr>
        <w:t xml:space="preserve"> </w:t>
      </w:r>
      <w:r w:rsidRPr="00F55BE2">
        <w:rPr>
          <w:highlight w:val="yellow"/>
        </w:rPr>
        <w:t xml:space="preserve">Fill capillaries with oocyst or sporozoite suspension using micro-loader tips. </w:t>
      </w:r>
    </w:p>
    <w:p w14:paraId="4BE896BC" w14:textId="77777777" w:rsidR="000A757E" w:rsidRPr="00F55BE2" w:rsidRDefault="000A757E" w:rsidP="00F55BE2">
      <w:pPr>
        <w:rPr>
          <w:highlight w:val="yellow"/>
        </w:rPr>
      </w:pPr>
    </w:p>
    <w:p w14:paraId="2EA6A105" w14:textId="7F4F2B7B" w:rsidR="004623D7" w:rsidRPr="00F55BE2" w:rsidRDefault="008A253D" w:rsidP="00F55BE2">
      <w:pPr>
        <w:pStyle w:val="ListParagraph"/>
        <w:ind w:left="0"/>
        <w:rPr>
          <w:highlight w:val="yellow"/>
        </w:rPr>
      </w:pPr>
      <w:r w:rsidRPr="00F55BE2">
        <w:rPr>
          <w:highlight w:val="yellow"/>
        </w:rPr>
        <w:t>4</w:t>
      </w:r>
      <w:r w:rsidR="004623D7" w:rsidRPr="00F55BE2">
        <w:rPr>
          <w:highlight w:val="yellow"/>
        </w:rPr>
        <w:t>.1.4</w:t>
      </w:r>
      <w:r w:rsidR="001D2F6D">
        <w:rPr>
          <w:highlight w:val="yellow"/>
        </w:rPr>
        <w:t>.</w:t>
      </w:r>
      <w:r w:rsidR="00BD3473">
        <w:rPr>
          <w:highlight w:val="yellow"/>
        </w:rPr>
        <w:t xml:space="preserve"> </w:t>
      </w:r>
      <w:r w:rsidR="004623D7" w:rsidRPr="00F55BE2">
        <w:rPr>
          <w:highlight w:val="yellow"/>
        </w:rPr>
        <w:t xml:space="preserve">Load </w:t>
      </w:r>
      <w:r w:rsidR="008507D4" w:rsidRPr="00F55BE2">
        <w:rPr>
          <w:highlight w:val="yellow"/>
        </w:rPr>
        <w:t xml:space="preserve">the </w:t>
      </w:r>
      <w:r w:rsidR="004623D7" w:rsidRPr="00F55BE2">
        <w:rPr>
          <w:highlight w:val="yellow"/>
        </w:rPr>
        <w:t>oocyst</w:t>
      </w:r>
      <w:r w:rsidR="00D57CD7">
        <w:rPr>
          <w:highlight w:val="yellow"/>
        </w:rPr>
        <w:t>-</w:t>
      </w:r>
      <w:r w:rsidR="004623D7" w:rsidRPr="00F55BE2">
        <w:rPr>
          <w:highlight w:val="yellow"/>
        </w:rPr>
        <w:t xml:space="preserve">filled capillary onto </w:t>
      </w:r>
      <w:r w:rsidR="008B69C7" w:rsidRPr="00F55BE2">
        <w:rPr>
          <w:highlight w:val="yellow"/>
        </w:rPr>
        <w:t>a</w:t>
      </w:r>
      <w:r w:rsidR="004623D7" w:rsidRPr="00F55BE2">
        <w:rPr>
          <w:highlight w:val="yellow"/>
        </w:rPr>
        <w:t xml:space="preserve"> microinjector</w:t>
      </w:r>
      <w:r w:rsidR="001D2F6D">
        <w:rPr>
          <w:highlight w:val="yellow"/>
        </w:rPr>
        <w:t>.</w:t>
      </w:r>
      <w:r w:rsidR="00BD3473">
        <w:rPr>
          <w:highlight w:val="yellow"/>
        </w:rPr>
        <w:t xml:space="preserve"> </w:t>
      </w:r>
    </w:p>
    <w:p w14:paraId="497C0FB0" w14:textId="77777777" w:rsidR="004623D7" w:rsidRPr="00F55BE2" w:rsidRDefault="004623D7" w:rsidP="00F55BE2">
      <w:pPr>
        <w:pStyle w:val="ListParagraph"/>
        <w:ind w:left="0"/>
        <w:rPr>
          <w:highlight w:val="yellow"/>
        </w:rPr>
      </w:pPr>
    </w:p>
    <w:p w14:paraId="3772A8BB" w14:textId="280F1DA4" w:rsidR="004623D7" w:rsidRPr="00F55BE2" w:rsidRDefault="004623D7" w:rsidP="00F55BE2">
      <w:pPr>
        <w:rPr>
          <w:highlight w:val="yellow"/>
        </w:rPr>
      </w:pPr>
      <w:r w:rsidRPr="00F55BE2">
        <w:rPr>
          <w:highlight w:val="yellow"/>
        </w:rPr>
        <w:t>4.1.5</w:t>
      </w:r>
      <w:r w:rsidR="001D2F6D">
        <w:rPr>
          <w:highlight w:val="yellow"/>
        </w:rPr>
        <w:t>.</w:t>
      </w:r>
      <w:r w:rsidRPr="00F55BE2">
        <w:rPr>
          <w:highlight w:val="yellow"/>
        </w:rPr>
        <w:t xml:space="preserve"> Microinject 100–200</w:t>
      </w:r>
      <w:r w:rsidR="001D2F6D">
        <w:rPr>
          <w:highlight w:val="yellow"/>
        </w:rPr>
        <w:t xml:space="preserve"> </w:t>
      </w:r>
      <w:proofErr w:type="spellStart"/>
      <w:r w:rsidRPr="00F55BE2">
        <w:rPr>
          <w:highlight w:val="yellow"/>
        </w:rPr>
        <w:t>n</w:t>
      </w:r>
      <w:r w:rsidR="001D2F6D">
        <w:rPr>
          <w:highlight w:val="yellow"/>
        </w:rPr>
        <w:t>L</w:t>
      </w:r>
      <w:proofErr w:type="spellEnd"/>
      <w:r w:rsidRPr="00F55BE2">
        <w:rPr>
          <w:highlight w:val="yellow"/>
        </w:rPr>
        <w:t xml:space="preserve"> suspension into each organoid</w:t>
      </w:r>
      <w:r w:rsidR="00ED676C">
        <w:rPr>
          <w:highlight w:val="yellow"/>
        </w:rPr>
        <w:t xml:space="preserve"> under an inverted microscope at 5</w:t>
      </w:r>
      <w:r w:rsidR="002F07AA">
        <w:rPr>
          <w:highlight w:val="yellow"/>
        </w:rPr>
        <w:t>x</w:t>
      </w:r>
      <w:r w:rsidR="00ED676C">
        <w:rPr>
          <w:highlight w:val="yellow"/>
        </w:rPr>
        <w:t xml:space="preserve"> magnification</w:t>
      </w:r>
      <w:r w:rsidRPr="00F55BE2">
        <w:rPr>
          <w:highlight w:val="yellow"/>
        </w:rPr>
        <w:t>, keeping the pressure constant.</w:t>
      </w:r>
      <w:r w:rsidR="00BD3473">
        <w:rPr>
          <w:highlight w:val="yellow"/>
        </w:rPr>
        <w:t xml:space="preserve"> </w:t>
      </w:r>
      <w:r w:rsidR="0015530E">
        <w:rPr>
          <w:highlight w:val="yellow"/>
        </w:rPr>
        <w:t xml:space="preserve">After microinjection, refresh media with OME or OMD every day and maintain the </w:t>
      </w:r>
      <w:r w:rsidR="0015530E" w:rsidRPr="002F07AA">
        <w:rPr>
          <w:highlight w:val="yellow"/>
        </w:rPr>
        <w:t>plate at 37 °C.</w:t>
      </w:r>
      <w:r w:rsidR="0015530E" w:rsidRPr="002F07AA">
        <w:t xml:space="preserve"> </w:t>
      </w:r>
    </w:p>
    <w:p w14:paraId="44BFE6F3" w14:textId="77777777" w:rsidR="004623D7" w:rsidRPr="00F55BE2" w:rsidRDefault="004623D7" w:rsidP="00F55BE2">
      <w:pPr>
        <w:pStyle w:val="ListParagraph"/>
        <w:ind w:left="0"/>
        <w:rPr>
          <w:highlight w:val="yellow"/>
        </w:rPr>
      </w:pPr>
    </w:p>
    <w:p w14:paraId="110BCA07" w14:textId="5F6A14AE" w:rsidR="004623D7" w:rsidRPr="00F55BE2" w:rsidRDefault="004623D7" w:rsidP="00F55BE2">
      <w:pPr>
        <w:rPr>
          <w:highlight w:val="yellow"/>
        </w:rPr>
      </w:pPr>
      <w:r w:rsidRPr="001D2F6D">
        <w:t>NOTE:</w:t>
      </w:r>
      <w:r w:rsidR="00BD3473" w:rsidRPr="001D2F6D">
        <w:t xml:space="preserve"> </w:t>
      </w:r>
      <w:r w:rsidR="008507D4" w:rsidRPr="001D2F6D">
        <w:t>We do not use a m</w:t>
      </w:r>
      <w:r w:rsidRPr="001D2F6D">
        <w:t xml:space="preserve">icromanipulator for microinjection. Use of </w:t>
      </w:r>
      <w:r w:rsidR="001D2F6D" w:rsidRPr="001D2F6D">
        <w:t xml:space="preserve">the </w:t>
      </w:r>
      <w:r w:rsidRPr="001D2F6D">
        <w:t xml:space="preserve">same capillary is recommended for the entire experiment to ensure equal injection </w:t>
      </w:r>
      <w:r w:rsidR="001D2F6D" w:rsidRPr="001D2F6D">
        <w:t>in</w:t>
      </w:r>
      <w:r w:rsidRPr="001D2F6D">
        <w:t xml:space="preserve"> every sample. </w:t>
      </w:r>
    </w:p>
    <w:p w14:paraId="764AB4CC" w14:textId="77777777" w:rsidR="00104457" w:rsidRPr="00F55BE2" w:rsidRDefault="00104457" w:rsidP="00F55BE2">
      <w:pPr>
        <w:rPr>
          <w:highlight w:val="yellow"/>
        </w:rPr>
      </w:pPr>
    </w:p>
    <w:p w14:paraId="4852B1FF" w14:textId="37293C09" w:rsidR="00104457" w:rsidRPr="00F55BE2" w:rsidRDefault="00104457" w:rsidP="00F55BE2">
      <w:pPr>
        <w:rPr>
          <w:b/>
          <w:highlight w:val="yellow"/>
        </w:rPr>
      </w:pPr>
      <w:r w:rsidRPr="00F55BE2">
        <w:rPr>
          <w:b/>
        </w:rPr>
        <w:t>5.</w:t>
      </w:r>
      <w:r w:rsidR="00BD3473">
        <w:rPr>
          <w:b/>
        </w:rPr>
        <w:t xml:space="preserve"> </w:t>
      </w:r>
      <w:r w:rsidRPr="00F55BE2">
        <w:rPr>
          <w:b/>
        </w:rPr>
        <w:t xml:space="preserve">Immunofluorescence staining of organoids </w:t>
      </w:r>
    </w:p>
    <w:p w14:paraId="0405A6A4" w14:textId="77777777" w:rsidR="00104457" w:rsidRPr="00F55BE2" w:rsidRDefault="00104457" w:rsidP="00F55BE2"/>
    <w:p w14:paraId="6341BABD" w14:textId="6063239E" w:rsidR="00104457" w:rsidRPr="00F55BE2" w:rsidRDefault="00104457" w:rsidP="00F55BE2">
      <w:r w:rsidRPr="00F55BE2">
        <w:t>5.1.1</w:t>
      </w:r>
      <w:r w:rsidR="001D2F6D">
        <w:t>.</w:t>
      </w:r>
      <w:r w:rsidRPr="00F55BE2">
        <w:t xml:space="preserve"> Collect organoids (1</w:t>
      </w:r>
      <w:r w:rsidR="004E7BF9">
        <w:t>–</w:t>
      </w:r>
      <w:r w:rsidRPr="00F55BE2">
        <w:t xml:space="preserve">2 x 24 wells) with </w:t>
      </w:r>
      <w:r w:rsidR="004E7BF9">
        <w:t xml:space="preserve">a </w:t>
      </w:r>
      <w:r w:rsidRPr="00F55BE2">
        <w:t xml:space="preserve">P1000 pipette </w:t>
      </w:r>
      <w:r w:rsidR="004E7BF9">
        <w:t>i</w:t>
      </w:r>
      <w:r w:rsidRPr="00F55BE2">
        <w:t>n</w:t>
      </w:r>
      <w:r w:rsidR="008B69C7" w:rsidRPr="00F55BE2">
        <w:t>to a</w:t>
      </w:r>
      <w:r w:rsidRPr="00F55BE2">
        <w:t xml:space="preserve"> 15 m</w:t>
      </w:r>
      <w:r w:rsidR="004E7BF9">
        <w:t>L</w:t>
      </w:r>
      <w:r w:rsidRPr="00F55BE2">
        <w:t xml:space="preserve"> tube</w:t>
      </w:r>
      <w:r w:rsidR="004E7BF9">
        <w:t xml:space="preserve"> containing</w:t>
      </w:r>
      <w:r w:rsidR="004E7BF9" w:rsidRPr="004E7BF9">
        <w:t xml:space="preserve"> </w:t>
      </w:r>
      <w:r w:rsidR="004E7BF9" w:rsidRPr="00F55BE2">
        <w:t>cold F12+++</w:t>
      </w:r>
      <w:r w:rsidR="008B69C7" w:rsidRPr="00F55BE2">
        <w:t>.</w:t>
      </w:r>
    </w:p>
    <w:p w14:paraId="2CDD4572" w14:textId="77777777" w:rsidR="00980E3F" w:rsidRPr="00F55BE2" w:rsidRDefault="00980E3F" w:rsidP="00F55BE2"/>
    <w:p w14:paraId="6BA5CEAE" w14:textId="74AAD064" w:rsidR="00104457" w:rsidRPr="00F55BE2" w:rsidRDefault="00104457" w:rsidP="00F55BE2">
      <w:r w:rsidRPr="00F55BE2">
        <w:t>5.1.2</w:t>
      </w:r>
      <w:r w:rsidR="004E7BF9">
        <w:t>.</w:t>
      </w:r>
      <w:r w:rsidRPr="00F55BE2">
        <w:t xml:space="preserve"> </w:t>
      </w:r>
      <w:r w:rsidR="008B69C7" w:rsidRPr="00F55BE2">
        <w:t>Pellet organoids</w:t>
      </w:r>
      <w:r w:rsidR="00E33780" w:rsidRPr="00F55BE2">
        <w:t xml:space="preserve"> at </w:t>
      </w:r>
      <w:r w:rsidR="005B7E43" w:rsidRPr="00F55BE2">
        <w:t>300</w:t>
      </w:r>
      <w:r w:rsidR="004E7BF9">
        <w:t xml:space="preserve"> x </w:t>
      </w:r>
      <w:r w:rsidR="005B7E43" w:rsidRPr="004E7BF9">
        <w:rPr>
          <w:i/>
        </w:rPr>
        <w:t>g</w:t>
      </w:r>
      <w:r w:rsidR="00E33780" w:rsidRPr="00F55BE2">
        <w:t xml:space="preserve"> for 2 min</w:t>
      </w:r>
      <w:r w:rsidRPr="00F55BE2">
        <w:t xml:space="preserve">, </w:t>
      </w:r>
      <w:r w:rsidR="008B69C7" w:rsidRPr="00F55BE2">
        <w:t>remove the</w:t>
      </w:r>
      <w:r w:rsidRPr="00F55BE2">
        <w:t xml:space="preserve"> supernatant</w:t>
      </w:r>
      <w:r w:rsidR="008B69C7" w:rsidRPr="00F55BE2">
        <w:t xml:space="preserve"> without disrupting the pellet</w:t>
      </w:r>
      <w:r w:rsidRPr="00F55BE2">
        <w:t xml:space="preserve">, and gently pipet </w:t>
      </w:r>
      <w:r w:rsidR="004E7BF9">
        <w:t xml:space="preserve">the </w:t>
      </w:r>
      <w:r w:rsidRPr="00F55BE2">
        <w:t>pellet loose in</w:t>
      </w:r>
      <w:r w:rsidR="008B69C7" w:rsidRPr="00F55BE2">
        <w:t>to the</w:t>
      </w:r>
      <w:r w:rsidR="00980E3F" w:rsidRPr="00F55BE2">
        <w:t xml:space="preserve"> remaining volume.</w:t>
      </w:r>
    </w:p>
    <w:p w14:paraId="5523376D" w14:textId="77777777" w:rsidR="00980E3F" w:rsidRPr="00F55BE2" w:rsidRDefault="00980E3F" w:rsidP="00F55BE2"/>
    <w:p w14:paraId="52F6EA3D" w14:textId="4CBA4C32" w:rsidR="00104457" w:rsidRPr="00F55BE2" w:rsidRDefault="00104457" w:rsidP="00F55BE2">
      <w:r w:rsidRPr="00F55BE2">
        <w:t>5.1.3</w:t>
      </w:r>
      <w:r w:rsidR="004E7BF9">
        <w:t>.</w:t>
      </w:r>
      <w:r w:rsidRPr="00F55BE2">
        <w:t xml:space="preserve"> </w:t>
      </w:r>
      <w:r w:rsidR="008B69C7" w:rsidRPr="00F55BE2">
        <w:t>Add</w:t>
      </w:r>
      <w:r w:rsidRPr="00F55BE2">
        <w:t xml:space="preserve"> 5 m</w:t>
      </w:r>
      <w:r w:rsidR="004E7BF9">
        <w:t>L</w:t>
      </w:r>
      <w:r w:rsidR="008B69C7" w:rsidRPr="00F55BE2">
        <w:t xml:space="preserve"> of</w:t>
      </w:r>
      <w:r w:rsidRPr="00F55BE2">
        <w:t xml:space="preserve"> 2% </w:t>
      </w:r>
      <w:r w:rsidR="004D56EF" w:rsidRPr="00F55BE2">
        <w:t xml:space="preserve">paraformaldehyde in </w:t>
      </w:r>
      <w:r w:rsidRPr="00F55BE2">
        <w:t xml:space="preserve">PBS. </w:t>
      </w:r>
      <w:r w:rsidR="008B69C7" w:rsidRPr="00F55BE2">
        <w:t>To</w:t>
      </w:r>
      <w:r w:rsidRPr="00F55BE2">
        <w:t xml:space="preserve"> prevent the organoids </w:t>
      </w:r>
      <w:r w:rsidR="008B69C7" w:rsidRPr="00F55BE2">
        <w:t>from sticking</w:t>
      </w:r>
      <w:r w:rsidRPr="00F55BE2">
        <w:t xml:space="preserve"> to the wall</w:t>
      </w:r>
      <w:r w:rsidR="008B69C7" w:rsidRPr="00F55BE2">
        <w:t xml:space="preserve"> do not invert the tube.</w:t>
      </w:r>
      <w:r w:rsidR="00BD3473">
        <w:t xml:space="preserve"> </w:t>
      </w:r>
      <w:r w:rsidR="008B69C7" w:rsidRPr="00F55BE2">
        <w:t>Allow the organoids to settle to the bottom of the tube and</w:t>
      </w:r>
      <w:r w:rsidRPr="00F55BE2">
        <w:t xml:space="preserve"> fix at 4</w:t>
      </w:r>
      <w:r w:rsidR="004E7BF9">
        <w:t xml:space="preserve"> </w:t>
      </w:r>
      <w:r w:rsidRPr="00F55BE2">
        <w:t>°C overnight or 1 h at room temperature.</w:t>
      </w:r>
    </w:p>
    <w:p w14:paraId="00DD3C1B" w14:textId="77777777" w:rsidR="00980E3F" w:rsidRPr="00F55BE2" w:rsidRDefault="00980E3F" w:rsidP="00F55BE2"/>
    <w:p w14:paraId="6584F7C1" w14:textId="3B34E303" w:rsidR="00104457" w:rsidRPr="00F55BE2" w:rsidRDefault="00980E3F" w:rsidP="00F55BE2">
      <w:r w:rsidRPr="00F55BE2">
        <w:t>5.1.4</w:t>
      </w:r>
      <w:r w:rsidR="004E7BF9">
        <w:t>.</w:t>
      </w:r>
      <w:r w:rsidRPr="00F55BE2">
        <w:t xml:space="preserve"> Remove</w:t>
      </w:r>
      <w:r w:rsidR="008B69C7" w:rsidRPr="00F55BE2">
        <w:t xml:space="preserve"> the</w:t>
      </w:r>
      <w:r w:rsidR="00104457" w:rsidRPr="00F55BE2">
        <w:t xml:space="preserve"> fixative</w:t>
      </w:r>
      <w:r w:rsidR="008B69C7" w:rsidRPr="00F55BE2">
        <w:t xml:space="preserve"> and</w:t>
      </w:r>
      <w:r w:rsidR="00104457" w:rsidRPr="00F55BE2">
        <w:t xml:space="preserve"> add 10 m</w:t>
      </w:r>
      <w:r w:rsidR="004E7BF9">
        <w:t>L</w:t>
      </w:r>
      <w:r w:rsidR="008B69C7" w:rsidRPr="00F55BE2">
        <w:t xml:space="preserve"> of </w:t>
      </w:r>
      <w:r w:rsidR="00104457" w:rsidRPr="00F55BE2">
        <w:t>permeabilization buffer (0</w:t>
      </w:r>
      <w:r w:rsidR="000419D7" w:rsidRPr="00F55BE2">
        <w:t>.</w:t>
      </w:r>
      <w:r w:rsidR="00104457" w:rsidRPr="00F55BE2">
        <w:t xml:space="preserve">2% </w:t>
      </w:r>
      <w:r w:rsidR="004E7BF9">
        <w:t>T</w:t>
      </w:r>
      <w:r w:rsidR="00104457" w:rsidRPr="00F55BE2">
        <w:t>riton</w:t>
      </w:r>
      <w:r w:rsidR="004E7BF9">
        <w:t xml:space="preserve"> in</w:t>
      </w:r>
      <w:r w:rsidR="00104457" w:rsidRPr="00F55BE2">
        <w:t xml:space="preserve"> PBS).</w:t>
      </w:r>
    </w:p>
    <w:p w14:paraId="07ED2325" w14:textId="77777777" w:rsidR="00980E3F" w:rsidRPr="00F55BE2" w:rsidRDefault="00980E3F" w:rsidP="00F55BE2"/>
    <w:p w14:paraId="21050DDD" w14:textId="070E3190" w:rsidR="00980E3F" w:rsidRPr="00F55BE2" w:rsidRDefault="00104457" w:rsidP="00F55BE2">
      <w:r w:rsidRPr="00F55BE2">
        <w:t>5.1.5</w:t>
      </w:r>
      <w:r w:rsidR="004E7BF9">
        <w:t>.</w:t>
      </w:r>
      <w:r w:rsidRPr="00F55BE2">
        <w:t xml:space="preserve"> Rotate</w:t>
      </w:r>
      <w:r w:rsidR="008B69C7" w:rsidRPr="00F55BE2">
        <w:t xml:space="preserve"> the tube</w:t>
      </w:r>
      <w:r w:rsidRPr="00F55BE2">
        <w:t xml:space="preserve"> at </w:t>
      </w:r>
      <w:r w:rsidR="008B69C7" w:rsidRPr="00F55BE2">
        <w:t xml:space="preserve">room temperature for </w:t>
      </w:r>
      <w:r w:rsidRPr="00F55BE2">
        <w:t>20 min (</w:t>
      </w:r>
      <w:r w:rsidR="008B69C7" w:rsidRPr="00F55BE2">
        <w:t xml:space="preserve">this </w:t>
      </w:r>
      <w:r w:rsidR="004E7BF9">
        <w:t>e</w:t>
      </w:r>
      <w:r w:rsidR="008B69C7" w:rsidRPr="00F55BE2">
        <w:t>nsures that all the organoids remain in suspension</w:t>
      </w:r>
      <w:r w:rsidRPr="00F55BE2">
        <w:t>)</w:t>
      </w:r>
      <w:r w:rsidR="004E7BF9">
        <w:t>.</w:t>
      </w:r>
    </w:p>
    <w:p w14:paraId="4F7D7284" w14:textId="77777777" w:rsidR="00980E3F" w:rsidRPr="00F55BE2" w:rsidRDefault="00980E3F" w:rsidP="00F55BE2"/>
    <w:p w14:paraId="5A000CE6" w14:textId="170CF5DC" w:rsidR="00104457" w:rsidRPr="00F55BE2" w:rsidRDefault="00104457" w:rsidP="00F55BE2">
      <w:r w:rsidRPr="00F55BE2">
        <w:t>5.1.6</w:t>
      </w:r>
      <w:r w:rsidR="004E7BF9">
        <w:t>.</w:t>
      </w:r>
      <w:r w:rsidRPr="00F55BE2">
        <w:t xml:space="preserve"> </w:t>
      </w:r>
      <w:r w:rsidR="004D56EF" w:rsidRPr="00F55BE2">
        <w:t xml:space="preserve">Pellet the organoids at </w:t>
      </w:r>
      <w:r w:rsidR="005B7E43" w:rsidRPr="00F55BE2">
        <w:t>300</w:t>
      </w:r>
      <w:r w:rsidR="004E7BF9">
        <w:t xml:space="preserve"> x </w:t>
      </w:r>
      <w:r w:rsidR="005B7E43" w:rsidRPr="004E7BF9">
        <w:rPr>
          <w:i/>
        </w:rPr>
        <w:t>g</w:t>
      </w:r>
      <w:r w:rsidR="004D56EF" w:rsidRPr="00F55BE2">
        <w:t xml:space="preserve"> for </w:t>
      </w:r>
      <w:r w:rsidRPr="00F55BE2">
        <w:t xml:space="preserve">2 min, </w:t>
      </w:r>
      <w:r w:rsidR="004E7BF9">
        <w:t xml:space="preserve">and then </w:t>
      </w:r>
      <w:r w:rsidR="00E33780" w:rsidRPr="00F55BE2">
        <w:t xml:space="preserve">discard </w:t>
      </w:r>
      <w:r w:rsidR="004E7BF9">
        <w:t xml:space="preserve">the </w:t>
      </w:r>
      <w:r w:rsidR="00E33780" w:rsidRPr="00F55BE2">
        <w:t>supernatant</w:t>
      </w:r>
      <w:r w:rsidRPr="00F55BE2">
        <w:t>.</w:t>
      </w:r>
    </w:p>
    <w:p w14:paraId="13BB2F2D" w14:textId="77777777" w:rsidR="00182E8A" w:rsidRPr="00F55BE2" w:rsidRDefault="00182E8A" w:rsidP="00F55BE2"/>
    <w:p w14:paraId="4EFBC54C" w14:textId="008EFC61" w:rsidR="00104457" w:rsidRPr="00F55BE2" w:rsidRDefault="00104457" w:rsidP="00F55BE2">
      <w:r w:rsidRPr="00F55BE2">
        <w:t>5.1.7</w:t>
      </w:r>
      <w:r w:rsidR="004E7BF9">
        <w:t>.</w:t>
      </w:r>
      <w:r w:rsidRPr="00F55BE2">
        <w:t xml:space="preserve"> Resuspend </w:t>
      </w:r>
      <w:r w:rsidR="004E7BF9">
        <w:t xml:space="preserve">the </w:t>
      </w:r>
      <w:r w:rsidR="004D56EF" w:rsidRPr="00F55BE2">
        <w:t xml:space="preserve">organoids </w:t>
      </w:r>
      <w:r w:rsidRPr="00F55BE2">
        <w:t>gently in 500</w:t>
      </w:r>
      <w:r w:rsidR="004E7BF9">
        <w:t xml:space="preserve"> µL</w:t>
      </w:r>
      <w:r w:rsidRPr="00F55BE2">
        <w:t xml:space="preserve"> </w:t>
      </w:r>
      <w:r w:rsidR="004D56EF" w:rsidRPr="00F55BE2">
        <w:t>of b</w:t>
      </w:r>
      <w:r w:rsidRPr="00F55BE2">
        <w:t xml:space="preserve">locking </w:t>
      </w:r>
      <w:r w:rsidR="004D56EF" w:rsidRPr="00F55BE2">
        <w:t xml:space="preserve">solution </w:t>
      </w:r>
      <w:r w:rsidRPr="00F55BE2">
        <w:t>(</w:t>
      </w:r>
      <w:r w:rsidR="006C5E08" w:rsidRPr="00F55BE2">
        <w:t xml:space="preserve">See </w:t>
      </w:r>
      <w:r w:rsidR="002F07AA">
        <w:t xml:space="preserve">the </w:t>
      </w:r>
      <w:r w:rsidR="002F07AA" w:rsidRPr="002F07AA">
        <w:rPr>
          <w:b/>
        </w:rPr>
        <w:t>Table of M</w:t>
      </w:r>
      <w:r w:rsidR="006C5E08" w:rsidRPr="002F07AA">
        <w:rPr>
          <w:b/>
        </w:rPr>
        <w:t>aterials</w:t>
      </w:r>
      <w:r w:rsidRPr="00F55BE2">
        <w:t xml:space="preserve">) and transfer to </w:t>
      </w:r>
      <w:r w:rsidR="00807F67">
        <w:t xml:space="preserve">a </w:t>
      </w:r>
      <w:r w:rsidRPr="00F55BE2">
        <w:t>2 m</w:t>
      </w:r>
      <w:r w:rsidR="00807F67">
        <w:t>L</w:t>
      </w:r>
      <w:r w:rsidRPr="00F55BE2">
        <w:t xml:space="preserve"> micro</w:t>
      </w:r>
      <w:r w:rsidR="00807F67">
        <w:t>centri</w:t>
      </w:r>
      <w:r w:rsidRPr="00F55BE2">
        <w:t>fuge tube.</w:t>
      </w:r>
    </w:p>
    <w:p w14:paraId="481B32DA" w14:textId="77777777" w:rsidR="00980E3F" w:rsidRPr="00F55BE2" w:rsidRDefault="00980E3F" w:rsidP="00F55BE2"/>
    <w:p w14:paraId="2BCCC41C" w14:textId="1F8D87B2" w:rsidR="00104457" w:rsidRPr="00F55BE2" w:rsidRDefault="00104457" w:rsidP="00F55BE2">
      <w:r w:rsidRPr="00F55BE2">
        <w:t>5.1.8</w:t>
      </w:r>
      <w:r w:rsidR="00807F67">
        <w:t>.</w:t>
      </w:r>
      <w:r w:rsidR="00BD3473">
        <w:t xml:space="preserve"> </w:t>
      </w:r>
      <w:r w:rsidR="004D56EF" w:rsidRPr="00F55BE2">
        <w:t xml:space="preserve">Incubate for </w:t>
      </w:r>
      <w:r w:rsidRPr="00F55BE2">
        <w:t>20 min</w:t>
      </w:r>
      <w:r w:rsidR="004D56EF" w:rsidRPr="00F55BE2">
        <w:t xml:space="preserve"> at room </w:t>
      </w:r>
      <w:r w:rsidR="00655800" w:rsidRPr="00F55BE2">
        <w:t>temperature on</w:t>
      </w:r>
      <w:r w:rsidR="004D56EF" w:rsidRPr="00F55BE2">
        <w:t xml:space="preserve"> a </w:t>
      </w:r>
      <w:r w:rsidRPr="00F55BE2">
        <w:t>shaker</w:t>
      </w:r>
      <w:r w:rsidR="004D56EF" w:rsidRPr="00F55BE2">
        <w:t>.</w:t>
      </w:r>
      <w:r w:rsidR="00BD3473">
        <w:t xml:space="preserve"> </w:t>
      </w:r>
      <w:r w:rsidR="004D56EF" w:rsidRPr="00F55BE2">
        <w:t xml:space="preserve">Allow </w:t>
      </w:r>
      <w:r w:rsidRPr="00F55BE2">
        <w:t xml:space="preserve">organoids </w:t>
      </w:r>
      <w:r w:rsidR="004D56EF" w:rsidRPr="00F55BE2">
        <w:t xml:space="preserve">to settle to the bottom of </w:t>
      </w:r>
      <w:r w:rsidR="00807F67">
        <w:t xml:space="preserve">the </w:t>
      </w:r>
      <w:r w:rsidR="004D56EF" w:rsidRPr="00F55BE2">
        <w:t>tube by gravity.</w:t>
      </w:r>
      <w:r w:rsidR="00BD3473">
        <w:t xml:space="preserve"> </w:t>
      </w:r>
      <w:r w:rsidR="004D56EF" w:rsidRPr="00F55BE2">
        <w:t>Replace</w:t>
      </w:r>
      <w:r w:rsidR="00807F67">
        <w:t xml:space="preserve"> the</w:t>
      </w:r>
      <w:r w:rsidR="004D56EF" w:rsidRPr="00F55BE2">
        <w:t xml:space="preserve"> blocking solution with</w:t>
      </w:r>
      <w:r w:rsidRPr="00F55BE2">
        <w:t xml:space="preserve"> </w:t>
      </w:r>
      <w:r w:rsidR="004D56EF" w:rsidRPr="00F55BE2">
        <w:t xml:space="preserve">primary antibody </w:t>
      </w:r>
      <w:r w:rsidRPr="00F55BE2">
        <w:t>solution</w:t>
      </w:r>
      <w:r w:rsidR="004D56EF" w:rsidRPr="00F55BE2">
        <w:t xml:space="preserve"> </w:t>
      </w:r>
      <w:r w:rsidR="004E681A">
        <w:t xml:space="preserve">(See </w:t>
      </w:r>
      <w:r w:rsidR="0092193B" w:rsidRPr="002F07AA">
        <w:rPr>
          <w:b/>
        </w:rPr>
        <w:t>Table of M</w:t>
      </w:r>
      <w:r w:rsidR="004E681A" w:rsidRPr="002F07AA">
        <w:rPr>
          <w:b/>
        </w:rPr>
        <w:t>aterials</w:t>
      </w:r>
      <w:r w:rsidR="004E681A">
        <w:t xml:space="preserve">) </w:t>
      </w:r>
      <w:r w:rsidR="004D56EF" w:rsidRPr="00F55BE2">
        <w:t xml:space="preserve">and incubate for </w:t>
      </w:r>
      <w:r w:rsidR="005B7E43" w:rsidRPr="00F55BE2">
        <w:t>1</w:t>
      </w:r>
      <w:r w:rsidR="00807F67">
        <w:t>–</w:t>
      </w:r>
      <w:r w:rsidR="006C5E08" w:rsidRPr="00F55BE2">
        <w:t>2</w:t>
      </w:r>
      <w:r w:rsidR="00807F67">
        <w:t xml:space="preserve"> </w:t>
      </w:r>
      <w:r w:rsidR="006C5E08" w:rsidRPr="00F55BE2">
        <w:t xml:space="preserve">h </w:t>
      </w:r>
      <w:r w:rsidR="004D56EF" w:rsidRPr="00F55BE2">
        <w:t>at room temperature</w:t>
      </w:r>
      <w:r w:rsidR="006C5E08" w:rsidRPr="00F55BE2">
        <w:t xml:space="preserve"> or overnight at </w:t>
      </w:r>
      <w:r w:rsidR="00655800" w:rsidRPr="00F55BE2">
        <w:t>4</w:t>
      </w:r>
      <w:r w:rsidR="00807F67">
        <w:t xml:space="preserve"> </w:t>
      </w:r>
      <w:r w:rsidR="00655800" w:rsidRPr="00F55BE2">
        <w:t>°C</w:t>
      </w:r>
      <w:r w:rsidRPr="00F55BE2">
        <w:t>.</w:t>
      </w:r>
    </w:p>
    <w:p w14:paraId="1A1E2D4C" w14:textId="77777777" w:rsidR="00980E3F" w:rsidRPr="00F55BE2" w:rsidRDefault="00980E3F" w:rsidP="00F55BE2"/>
    <w:p w14:paraId="698C354B" w14:textId="7D5276CC" w:rsidR="00104457" w:rsidRPr="00F55BE2" w:rsidRDefault="00104457" w:rsidP="00F55BE2">
      <w:r w:rsidRPr="00F55BE2">
        <w:t>5.1.9</w:t>
      </w:r>
      <w:r w:rsidR="00807F67">
        <w:t>.</w:t>
      </w:r>
      <w:r w:rsidRPr="00F55BE2">
        <w:t xml:space="preserve"> Wash 3x </w:t>
      </w:r>
      <w:r w:rsidR="00807F67">
        <w:t xml:space="preserve">with </w:t>
      </w:r>
      <w:r w:rsidRPr="00F55BE2">
        <w:t xml:space="preserve">PBS </w:t>
      </w:r>
      <w:r w:rsidR="00807F67">
        <w:t xml:space="preserve">containing </w:t>
      </w:r>
      <w:r w:rsidR="00807F67" w:rsidRPr="00F55BE2">
        <w:t xml:space="preserve">0.1% </w:t>
      </w:r>
      <w:r w:rsidRPr="00F55BE2">
        <w:t>Tween</w:t>
      </w:r>
      <w:r w:rsidR="00807F67">
        <w:t>.</w:t>
      </w:r>
      <w:r w:rsidRPr="00F55BE2">
        <w:t xml:space="preserve"> </w:t>
      </w:r>
      <w:r w:rsidR="00655800" w:rsidRPr="00F55BE2">
        <w:t xml:space="preserve">Let </w:t>
      </w:r>
      <w:r w:rsidR="00807F67">
        <w:t xml:space="preserve">the </w:t>
      </w:r>
      <w:r w:rsidR="005B7E43" w:rsidRPr="00F55BE2">
        <w:t>organoids</w:t>
      </w:r>
      <w:r w:rsidR="00655800" w:rsidRPr="00F55BE2">
        <w:t xml:space="preserve"> settle every time and remove </w:t>
      </w:r>
      <w:r w:rsidR="00807F67">
        <w:t xml:space="preserve">the </w:t>
      </w:r>
      <w:r w:rsidR="00655800" w:rsidRPr="00F55BE2">
        <w:t xml:space="preserve">supernatant. </w:t>
      </w:r>
    </w:p>
    <w:p w14:paraId="384D1250" w14:textId="77777777" w:rsidR="00980E3F" w:rsidRPr="00F55BE2" w:rsidRDefault="00980E3F" w:rsidP="00F55BE2"/>
    <w:p w14:paraId="42E57741" w14:textId="29CA67E6" w:rsidR="00104457" w:rsidRPr="00F55BE2" w:rsidRDefault="00104457" w:rsidP="00F55BE2">
      <w:r w:rsidRPr="00F55BE2">
        <w:t>5.1.10</w:t>
      </w:r>
      <w:r w:rsidR="00807F67">
        <w:t>.</w:t>
      </w:r>
      <w:r w:rsidRPr="00F55BE2">
        <w:t xml:space="preserve"> </w:t>
      </w:r>
      <w:r w:rsidR="004D56EF" w:rsidRPr="00F55BE2">
        <w:t>Add secondary antibody solution</w:t>
      </w:r>
      <w:r w:rsidR="004E681A">
        <w:t xml:space="preserve"> (See </w:t>
      </w:r>
      <w:r w:rsidR="00065EF6">
        <w:t xml:space="preserve">the </w:t>
      </w:r>
      <w:r w:rsidR="0092193B" w:rsidRPr="00065EF6">
        <w:rPr>
          <w:b/>
        </w:rPr>
        <w:t>Table of Materials</w:t>
      </w:r>
      <w:r w:rsidR="004E681A">
        <w:t>)</w:t>
      </w:r>
      <w:r w:rsidR="004D56EF" w:rsidRPr="00F55BE2">
        <w:t xml:space="preserve"> and </w:t>
      </w:r>
      <w:r w:rsidRPr="00F55BE2">
        <w:t>incubate for 2 h</w:t>
      </w:r>
      <w:r w:rsidR="004D56EF" w:rsidRPr="00F55BE2">
        <w:t xml:space="preserve"> at room temperature</w:t>
      </w:r>
      <w:r w:rsidR="005B7E43" w:rsidRPr="00F55BE2">
        <w:t>.</w:t>
      </w:r>
    </w:p>
    <w:p w14:paraId="570EACB7" w14:textId="77777777" w:rsidR="00980E3F" w:rsidRPr="00F55BE2" w:rsidRDefault="00980E3F" w:rsidP="00F55BE2"/>
    <w:p w14:paraId="01E90BFD" w14:textId="5DA250D4" w:rsidR="00104457" w:rsidRPr="00F55BE2" w:rsidRDefault="00104457" w:rsidP="00F55BE2">
      <w:r w:rsidRPr="00F55BE2">
        <w:t>5.1.11</w:t>
      </w:r>
      <w:r w:rsidR="00807F67">
        <w:t>.</w:t>
      </w:r>
      <w:r w:rsidRPr="00F55BE2">
        <w:t xml:space="preserve"> Wash 3x </w:t>
      </w:r>
      <w:r w:rsidR="00807F67">
        <w:t xml:space="preserve">with </w:t>
      </w:r>
      <w:r w:rsidRPr="00F55BE2">
        <w:t xml:space="preserve">PBS </w:t>
      </w:r>
      <w:r w:rsidR="00807F67">
        <w:t xml:space="preserve">containing 0.1% </w:t>
      </w:r>
      <w:r w:rsidRPr="00F55BE2">
        <w:t>Tween</w:t>
      </w:r>
      <w:r w:rsidR="00655800" w:rsidRPr="00F55BE2">
        <w:t>. Leave 50</w:t>
      </w:r>
      <w:r w:rsidR="00807F67">
        <w:t xml:space="preserve"> </w:t>
      </w:r>
      <w:proofErr w:type="spellStart"/>
      <w:r w:rsidR="00655800" w:rsidRPr="00F55BE2">
        <w:t>μ</w:t>
      </w:r>
      <w:r w:rsidR="00807F67">
        <w:t>L</w:t>
      </w:r>
      <w:proofErr w:type="spellEnd"/>
      <w:r w:rsidR="00807F67">
        <w:t xml:space="preserve"> of</w:t>
      </w:r>
      <w:r w:rsidR="00655800" w:rsidRPr="00F55BE2">
        <w:t xml:space="preserve"> </w:t>
      </w:r>
      <w:r w:rsidR="005B7E43" w:rsidRPr="00F55BE2">
        <w:t xml:space="preserve">PBS </w:t>
      </w:r>
      <w:r w:rsidR="00655800" w:rsidRPr="00F55BE2">
        <w:t xml:space="preserve">after the third wash. </w:t>
      </w:r>
    </w:p>
    <w:p w14:paraId="2BB3A7F1" w14:textId="77777777" w:rsidR="00980E3F" w:rsidRPr="00F55BE2" w:rsidRDefault="00980E3F" w:rsidP="00F55BE2"/>
    <w:p w14:paraId="39107D14" w14:textId="32DACFC1" w:rsidR="00104457" w:rsidRPr="00F55BE2" w:rsidRDefault="00104457" w:rsidP="00F55BE2">
      <w:pPr>
        <w:rPr>
          <w:highlight w:val="yellow"/>
        </w:rPr>
      </w:pPr>
      <w:r w:rsidRPr="00F55BE2">
        <w:t>5.1.12</w:t>
      </w:r>
      <w:r w:rsidR="00807F67">
        <w:t>.</w:t>
      </w:r>
      <w:r w:rsidRPr="00F55BE2">
        <w:t xml:space="preserve"> Mount on </w:t>
      </w:r>
      <w:r w:rsidR="00807F67">
        <w:t xml:space="preserve">the </w:t>
      </w:r>
      <w:r w:rsidRPr="00F55BE2">
        <w:t>slide</w:t>
      </w:r>
      <w:r w:rsidR="004D56EF" w:rsidRPr="00F55BE2">
        <w:t xml:space="preserve"> </w:t>
      </w:r>
      <w:r w:rsidR="00655800" w:rsidRPr="00F55BE2">
        <w:t xml:space="preserve">by pipetting the organoids </w:t>
      </w:r>
      <w:r w:rsidR="005B7E43" w:rsidRPr="00F55BE2">
        <w:t xml:space="preserve">suspended </w:t>
      </w:r>
      <w:r w:rsidR="00655800" w:rsidRPr="00F55BE2">
        <w:t xml:space="preserve">in </w:t>
      </w:r>
      <w:r w:rsidR="00E70FCF" w:rsidRPr="00F55BE2">
        <w:t>50</w:t>
      </w:r>
      <w:r w:rsidR="00807F67">
        <w:t xml:space="preserve"> </w:t>
      </w:r>
      <w:proofErr w:type="spellStart"/>
      <w:r w:rsidR="00E70FCF" w:rsidRPr="00F55BE2">
        <w:t>μ</w:t>
      </w:r>
      <w:r w:rsidR="00807F67">
        <w:t>L</w:t>
      </w:r>
      <w:proofErr w:type="spellEnd"/>
      <w:r w:rsidR="00807F67">
        <w:t xml:space="preserve"> of</w:t>
      </w:r>
      <w:r w:rsidR="00E70FCF" w:rsidRPr="00F55BE2">
        <w:t xml:space="preserve"> </w:t>
      </w:r>
      <w:r w:rsidR="00655800" w:rsidRPr="00F55BE2">
        <w:t xml:space="preserve">PBS on the slide. Remove excess PBS, add a drop of mounting agent (See </w:t>
      </w:r>
      <w:r w:rsidR="00807F67">
        <w:t xml:space="preserve">the </w:t>
      </w:r>
      <w:r w:rsidR="00807F67" w:rsidRPr="00807F67">
        <w:rPr>
          <w:b/>
        </w:rPr>
        <w:t>Table of M</w:t>
      </w:r>
      <w:r w:rsidR="00655800" w:rsidRPr="00807F67">
        <w:rPr>
          <w:b/>
        </w:rPr>
        <w:t>aterials</w:t>
      </w:r>
      <w:r w:rsidR="00655800" w:rsidRPr="00F55BE2">
        <w:t xml:space="preserve">) and add </w:t>
      </w:r>
      <w:r w:rsidR="00807F67">
        <w:t xml:space="preserve">the </w:t>
      </w:r>
      <w:r w:rsidR="00655800" w:rsidRPr="00F55BE2">
        <w:t xml:space="preserve">coverslip on top. Seal the sides with nail polish and let </w:t>
      </w:r>
      <w:r w:rsidR="005B7E43" w:rsidRPr="00F55BE2">
        <w:t xml:space="preserve">it </w:t>
      </w:r>
      <w:r w:rsidR="00655800" w:rsidRPr="00F55BE2">
        <w:t xml:space="preserve">dry. </w:t>
      </w:r>
    </w:p>
    <w:p w14:paraId="0C52288A" w14:textId="77777777" w:rsidR="004623D7" w:rsidRPr="00F55BE2" w:rsidRDefault="004623D7" w:rsidP="00F55BE2">
      <w:pPr>
        <w:rPr>
          <w:highlight w:val="yellow"/>
        </w:rPr>
      </w:pPr>
    </w:p>
    <w:p w14:paraId="46EA003D" w14:textId="08D7CFA9" w:rsidR="004623D7" w:rsidRPr="00F55BE2" w:rsidRDefault="00104457" w:rsidP="00F55BE2">
      <w:pPr>
        <w:rPr>
          <w:b/>
          <w:highlight w:val="yellow"/>
        </w:rPr>
      </w:pPr>
      <w:r w:rsidRPr="00F55BE2">
        <w:rPr>
          <w:b/>
          <w:highlight w:val="yellow"/>
        </w:rPr>
        <w:t>6</w:t>
      </w:r>
      <w:r w:rsidR="004623D7" w:rsidRPr="00F55BE2">
        <w:rPr>
          <w:b/>
          <w:highlight w:val="yellow"/>
        </w:rPr>
        <w:t>.</w:t>
      </w:r>
      <w:r w:rsidR="00BD3473">
        <w:rPr>
          <w:b/>
          <w:highlight w:val="yellow"/>
        </w:rPr>
        <w:t xml:space="preserve"> </w:t>
      </w:r>
      <w:r w:rsidR="004623D7" w:rsidRPr="00F55BE2">
        <w:rPr>
          <w:b/>
          <w:highlight w:val="yellow"/>
        </w:rPr>
        <w:t>Isolation of oocysts from organoids</w:t>
      </w:r>
    </w:p>
    <w:p w14:paraId="1A17F04A" w14:textId="77777777" w:rsidR="004623D7" w:rsidRPr="00F55BE2" w:rsidRDefault="004623D7" w:rsidP="00F55BE2">
      <w:pPr>
        <w:rPr>
          <w:b/>
          <w:highlight w:val="yellow"/>
        </w:rPr>
      </w:pPr>
    </w:p>
    <w:p w14:paraId="236A0F57" w14:textId="2FDA2550" w:rsidR="004623D7" w:rsidRPr="00F55BE2" w:rsidRDefault="00104457" w:rsidP="00F55BE2">
      <w:pPr>
        <w:rPr>
          <w:highlight w:val="yellow"/>
        </w:rPr>
      </w:pPr>
      <w:r w:rsidRPr="00F55BE2">
        <w:rPr>
          <w:highlight w:val="yellow"/>
        </w:rPr>
        <w:t>6</w:t>
      </w:r>
      <w:r w:rsidR="004623D7" w:rsidRPr="00F55BE2">
        <w:rPr>
          <w:highlight w:val="yellow"/>
        </w:rPr>
        <w:t>.1</w:t>
      </w:r>
      <w:r w:rsidR="00807F67">
        <w:rPr>
          <w:highlight w:val="yellow"/>
        </w:rPr>
        <w:t>.</w:t>
      </w:r>
      <w:r w:rsidR="004623D7" w:rsidRPr="00F55BE2">
        <w:rPr>
          <w:highlight w:val="yellow"/>
        </w:rPr>
        <w:t xml:space="preserve"> </w:t>
      </w:r>
      <w:r w:rsidR="00807F67">
        <w:rPr>
          <w:highlight w:val="yellow"/>
        </w:rPr>
        <w:t>I</w:t>
      </w:r>
      <w:r w:rsidR="004623D7" w:rsidRPr="00F55BE2">
        <w:rPr>
          <w:highlight w:val="yellow"/>
        </w:rPr>
        <w:t>solate newly formed oocysts from the organoid lumen</w:t>
      </w:r>
      <w:r w:rsidR="00807F67">
        <w:rPr>
          <w:highlight w:val="yellow"/>
        </w:rPr>
        <w:t>.</w:t>
      </w:r>
      <w:r w:rsidR="004623D7" w:rsidRPr="00F55BE2">
        <w:rPr>
          <w:highlight w:val="yellow"/>
        </w:rPr>
        <w:t xml:space="preserve"> </w:t>
      </w:r>
    </w:p>
    <w:p w14:paraId="2B44312A" w14:textId="77777777" w:rsidR="00980E3F" w:rsidRPr="00F55BE2" w:rsidRDefault="00980E3F" w:rsidP="00F55BE2">
      <w:pPr>
        <w:rPr>
          <w:highlight w:val="yellow"/>
        </w:rPr>
      </w:pPr>
    </w:p>
    <w:p w14:paraId="36DB48E2" w14:textId="3153D1D3" w:rsidR="004623D7" w:rsidRPr="00F55BE2" w:rsidRDefault="00807F67" w:rsidP="00F55BE2">
      <w:pPr>
        <w:rPr>
          <w:highlight w:val="yellow"/>
        </w:rPr>
      </w:pPr>
      <w:r>
        <w:rPr>
          <w:highlight w:val="yellow"/>
        </w:rPr>
        <w:t>NOTE:</w:t>
      </w:r>
      <w:r w:rsidR="00BD3473">
        <w:rPr>
          <w:highlight w:val="yellow"/>
        </w:rPr>
        <w:t xml:space="preserve"> </w:t>
      </w:r>
      <w:r w:rsidR="004C2A6C" w:rsidRPr="00F55BE2">
        <w:rPr>
          <w:highlight w:val="yellow"/>
        </w:rPr>
        <w:t>Oocysts</w:t>
      </w:r>
      <w:r w:rsidR="004623D7" w:rsidRPr="00F55BE2">
        <w:rPr>
          <w:highlight w:val="yellow"/>
        </w:rPr>
        <w:t xml:space="preserve"> are isolated from the organoids by immunomagnetic separation using </w:t>
      </w:r>
      <w:r w:rsidR="0014472C" w:rsidRPr="00F55BE2">
        <w:rPr>
          <w:highlight w:val="yellow"/>
        </w:rPr>
        <w:t xml:space="preserve">an </w:t>
      </w:r>
      <w:r w:rsidR="00852F6A" w:rsidRPr="00F55BE2">
        <w:rPr>
          <w:highlight w:val="yellow"/>
        </w:rPr>
        <w:t xml:space="preserve">oocyst isolation </w:t>
      </w:r>
      <w:r w:rsidR="004623D7" w:rsidRPr="00F55BE2">
        <w:rPr>
          <w:highlight w:val="yellow"/>
        </w:rPr>
        <w:t xml:space="preserve">kit </w:t>
      </w:r>
      <w:r w:rsidR="00852F6A" w:rsidRPr="00F55BE2">
        <w:rPr>
          <w:highlight w:val="yellow"/>
        </w:rPr>
        <w:t xml:space="preserve">(see </w:t>
      </w:r>
      <w:r>
        <w:rPr>
          <w:highlight w:val="yellow"/>
        </w:rPr>
        <w:t xml:space="preserve">the </w:t>
      </w:r>
      <w:r>
        <w:rPr>
          <w:b/>
          <w:highlight w:val="yellow"/>
        </w:rPr>
        <w:t>T</w:t>
      </w:r>
      <w:r w:rsidR="00852F6A" w:rsidRPr="00807F67">
        <w:rPr>
          <w:b/>
          <w:highlight w:val="yellow"/>
        </w:rPr>
        <w:t xml:space="preserve">able of </w:t>
      </w:r>
      <w:r>
        <w:rPr>
          <w:b/>
          <w:highlight w:val="yellow"/>
        </w:rPr>
        <w:t>M</w:t>
      </w:r>
      <w:r w:rsidR="00852F6A" w:rsidRPr="00807F67">
        <w:rPr>
          <w:b/>
          <w:highlight w:val="yellow"/>
        </w:rPr>
        <w:t>aterials</w:t>
      </w:r>
      <w:r w:rsidR="00852F6A" w:rsidRPr="00F55BE2">
        <w:rPr>
          <w:highlight w:val="yellow"/>
        </w:rPr>
        <w:t xml:space="preserve">) </w:t>
      </w:r>
      <w:r w:rsidR="004623D7" w:rsidRPr="00F55BE2">
        <w:rPr>
          <w:highlight w:val="yellow"/>
        </w:rPr>
        <w:t>with the modifications described below.</w:t>
      </w:r>
      <w:r w:rsidR="00BD3473">
        <w:rPr>
          <w:highlight w:val="yellow"/>
        </w:rPr>
        <w:t xml:space="preserve"> </w:t>
      </w:r>
      <w:r w:rsidR="004623D7" w:rsidRPr="00F55BE2">
        <w:rPr>
          <w:highlight w:val="yellow"/>
        </w:rPr>
        <w:t>The isolated oocysts can then be analyzed by immunofluorescence and electron microscopy.</w:t>
      </w:r>
    </w:p>
    <w:p w14:paraId="5D82EF36" w14:textId="77777777" w:rsidR="000A757E" w:rsidRPr="00F55BE2" w:rsidRDefault="000A757E" w:rsidP="00F55BE2">
      <w:pPr>
        <w:rPr>
          <w:highlight w:val="yellow"/>
        </w:rPr>
      </w:pPr>
    </w:p>
    <w:p w14:paraId="09F7FAD2" w14:textId="4DC0D545" w:rsidR="00807F67" w:rsidRDefault="00104457" w:rsidP="00F55BE2">
      <w:pPr>
        <w:rPr>
          <w:highlight w:val="yellow"/>
        </w:rPr>
      </w:pPr>
      <w:r w:rsidRPr="00F55BE2">
        <w:rPr>
          <w:highlight w:val="yellow"/>
        </w:rPr>
        <w:t>6</w:t>
      </w:r>
      <w:r w:rsidR="004623D7" w:rsidRPr="00F55BE2">
        <w:rPr>
          <w:highlight w:val="yellow"/>
        </w:rPr>
        <w:t>.1.</w:t>
      </w:r>
      <w:r w:rsidR="00807F67">
        <w:rPr>
          <w:highlight w:val="yellow"/>
        </w:rPr>
        <w:t>1</w:t>
      </w:r>
      <w:r w:rsidR="004623D7" w:rsidRPr="00F55BE2">
        <w:rPr>
          <w:highlight w:val="yellow"/>
        </w:rPr>
        <w:t>.</w:t>
      </w:r>
      <w:r w:rsidR="00BD3473">
        <w:rPr>
          <w:highlight w:val="yellow"/>
        </w:rPr>
        <w:t xml:space="preserve"> </w:t>
      </w:r>
      <w:r w:rsidR="004623D7" w:rsidRPr="00F55BE2">
        <w:rPr>
          <w:highlight w:val="yellow"/>
        </w:rPr>
        <w:t xml:space="preserve">Start with differentiated organoids </w:t>
      </w:r>
      <w:r w:rsidR="00E4472D">
        <w:rPr>
          <w:highlight w:val="yellow"/>
        </w:rPr>
        <w:t>that have been maintained in OMD for 5</w:t>
      </w:r>
      <w:r w:rsidR="00065EF6">
        <w:rPr>
          <w:highlight w:val="yellow"/>
        </w:rPr>
        <w:t>–</w:t>
      </w:r>
      <w:r w:rsidR="00E4472D">
        <w:rPr>
          <w:highlight w:val="yellow"/>
        </w:rPr>
        <w:t xml:space="preserve">7 days and </w:t>
      </w:r>
      <w:r w:rsidR="004623D7" w:rsidRPr="00F55BE2">
        <w:rPr>
          <w:highlight w:val="yellow"/>
        </w:rPr>
        <w:t xml:space="preserve">that are uninfected, infected for 1 day and infected </w:t>
      </w:r>
      <w:r w:rsidR="0014472C" w:rsidRPr="00F55BE2">
        <w:rPr>
          <w:highlight w:val="yellow"/>
        </w:rPr>
        <w:t>for</w:t>
      </w:r>
      <w:r w:rsidR="00E50727" w:rsidRPr="00F55BE2">
        <w:rPr>
          <w:highlight w:val="yellow"/>
        </w:rPr>
        <w:t xml:space="preserve"> </w:t>
      </w:r>
      <w:r w:rsidR="004623D7" w:rsidRPr="00F55BE2">
        <w:rPr>
          <w:highlight w:val="yellow"/>
        </w:rPr>
        <w:t>5 days.</w:t>
      </w:r>
      <w:r w:rsidR="00BD3473">
        <w:rPr>
          <w:highlight w:val="yellow"/>
        </w:rPr>
        <w:t xml:space="preserve"> </w:t>
      </w:r>
      <w:r w:rsidR="00807F67">
        <w:rPr>
          <w:highlight w:val="yellow"/>
        </w:rPr>
        <w:t>Use t</w:t>
      </w:r>
      <w:r w:rsidR="004623D7" w:rsidRPr="00F55BE2">
        <w:rPr>
          <w:highlight w:val="yellow"/>
        </w:rPr>
        <w:t xml:space="preserve">he first </w:t>
      </w:r>
      <w:r w:rsidR="001B712B" w:rsidRPr="00F55BE2">
        <w:rPr>
          <w:highlight w:val="yellow"/>
        </w:rPr>
        <w:t>two</w:t>
      </w:r>
      <w:r w:rsidR="004623D7" w:rsidRPr="00F55BE2">
        <w:rPr>
          <w:highlight w:val="yellow"/>
        </w:rPr>
        <w:t xml:space="preserve"> </w:t>
      </w:r>
      <w:r w:rsidR="00E50727" w:rsidRPr="00F55BE2">
        <w:rPr>
          <w:highlight w:val="yellow"/>
        </w:rPr>
        <w:t xml:space="preserve">as </w:t>
      </w:r>
      <w:r w:rsidR="004623D7" w:rsidRPr="00F55BE2">
        <w:rPr>
          <w:highlight w:val="yellow"/>
        </w:rPr>
        <w:t>negative controls.</w:t>
      </w:r>
      <w:r w:rsidR="008507D4" w:rsidRPr="00F55BE2">
        <w:rPr>
          <w:highlight w:val="yellow"/>
        </w:rPr>
        <w:t xml:space="preserve"> </w:t>
      </w:r>
    </w:p>
    <w:p w14:paraId="18F4D751" w14:textId="77777777" w:rsidR="00807F67" w:rsidRDefault="00807F67" w:rsidP="00F55BE2">
      <w:pPr>
        <w:rPr>
          <w:highlight w:val="yellow"/>
        </w:rPr>
      </w:pPr>
    </w:p>
    <w:p w14:paraId="1587DC7F" w14:textId="65439433" w:rsidR="004623D7" w:rsidRPr="00807F67" w:rsidRDefault="00807F67" w:rsidP="00F55BE2">
      <w:r w:rsidRPr="00807F67">
        <w:t xml:space="preserve">NOTE: </w:t>
      </w:r>
      <w:r w:rsidR="008507D4" w:rsidRPr="00807F67">
        <w:t>We have found that differentiated organoids produce more oocysts than lung or expanding intestinal organoids</w:t>
      </w:r>
      <w:hyperlink w:anchor="_ENREF_10" w:tooltip="Heo, 2018 #1224" w:history="1">
        <w:r w:rsidR="00EB7F75" w:rsidRPr="00807F67">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807F67">
          <w:instrText xml:space="preserve"> ADDIN EN.CITE </w:instrText>
        </w:r>
        <w:r w:rsidR="00EB7F75" w:rsidRPr="00807F67">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807F67">
          <w:instrText xml:space="preserve"> ADDIN EN.CITE.DATA </w:instrText>
        </w:r>
        <w:r w:rsidR="00EB7F75" w:rsidRPr="00807F67">
          <w:fldChar w:fldCharType="end"/>
        </w:r>
        <w:r w:rsidR="00EB7F75" w:rsidRPr="00807F67">
          <w:fldChar w:fldCharType="separate"/>
        </w:r>
        <w:r w:rsidR="00EB7F75" w:rsidRPr="00807F67">
          <w:rPr>
            <w:noProof/>
            <w:vertAlign w:val="superscript"/>
          </w:rPr>
          <w:t>10</w:t>
        </w:r>
        <w:r w:rsidR="00EB7F75" w:rsidRPr="00807F67">
          <w:fldChar w:fldCharType="end"/>
        </w:r>
      </w:hyperlink>
      <w:r w:rsidR="002E2A1B" w:rsidRPr="00807F67">
        <w:t>.</w:t>
      </w:r>
    </w:p>
    <w:p w14:paraId="62D110B1" w14:textId="77777777" w:rsidR="000A757E" w:rsidRPr="00F55BE2" w:rsidRDefault="000A757E" w:rsidP="00F55BE2">
      <w:pPr>
        <w:rPr>
          <w:szCs w:val="22"/>
          <w:highlight w:val="yellow"/>
        </w:rPr>
      </w:pPr>
    </w:p>
    <w:p w14:paraId="09172550" w14:textId="65C5EF80" w:rsidR="00807F67" w:rsidRDefault="00104457" w:rsidP="00F55BE2">
      <w:pPr>
        <w:rPr>
          <w:highlight w:val="yellow"/>
        </w:rPr>
      </w:pPr>
      <w:r w:rsidRPr="00F55BE2">
        <w:rPr>
          <w:highlight w:val="yellow"/>
        </w:rPr>
        <w:t>6</w:t>
      </w:r>
      <w:r w:rsidR="004623D7" w:rsidRPr="00F55BE2">
        <w:rPr>
          <w:highlight w:val="yellow"/>
        </w:rPr>
        <w:t>.1.</w:t>
      </w:r>
      <w:r w:rsidR="00807F67">
        <w:rPr>
          <w:highlight w:val="yellow"/>
        </w:rPr>
        <w:t>2</w:t>
      </w:r>
      <w:r w:rsidR="004623D7" w:rsidRPr="00F55BE2">
        <w:rPr>
          <w:highlight w:val="yellow"/>
        </w:rPr>
        <w:t xml:space="preserve">. </w:t>
      </w:r>
      <w:r w:rsidR="00807F67">
        <w:rPr>
          <w:highlight w:val="yellow"/>
        </w:rPr>
        <w:t>Collect o</w:t>
      </w:r>
      <w:r w:rsidR="004623D7" w:rsidRPr="00F55BE2">
        <w:rPr>
          <w:highlight w:val="yellow"/>
        </w:rPr>
        <w:t>rganoids into 15 m</w:t>
      </w:r>
      <w:r w:rsidR="00807F67">
        <w:rPr>
          <w:highlight w:val="yellow"/>
        </w:rPr>
        <w:t xml:space="preserve">L </w:t>
      </w:r>
      <w:r w:rsidR="004623D7" w:rsidRPr="00F55BE2">
        <w:rPr>
          <w:highlight w:val="yellow"/>
        </w:rPr>
        <w:t>centrifuge tubes.</w:t>
      </w:r>
      <w:r w:rsidR="00BD3473">
        <w:rPr>
          <w:highlight w:val="yellow"/>
        </w:rPr>
        <w:t xml:space="preserve"> </w:t>
      </w:r>
      <w:r w:rsidR="004623D7" w:rsidRPr="00F55BE2">
        <w:rPr>
          <w:highlight w:val="yellow"/>
        </w:rPr>
        <w:t>Centrifuge the organoids for 20 min at 3000</w:t>
      </w:r>
      <w:r w:rsidR="00807F67">
        <w:rPr>
          <w:highlight w:val="yellow"/>
        </w:rPr>
        <w:t xml:space="preserve"> </w:t>
      </w:r>
      <w:r w:rsidR="004623D7" w:rsidRPr="00F55BE2">
        <w:rPr>
          <w:highlight w:val="yellow"/>
        </w:rPr>
        <w:t>x</w:t>
      </w:r>
      <w:r w:rsidR="00807F67">
        <w:rPr>
          <w:highlight w:val="yellow"/>
        </w:rPr>
        <w:t xml:space="preserve"> </w:t>
      </w:r>
      <w:r w:rsidR="004623D7" w:rsidRPr="00807F67">
        <w:rPr>
          <w:i/>
          <w:highlight w:val="yellow"/>
        </w:rPr>
        <w:t>g</w:t>
      </w:r>
      <w:r w:rsidR="00807F67">
        <w:rPr>
          <w:highlight w:val="yellow"/>
        </w:rPr>
        <w:t xml:space="preserve"> and </w:t>
      </w:r>
      <w:r w:rsidR="004623D7" w:rsidRPr="00F55BE2">
        <w:rPr>
          <w:highlight w:val="yellow"/>
        </w:rPr>
        <w:t>10</w:t>
      </w:r>
      <w:r w:rsidR="00807F67">
        <w:rPr>
          <w:highlight w:val="yellow"/>
        </w:rPr>
        <w:t xml:space="preserve"> </w:t>
      </w:r>
      <w:r w:rsidR="004623D7" w:rsidRPr="00F55BE2">
        <w:rPr>
          <w:highlight w:val="yellow"/>
        </w:rPr>
        <w:t>°C.</w:t>
      </w:r>
    </w:p>
    <w:p w14:paraId="006CB801" w14:textId="77777777" w:rsidR="00807F67" w:rsidRDefault="00807F67" w:rsidP="00F55BE2">
      <w:pPr>
        <w:rPr>
          <w:highlight w:val="yellow"/>
        </w:rPr>
      </w:pPr>
    </w:p>
    <w:p w14:paraId="1822B82D" w14:textId="1174AC85" w:rsidR="004623D7" w:rsidRPr="00807F67" w:rsidRDefault="00807F67" w:rsidP="00F55BE2">
      <w:r w:rsidRPr="00807F67">
        <w:t>NOTE:</w:t>
      </w:r>
      <w:r w:rsidR="00BD3473" w:rsidRPr="00807F67">
        <w:t xml:space="preserve"> </w:t>
      </w:r>
      <w:r w:rsidR="0014472C" w:rsidRPr="00807F67">
        <w:t>This</w:t>
      </w:r>
      <w:r w:rsidR="00E50727" w:rsidRPr="00807F67">
        <w:t xml:space="preserve"> </w:t>
      </w:r>
      <w:r w:rsidR="004623D7" w:rsidRPr="00807F67">
        <w:t>high speed is needed to make sure no oocysts are lost out of any organoids that may be broken.</w:t>
      </w:r>
    </w:p>
    <w:p w14:paraId="5FDDAEDE" w14:textId="77777777" w:rsidR="000A757E" w:rsidRPr="00F55BE2" w:rsidRDefault="000A757E" w:rsidP="00F55BE2">
      <w:pPr>
        <w:rPr>
          <w:highlight w:val="yellow"/>
        </w:rPr>
      </w:pPr>
    </w:p>
    <w:p w14:paraId="07004721" w14:textId="6AE2F960" w:rsidR="004623D7" w:rsidRPr="00F55BE2" w:rsidRDefault="00104457" w:rsidP="00F55BE2">
      <w:pPr>
        <w:rPr>
          <w:highlight w:val="yellow"/>
        </w:rPr>
      </w:pPr>
      <w:r w:rsidRPr="00F55BE2">
        <w:rPr>
          <w:highlight w:val="yellow"/>
        </w:rPr>
        <w:t>6</w:t>
      </w:r>
      <w:r w:rsidR="004623D7" w:rsidRPr="00F55BE2">
        <w:rPr>
          <w:highlight w:val="yellow"/>
        </w:rPr>
        <w:t>.1.</w:t>
      </w:r>
      <w:r w:rsidR="00807F67">
        <w:rPr>
          <w:highlight w:val="yellow"/>
        </w:rPr>
        <w:t>3</w:t>
      </w:r>
      <w:r w:rsidR="004623D7" w:rsidRPr="00F55BE2">
        <w:rPr>
          <w:highlight w:val="yellow"/>
        </w:rPr>
        <w:t>.</w:t>
      </w:r>
      <w:r w:rsidR="00BD3473">
        <w:rPr>
          <w:highlight w:val="yellow"/>
        </w:rPr>
        <w:t xml:space="preserve"> </w:t>
      </w:r>
      <w:r w:rsidR="004623D7" w:rsidRPr="00F55BE2">
        <w:rPr>
          <w:highlight w:val="yellow"/>
        </w:rPr>
        <w:t xml:space="preserve">Remove </w:t>
      </w:r>
      <w:r w:rsidR="00807F67">
        <w:rPr>
          <w:highlight w:val="yellow"/>
        </w:rPr>
        <w:t xml:space="preserve">the </w:t>
      </w:r>
      <w:r w:rsidR="004623D7" w:rsidRPr="00F55BE2">
        <w:rPr>
          <w:highlight w:val="yellow"/>
        </w:rPr>
        <w:t>organ</w:t>
      </w:r>
      <w:r w:rsidR="00B157C3" w:rsidRPr="00F55BE2">
        <w:rPr>
          <w:highlight w:val="yellow"/>
        </w:rPr>
        <w:t xml:space="preserve">oid media and replace </w:t>
      </w:r>
      <w:r w:rsidR="00807F67">
        <w:rPr>
          <w:highlight w:val="yellow"/>
        </w:rPr>
        <w:t xml:space="preserve">it </w:t>
      </w:r>
      <w:r w:rsidR="00B157C3" w:rsidRPr="00F55BE2">
        <w:rPr>
          <w:highlight w:val="yellow"/>
        </w:rPr>
        <w:t>with 5 m</w:t>
      </w:r>
      <w:r w:rsidR="00807F67">
        <w:rPr>
          <w:highlight w:val="yellow"/>
        </w:rPr>
        <w:t xml:space="preserve">L </w:t>
      </w:r>
      <w:r w:rsidR="004623D7" w:rsidRPr="00F55BE2">
        <w:rPr>
          <w:highlight w:val="yellow"/>
        </w:rPr>
        <w:t>of water.</w:t>
      </w:r>
    </w:p>
    <w:p w14:paraId="4CAB7440" w14:textId="77777777" w:rsidR="000A757E" w:rsidRPr="00F55BE2" w:rsidRDefault="000A757E" w:rsidP="00F55BE2">
      <w:pPr>
        <w:rPr>
          <w:highlight w:val="yellow"/>
        </w:rPr>
      </w:pPr>
    </w:p>
    <w:p w14:paraId="30B579FB" w14:textId="7E98626B" w:rsidR="004623D7" w:rsidRPr="00F55BE2" w:rsidRDefault="00104457" w:rsidP="00F55BE2">
      <w:pPr>
        <w:rPr>
          <w:highlight w:val="yellow"/>
        </w:rPr>
      </w:pPr>
      <w:r w:rsidRPr="00F55BE2">
        <w:rPr>
          <w:highlight w:val="yellow"/>
        </w:rPr>
        <w:t>6</w:t>
      </w:r>
      <w:r w:rsidR="004623D7" w:rsidRPr="00F55BE2">
        <w:rPr>
          <w:highlight w:val="yellow"/>
        </w:rPr>
        <w:t>.1.</w:t>
      </w:r>
      <w:r w:rsidR="00807F67">
        <w:rPr>
          <w:highlight w:val="yellow"/>
        </w:rPr>
        <w:t>4</w:t>
      </w:r>
      <w:r w:rsidR="004623D7" w:rsidRPr="00F55BE2">
        <w:rPr>
          <w:highlight w:val="yellow"/>
        </w:rPr>
        <w:t>.</w:t>
      </w:r>
      <w:r w:rsidR="00BD3473">
        <w:rPr>
          <w:highlight w:val="yellow"/>
        </w:rPr>
        <w:t xml:space="preserve"> </w:t>
      </w:r>
      <w:r w:rsidR="004623D7" w:rsidRPr="00F55BE2">
        <w:rPr>
          <w:highlight w:val="yellow"/>
        </w:rPr>
        <w:t>Disrupt the organoids by repeated vigorous pipetting with a fire</w:t>
      </w:r>
      <w:r w:rsidR="00807F67">
        <w:rPr>
          <w:highlight w:val="yellow"/>
        </w:rPr>
        <w:t>-</w:t>
      </w:r>
      <w:r w:rsidR="004623D7" w:rsidRPr="00F55BE2">
        <w:rPr>
          <w:highlight w:val="yellow"/>
        </w:rPr>
        <w:t>polished glass Pasteur pipette.</w:t>
      </w:r>
    </w:p>
    <w:p w14:paraId="13D0E528" w14:textId="77777777" w:rsidR="000A757E" w:rsidRPr="00F55BE2" w:rsidRDefault="000A757E" w:rsidP="00F55BE2">
      <w:pPr>
        <w:rPr>
          <w:highlight w:val="yellow"/>
        </w:rPr>
      </w:pPr>
    </w:p>
    <w:p w14:paraId="3D15667A" w14:textId="2D6EC898" w:rsidR="004623D7" w:rsidRPr="00F55BE2" w:rsidRDefault="00104457" w:rsidP="00F55BE2">
      <w:pPr>
        <w:rPr>
          <w:highlight w:val="yellow"/>
        </w:rPr>
      </w:pPr>
      <w:r w:rsidRPr="00F55BE2">
        <w:rPr>
          <w:highlight w:val="yellow"/>
        </w:rPr>
        <w:t>6</w:t>
      </w:r>
      <w:r w:rsidR="004623D7" w:rsidRPr="00F55BE2">
        <w:rPr>
          <w:highlight w:val="yellow"/>
        </w:rPr>
        <w:t>.1.</w:t>
      </w:r>
      <w:r w:rsidR="00807F67">
        <w:rPr>
          <w:highlight w:val="yellow"/>
        </w:rPr>
        <w:t>5</w:t>
      </w:r>
      <w:r w:rsidR="004623D7" w:rsidRPr="00F55BE2">
        <w:rPr>
          <w:highlight w:val="yellow"/>
        </w:rPr>
        <w:t>.</w:t>
      </w:r>
      <w:r w:rsidR="00BD3473">
        <w:rPr>
          <w:highlight w:val="yellow"/>
        </w:rPr>
        <w:t xml:space="preserve"> </w:t>
      </w:r>
      <w:r w:rsidR="004623D7" w:rsidRPr="00F55BE2">
        <w:rPr>
          <w:highlight w:val="yellow"/>
        </w:rPr>
        <w:t xml:space="preserve">If clumps are visible, transfer the organoid suspension to a glass </w:t>
      </w:r>
      <w:proofErr w:type="spellStart"/>
      <w:r w:rsidR="004623D7" w:rsidRPr="00F55BE2">
        <w:rPr>
          <w:highlight w:val="yellow"/>
        </w:rPr>
        <w:t>dounce</w:t>
      </w:r>
      <w:proofErr w:type="spellEnd"/>
      <w:r w:rsidR="004623D7" w:rsidRPr="00F55BE2">
        <w:rPr>
          <w:highlight w:val="yellow"/>
        </w:rPr>
        <w:t xml:space="preserve"> homogenizer, and homogenize until organoids are well disrupted.</w:t>
      </w:r>
      <w:r w:rsidR="00BD3473">
        <w:rPr>
          <w:highlight w:val="yellow"/>
        </w:rPr>
        <w:t xml:space="preserve"> </w:t>
      </w:r>
      <w:r w:rsidR="004623D7" w:rsidRPr="00F55BE2">
        <w:rPr>
          <w:highlight w:val="yellow"/>
        </w:rPr>
        <w:t xml:space="preserve">The </w:t>
      </w:r>
      <w:proofErr w:type="spellStart"/>
      <w:r w:rsidR="0014472C" w:rsidRPr="00F55BE2">
        <w:rPr>
          <w:highlight w:val="yellow"/>
        </w:rPr>
        <w:t>d</w:t>
      </w:r>
      <w:r w:rsidR="004623D7" w:rsidRPr="00F55BE2">
        <w:rPr>
          <w:highlight w:val="yellow"/>
        </w:rPr>
        <w:t>ounce</w:t>
      </w:r>
      <w:proofErr w:type="spellEnd"/>
      <w:r w:rsidR="004623D7" w:rsidRPr="00F55BE2">
        <w:rPr>
          <w:highlight w:val="yellow"/>
        </w:rPr>
        <w:t xml:space="preserve"> homogenizer will not affect the oocysts. </w:t>
      </w:r>
    </w:p>
    <w:p w14:paraId="7F3BD706" w14:textId="77777777" w:rsidR="000A757E" w:rsidRPr="00F55BE2" w:rsidRDefault="000A757E" w:rsidP="00F55BE2">
      <w:pPr>
        <w:rPr>
          <w:highlight w:val="yellow"/>
        </w:rPr>
      </w:pPr>
    </w:p>
    <w:p w14:paraId="79093D6B" w14:textId="2DFD0B1F" w:rsidR="004623D7" w:rsidRPr="00F55BE2" w:rsidRDefault="00104457" w:rsidP="00F55BE2">
      <w:pPr>
        <w:rPr>
          <w:highlight w:val="yellow"/>
        </w:rPr>
      </w:pPr>
      <w:r w:rsidRPr="00F55BE2">
        <w:rPr>
          <w:highlight w:val="yellow"/>
        </w:rPr>
        <w:t>6</w:t>
      </w:r>
      <w:r w:rsidR="004623D7" w:rsidRPr="00F55BE2">
        <w:rPr>
          <w:highlight w:val="yellow"/>
        </w:rPr>
        <w:t>.1.</w:t>
      </w:r>
      <w:r w:rsidR="00807F67">
        <w:rPr>
          <w:highlight w:val="yellow"/>
        </w:rPr>
        <w:t>6</w:t>
      </w:r>
      <w:r w:rsidR="004623D7" w:rsidRPr="00F55BE2">
        <w:rPr>
          <w:highlight w:val="yellow"/>
        </w:rPr>
        <w:t>.</w:t>
      </w:r>
      <w:r w:rsidR="00BD3473">
        <w:rPr>
          <w:highlight w:val="yellow"/>
        </w:rPr>
        <w:t xml:space="preserve"> </w:t>
      </w:r>
      <w:r w:rsidR="004623D7" w:rsidRPr="00F55BE2">
        <w:rPr>
          <w:highlight w:val="yellow"/>
        </w:rPr>
        <w:t xml:space="preserve">Once there </w:t>
      </w:r>
      <w:r w:rsidR="00B157C3" w:rsidRPr="00F55BE2">
        <w:rPr>
          <w:highlight w:val="yellow"/>
        </w:rPr>
        <w:t>are no visible clumps, add 5 m</w:t>
      </w:r>
      <w:r w:rsidR="00807F67">
        <w:rPr>
          <w:highlight w:val="yellow"/>
        </w:rPr>
        <w:t>L</w:t>
      </w:r>
      <w:r w:rsidR="004623D7" w:rsidRPr="00F55BE2">
        <w:rPr>
          <w:highlight w:val="yellow"/>
        </w:rPr>
        <w:t xml:space="preserve"> of buffer A from the </w:t>
      </w:r>
      <w:r w:rsidR="00852F6A" w:rsidRPr="00F55BE2">
        <w:rPr>
          <w:highlight w:val="yellow"/>
        </w:rPr>
        <w:t>oocyst isolation</w:t>
      </w:r>
      <w:r w:rsidR="004623D7" w:rsidRPr="00F55BE2">
        <w:rPr>
          <w:highlight w:val="yellow"/>
        </w:rPr>
        <w:t xml:space="preserve"> kit.</w:t>
      </w:r>
      <w:r w:rsidR="00BD3473">
        <w:rPr>
          <w:highlight w:val="yellow"/>
        </w:rPr>
        <w:t xml:space="preserve"> </w:t>
      </w:r>
      <w:r w:rsidR="004623D7" w:rsidRPr="00F55BE2">
        <w:rPr>
          <w:highlight w:val="yellow"/>
        </w:rPr>
        <w:t>Mix and then add 120 µ</w:t>
      </w:r>
      <w:r w:rsidR="00807F67">
        <w:rPr>
          <w:highlight w:val="yellow"/>
        </w:rPr>
        <w:t>L</w:t>
      </w:r>
      <w:r w:rsidR="004623D7" w:rsidRPr="00F55BE2">
        <w:rPr>
          <w:highlight w:val="yellow"/>
        </w:rPr>
        <w:t xml:space="preserve"> of the magnetic beads coated with anti-oocyst IgM.</w:t>
      </w:r>
    </w:p>
    <w:p w14:paraId="52D8E499" w14:textId="77777777" w:rsidR="000A757E" w:rsidRPr="00F55BE2" w:rsidRDefault="000A757E" w:rsidP="00F55BE2">
      <w:pPr>
        <w:rPr>
          <w:highlight w:val="yellow"/>
        </w:rPr>
      </w:pPr>
    </w:p>
    <w:p w14:paraId="72862FAC" w14:textId="7979C2DE" w:rsidR="004623D7" w:rsidRPr="00F55BE2" w:rsidRDefault="00104457" w:rsidP="00F55BE2">
      <w:pPr>
        <w:rPr>
          <w:highlight w:val="yellow"/>
        </w:rPr>
      </w:pPr>
      <w:r w:rsidRPr="00F55BE2">
        <w:rPr>
          <w:highlight w:val="yellow"/>
        </w:rPr>
        <w:t>6</w:t>
      </w:r>
      <w:r w:rsidR="004623D7" w:rsidRPr="00F55BE2">
        <w:rPr>
          <w:highlight w:val="yellow"/>
        </w:rPr>
        <w:t>.1.</w:t>
      </w:r>
      <w:r w:rsidR="00807F67">
        <w:rPr>
          <w:highlight w:val="yellow"/>
        </w:rPr>
        <w:t>7</w:t>
      </w:r>
      <w:r w:rsidR="004623D7" w:rsidRPr="00F55BE2">
        <w:rPr>
          <w:highlight w:val="yellow"/>
        </w:rPr>
        <w:t>.</w:t>
      </w:r>
      <w:r w:rsidR="00BD3473">
        <w:rPr>
          <w:highlight w:val="yellow"/>
        </w:rPr>
        <w:t xml:space="preserve"> </w:t>
      </w:r>
      <w:r w:rsidR="004623D7" w:rsidRPr="00F55BE2">
        <w:rPr>
          <w:highlight w:val="yellow"/>
        </w:rPr>
        <w:t>Incubate the cell suspension and magnetic beads for 2 h at room temperature with continuous mixing on a rocker platform.</w:t>
      </w:r>
    </w:p>
    <w:p w14:paraId="66A7288F" w14:textId="77777777" w:rsidR="000A757E" w:rsidRPr="00F55BE2" w:rsidRDefault="000A757E" w:rsidP="00F55BE2">
      <w:pPr>
        <w:rPr>
          <w:highlight w:val="yellow"/>
        </w:rPr>
      </w:pPr>
    </w:p>
    <w:p w14:paraId="20DFD8CA" w14:textId="40053F84" w:rsidR="004623D7" w:rsidRPr="00F55BE2" w:rsidRDefault="00104457" w:rsidP="00F55BE2">
      <w:pPr>
        <w:rPr>
          <w:highlight w:val="yellow"/>
        </w:rPr>
      </w:pPr>
      <w:r w:rsidRPr="00F55BE2">
        <w:rPr>
          <w:highlight w:val="yellow"/>
        </w:rPr>
        <w:t>6</w:t>
      </w:r>
      <w:r w:rsidR="004623D7" w:rsidRPr="00F55BE2">
        <w:rPr>
          <w:highlight w:val="yellow"/>
        </w:rPr>
        <w:t>.1.</w:t>
      </w:r>
      <w:r w:rsidR="00807F67">
        <w:rPr>
          <w:highlight w:val="yellow"/>
        </w:rPr>
        <w:t>8</w:t>
      </w:r>
      <w:r w:rsidR="004623D7" w:rsidRPr="00F55BE2">
        <w:rPr>
          <w:highlight w:val="yellow"/>
        </w:rPr>
        <w:t>.</w:t>
      </w:r>
      <w:r w:rsidR="00BD3473">
        <w:rPr>
          <w:highlight w:val="yellow"/>
        </w:rPr>
        <w:t xml:space="preserve"> </w:t>
      </w:r>
      <w:r w:rsidR="004623D7" w:rsidRPr="00F55BE2">
        <w:rPr>
          <w:highlight w:val="yellow"/>
        </w:rPr>
        <w:t>At the end of the incubation, place the tubes containing cells and beads on a magnetic separation rack designed for 15 m</w:t>
      </w:r>
      <w:r w:rsidR="00807F67">
        <w:rPr>
          <w:highlight w:val="yellow"/>
        </w:rPr>
        <w:t>L</w:t>
      </w:r>
      <w:r w:rsidR="004623D7" w:rsidRPr="00F55BE2">
        <w:rPr>
          <w:highlight w:val="yellow"/>
        </w:rPr>
        <w:t xml:space="preserve"> tubes</w:t>
      </w:r>
      <w:r w:rsidR="00770D63" w:rsidRPr="00F55BE2">
        <w:rPr>
          <w:highlight w:val="yellow"/>
        </w:rPr>
        <w:t>.</w:t>
      </w:r>
      <w:r w:rsidR="004623D7" w:rsidRPr="00F55BE2">
        <w:rPr>
          <w:highlight w:val="yellow"/>
        </w:rPr>
        <w:t xml:space="preserve"> </w:t>
      </w:r>
    </w:p>
    <w:p w14:paraId="04583B24" w14:textId="77777777" w:rsidR="000A757E" w:rsidRPr="00F55BE2" w:rsidRDefault="000A757E" w:rsidP="00F55BE2">
      <w:pPr>
        <w:rPr>
          <w:highlight w:val="yellow"/>
        </w:rPr>
      </w:pPr>
    </w:p>
    <w:p w14:paraId="468C883C" w14:textId="4DFD6975" w:rsidR="004623D7" w:rsidRPr="00F55BE2" w:rsidRDefault="00104457" w:rsidP="00F55BE2">
      <w:pPr>
        <w:rPr>
          <w:highlight w:val="yellow"/>
        </w:rPr>
      </w:pPr>
      <w:r w:rsidRPr="00F55BE2">
        <w:rPr>
          <w:highlight w:val="yellow"/>
        </w:rPr>
        <w:t>6</w:t>
      </w:r>
      <w:r w:rsidR="004623D7" w:rsidRPr="00F55BE2">
        <w:rPr>
          <w:highlight w:val="yellow"/>
        </w:rPr>
        <w:t>.1.</w:t>
      </w:r>
      <w:r w:rsidR="00807F67">
        <w:rPr>
          <w:highlight w:val="yellow"/>
        </w:rPr>
        <w:t>9.</w:t>
      </w:r>
      <w:r w:rsidR="00BD3473">
        <w:rPr>
          <w:highlight w:val="yellow"/>
        </w:rPr>
        <w:t xml:space="preserve"> </w:t>
      </w:r>
      <w:r w:rsidR="004623D7" w:rsidRPr="00F55BE2">
        <w:rPr>
          <w:highlight w:val="yellow"/>
        </w:rPr>
        <w:t xml:space="preserve">Rotate </w:t>
      </w:r>
      <w:r w:rsidR="00807F67">
        <w:rPr>
          <w:highlight w:val="yellow"/>
        </w:rPr>
        <w:t xml:space="preserve">the </w:t>
      </w:r>
      <w:r w:rsidR="004623D7" w:rsidRPr="00F55BE2">
        <w:rPr>
          <w:highlight w:val="yellow"/>
        </w:rPr>
        <w:t xml:space="preserve">tubes in magnetic separation rack </w:t>
      </w:r>
      <w:r w:rsidR="00E50727" w:rsidRPr="00F55BE2">
        <w:rPr>
          <w:highlight w:val="yellow"/>
        </w:rPr>
        <w:t>manually</w:t>
      </w:r>
      <w:r w:rsidR="004623D7" w:rsidRPr="00F55BE2">
        <w:rPr>
          <w:highlight w:val="yellow"/>
        </w:rPr>
        <w:t xml:space="preserve"> for 3 min.</w:t>
      </w:r>
      <w:r w:rsidR="00BD3473">
        <w:rPr>
          <w:highlight w:val="yellow"/>
        </w:rPr>
        <w:t xml:space="preserve"> </w:t>
      </w:r>
      <w:r w:rsidR="004623D7" w:rsidRPr="00F55BE2">
        <w:rPr>
          <w:highlight w:val="yellow"/>
        </w:rPr>
        <w:t>The beads will adhere</w:t>
      </w:r>
      <w:r w:rsidR="00BD3473">
        <w:rPr>
          <w:highlight w:val="yellow"/>
        </w:rPr>
        <w:t xml:space="preserve"> </w:t>
      </w:r>
      <w:r w:rsidR="004623D7" w:rsidRPr="00F55BE2">
        <w:rPr>
          <w:highlight w:val="yellow"/>
        </w:rPr>
        <w:t>to the side of the tube next to the magnet.</w:t>
      </w:r>
    </w:p>
    <w:p w14:paraId="2FAB90F3" w14:textId="77777777" w:rsidR="000A757E" w:rsidRPr="00F55BE2" w:rsidRDefault="000A757E" w:rsidP="00F55BE2">
      <w:pPr>
        <w:rPr>
          <w:highlight w:val="yellow"/>
        </w:rPr>
      </w:pPr>
    </w:p>
    <w:p w14:paraId="1853513F" w14:textId="2FF88FF4" w:rsidR="004623D7" w:rsidRPr="00F55BE2" w:rsidRDefault="00104457" w:rsidP="00F55BE2">
      <w:pPr>
        <w:rPr>
          <w:highlight w:val="yellow"/>
        </w:rPr>
      </w:pPr>
      <w:r w:rsidRPr="00F55BE2">
        <w:rPr>
          <w:highlight w:val="yellow"/>
        </w:rPr>
        <w:t>6</w:t>
      </w:r>
      <w:r w:rsidR="00EF7E70" w:rsidRPr="00F55BE2">
        <w:rPr>
          <w:highlight w:val="yellow"/>
        </w:rPr>
        <w:t>.1.1</w:t>
      </w:r>
      <w:r w:rsidR="00807F67">
        <w:rPr>
          <w:highlight w:val="yellow"/>
        </w:rPr>
        <w:t>0</w:t>
      </w:r>
      <w:r w:rsidR="00EF7E70" w:rsidRPr="00F55BE2">
        <w:rPr>
          <w:highlight w:val="yellow"/>
        </w:rPr>
        <w:t>.</w:t>
      </w:r>
      <w:r w:rsidR="00BD3473">
        <w:rPr>
          <w:highlight w:val="yellow"/>
        </w:rPr>
        <w:t xml:space="preserve"> </w:t>
      </w:r>
      <w:r w:rsidR="004623D7" w:rsidRPr="00F55BE2">
        <w:rPr>
          <w:highlight w:val="yellow"/>
        </w:rPr>
        <w:t>Carefully, with a 10 m</w:t>
      </w:r>
      <w:r w:rsidR="00807F67">
        <w:rPr>
          <w:highlight w:val="yellow"/>
        </w:rPr>
        <w:t>L</w:t>
      </w:r>
      <w:r w:rsidR="004623D7" w:rsidRPr="00F55BE2">
        <w:rPr>
          <w:highlight w:val="yellow"/>
        </w:rPr>
        <w:t xml:space="preserve"> pipette, remove the supernatant from the beads.</w:t>
      </w:r>
      <w:r w:rsidR="00BD3473">
        <w:rPr>
          <w:highlight w:val="yellow"/>
        </w:rPr>
        <w:t xml:space="preserve"> </w:t>
      </w:r>
      <w:r w:rsidR="004623D7" w:rsidRPr="00F55BE2">
        <w:rPr>
          <w:highlight w:val="yellow"/>
        </w:rPr>
        <w:t>Resuspend the beads in 450 µ</w:t>
      </w:r>
      <w:r w:rsidR="00807F67">
        <w:rPr>
          <w:highlight w:val="yellow"/>
        </w:rPr>
        <w:t>L</w:t>
      </w:r>
      <w:r w:rsidR="004623D7" w:rsidRPr="00F55BE2">
        <w:rPr>
          <w:highlight w:val="yellow"/>
        </w:rPr>
        <w:t xml:space="preserve"> of Buffer B and transfer to a 1.5 m</w:t>
      </w:r>
      <w:r w:rsidR="00807F67">
        <w:rPr>
          <w:highlight w:val="yellow"/>
        </w:rPr>
        <w:t>L</w:t>
      </w:r>
      <w:r w:rsidR="004623D7" w:rsidRPr="00F55BE2">
        <w:rPr>
          <w:highlight w:val="yellow"/>
        </w:rPr>
        <w:t xml:space="preserve"> microcentrifuge tube.</w:t>
      </w:r>
    </w:p>
    <w:p w14:paraId="07867833" w14:textId="77777777" w:rsidR="00EF7E70" w:rsidRPr="00F55BE2" w:rsidRDefault="00EF7E70" w:rsidP="00F55BE2">
      <w:pPr>
        <w:rPr>
          <w:highlight w:val="yellow"/>
        </w:rPr>
      </w:pPr>
    </w:p>
    <w:p w14:paraId="4F60A37F" w14:textId="0B705976" w:rsidR="004623D7" w:rsidRPr="00807F67" w:rsidRDefault="004623D7" w:rsidP="00F55BE2">
      <w:r w:rsidRPr="00807F67">
        <w:t>NOTE:</w:t>
      </w:r>
      <w:r w:rsidR="00BD3473" w:rsidRPr="00807F67">
        <w:t xml:space="preserve"> </w:t>
      </w:r>
      <w:r w:rsidRPr="00807F67">
        <w:t>Keep the supernatant until the isolation of the oocysts is confirmed.</w:t>
      </w:r>
      <w:r w:rsidR="00BD3473" w:rsidRPr="00807F67">
        <w:t xml:space="preserve"> </w:t>
      </w:r>
    </w:p>
    <w:p w14:paraId="10217F0E" w14:textId="77777777" w:rsidR="00EF7E70" w:rsidRPr="00F55BE2" w:rsidRDefault="00EF7E70" w:rsidP="00F55BE2">
      <w:pPr>
        <w:rPr>
          <w:highlight w:val="yellow"/>
        </w:rPr>
      </w:pPr>
    </w:p>
    <w:p w14:paraId="496D0F29" w14:textId="66CB575A" w:rsidR="004623D7" w:rsidRPr="00F55BE2" w:rsidRDefault="00104457" w:rsidP="00F55BE2">
      <w:pPr>
        <w:rPr>
          <w:highlight w:val="yellow"/>
        </w:rPr>
      </w:pPr>
      <w:r w:rsidRPr="00F55BE2">
        <w:rPr>
          <w:highlight w:val="yellow"/>
        </w:rPr>
        <w:t>6</w:t>
      </w:r>
      <w:r w:rsidR="00EF7E70" w:rsidRPr="00F55BE2">
        <w:rPr>
          <w:highlight w:val="yellow"/>
        </w:rPr>
        <w:t>.1.1</w:t>
      </w:r>
      <w:r w:rsidR="00807F67">
        <w:rPr>
          <w:highlight w:val="yellow"/>
        </w:rPr>
        <w:t>1</w:t>
      </w:r>
      <w:r w:rsidR="00EF7E70" w:rsidRPr="00F55BE2">
        <w:rPr>
          <w:highlight w:val="yellow"/>
        </w:rPr>
        <w:t>.</w:t>
      </w:r>
      <w:r w:rsidR="00BD3473">
        <w:rPr>
          <w:highlight w:val="yellow"/>
        </w:rPr>
        <w:t xml:space="preserve"> </w:t>
      </w:r>
      <w:r w:rsidR="004623D7" w:rsidRPr="00F55BE2">
        <w:rPr>
          <w:highlight w:val="yellow"/>
        </w:rPr>
        <w:t>To collect any remaining beads and oocysts, wash the 15 m</w:t>
      </w:r>
      <w:r w:rsidR="00807F67">
        <w:rPr>
          <w:highlight w:val="yellow"/>
        </w:rPr>
        <w:t>L</w:t>
      </w:r>
      <w:r w:rsidR="004623D7" w:rsidRPr="00F55BE2">
        <w:rPr>
          <w:highlight w:val="yellow"/>
        </w:rPr>
        <w:t xml:space="preserve"> tube with 450 µ</w:t>
      </w:r>
      <w:r w:rsidR="00807F67">
        <w:rPr>
          <w:highlight w:val="yellow"/>
        </w:rPr>
        <w:t>L</w:t>
      </w:r>
      <w:r w:rsidR="004623D7" w:rsidRPr="00F55BE2">
        <w:rPr>
          <w:highlight w:val="yellow"/>
        </w:rPr>
        <w:t xml:space="preserve"> of Buffer B and add this wash to the magnetic beads in the microcentrifuge tube. </w:t>
      </w:r>
    </w:p>
    <w:p w14:paraId="48F77795" w14:textId="77777777" w:rsidR="000A757E" w:rsidRPr="00F55BE2" w:rsidRDefault="000A757E" w:rsidP="00F55BE2">
      <w:pPr>
        <w:rPr>
          <w:highlight w:val="yellow"/>
        </w:rPr>
      </w:pPr>
    </w:p>
    <w:p w14:paraId="77EB716E" w14:textId="10EBE922" w:rsidR="004623D7" w:rsidRPr="00F55BE2" w:rsidRDefault="00104457" w:rsidP="00F55BE2">
      <w:pPr>
        <w:rPr>
          <w:highlight w:val="yellow"/>
        </w:rPr>
      </w:pPr>
      <w:r w:rsidRPr="00F55BE2">
        <w:rPr>
          <w:highlight w:val="yellow"/>
        </w:rPr>
        <w:t>6</w:t>
      </w:r>
      <w:r w:rsidR="00EF7E70" w:rsidRPr="00F55BE2">
        <w:rPr>
          <w:highlight w:val="yellow"/>
        </w:rPr>
        <w:t>.1.1</w:t>
      </w:r>
      <w:r w:rsidR="00807F67">
        <w:rPr>
          <w:highlight w:val="yellow"/>
        </w:rPr>
        <w:t>2</w:t>
      </w:r>
      <w:r w:rsidR="00EF7E70" w:rsidRPr="00F55BE2">
        <w:rPr>
          <w:highlight w:val="yellow"/>
        </w:rPr>
        <w:t>.</w:t>
      </w:r>
      <w:r w:rsidR="00BD3473">
        <w:rPr>
          <w:highlight w:val="yellow"/>
        </w:rPr>
        <w:t xml:space="preserve"> </w:t>
      </w:r>
      <w:r w:rsidR="004623D7" w:rsidRPr="00F55BE2">
        <w:rPr>
          <w:highlight w:val="yellow"/>
        </w:rPr>
        <w:t xml:space="preserve">Repeat step </w:t>
      </w:r>
      <w:r w:rsidR="00807F67">
        <w:rPr>
          <w:highlight w:val="yellow"/>
        </w:rPr>
        <w:t>6.1.11</w:t>
      </w:r>
      <w:r w:rsidR="004623D7" w:rsidRPr="00F55BE2">
        <w:rPr>
          <w:highlight w:val="yellow"/>
        </w:rPr>
        <w:t xml:space="preserve"> one more time.</w:t>
      </w:r>
      <w:r w:rsidR="00BD3473">
        <w:rPr>
          <w:highlight w:val="yellow"/>
        </w:rPr>
        <w:t xml:space="preserve"> </w:t>
      </w:r>
      <w:r w:rsidR="004623D7" w:rsidRPr="00F55BE2">
        <w:rPr>
          <w:highlight w:val="yellow"/>
        </w:rPr>
        <w:t>All beads and captured oocysts should now be</w:t>
      </w:r>
      <w:r w:rsidR="00BD3473">
        <w:rPr>
          <w:highlight w:val="yellow"/>
        </w:rPr>
        <w:t xml:space="preserve"> </w:t>
      </w:r>
      <w:r w:rsidR="004623D7" w:rsidRPr="00F55BE2">
        <w:rPr>
          <w:highlight w:val="yellow"/>
        </w:rPr>
        <w:t>transferred to the microcentrifuge tube.</w:t>
      </w:r>
    </w:p>
    <w:p w14:paraId="6C442897" w14:textId="77777777" w:rsidR="0014472C" w:rsidRPr="00F55BE2" w:rsidRDefault="0014472C" w:rsidP="00F55BE2">
      <w:pPr>
        <w:rPr>
          <w:highlight w:val="yellow"/>
        </w:rPr>
      </w:pPr>
    </w:p>
    <w:p w14:paraId="1E6B8B7D" w14:textId="5D94AA30" w:rsidR="004623D7" w:rsidRPr="00F55BE2" w:rsidRDefault="00104457" w:rsidP="00F55BE2">
      <w:pPr>
        <w:rPr>
          <w:highlight w:val="yellow"/>
        </w:rPr>
      </w:pPr>
      <w:r w:rsidRPr="00F55BE2">
        <w:rPr>
          <w:highlight w:val="yellow"/>
        </w:rPr>
        <w:t>6</w:t>
      </w:r>
      <w:r w:rsidR="00EF7E70" w:rsidRPr="00F55BE2">
        <w:rPr>
          <w:highlight w:val="yellow"/>
        </w:rPr>
        <w:t>.1.1</w:t>
      </w:r>
      <w:r w:rsidR="00807F67">
        <w:rPr>
          <w:highlight w:val="yellow"/>
        </w:rPr>
        <w:t>3</w:t>
      </w:r>
      <w:r w:rsidR="00EF7E70" w:rsidRPr="00F55BE2">
        <w:rPr>
          <w:highlight w:val="yellow"/>
        </w:rPr>
        <w:t>.</w:t>
      </w:r>
      <w:r w:rsidR="00807F67">
        <w:rPr>
          <w:highlight w:val="yellow"/>
        </w:rPr>
        <w:t xml:space="preserve"> </w:t>
      </w:r>
      <w:r w:rsidR="004623D7" w:rsidRPr="00F55BE2">
        <w:rPr>
          <w:highlight w:val="yellow"/>
        </w:rPr>
        <w:t>Place</w:t>
      </w:r>
      <w:r w:rsidR="00807F67">
        <w:rPr>
          <w:highlight w:val="yellow"/>
        </w:rPr>
        <w:t xml:space="preserve"> the</w:t>
      </w:r>
      <w:r w:rsidR="004623D7" w:rsidRPr="00F55BE2">
        <w:rPr>
          <w:highlight w:val="yellow"/>
        </w:rPr>
        <w:t xml:space="preserve"> microcentrifuge tube on a magnetic separa</w:t>
      </w:r>
      <w:r w:rsidR="001B712B" w:rsidRPr="00F55BE2">
        <w:rPr>
          <w:highlight w:val="yellow"/>
        </w:rPr>
        <w:t xml:space="preserve">tion rack designed for holding </w:t>
      </w:r>
      <w:r w:rsidR="004623D7" w:rsidRPr="00F55BE2">
        <w:rPr>
          <w:highlight w:val="yellow"/>
        </w:rPr>
        <w:t>microcentrifuge tubes.</w:t>
      </w:r>
    </w:p>
    <w:p w14:paraId="7C0AD64E" w14:textId="77777777" w:rsidR="000A757E" w:rsidRPr="00F55BE2" w:rsidRDefault="000A757E" w:rsidP="00F55BE2">
      <w:pPr>
        <w:rPr>
          <w:highlight w:val="yellow"/>
        </w:rPr>
      </w:pPr>
    </w:p>
    <w:p w14:paraId="1ED2FDEC" w14:textId="0DFFF549" w:rsidR="004623D7" w:rsidRPr="00F55BE2" w:rsidRDefault="00104457" w:rsidP="00F55BE2">
      <w:pPr>
        <w:rPr>
          <w:highlight w:val="yellow"/>
        </w:rPr>
      </w:pPr>
      <w:r w:rsidRPr="00F55BE2">
        <w:rPr>
          <w:highlight w:val="yellow"/>
        </w:rPr>
        <w:t>6</w:t>
      </w:r>
      <w:r w:rsidR="004623D7" w:rsidRPr="00F55BE2">
        <w:rPr>
          <w:highlight w:val="yellow"/>
        </w:rPr>
        <w:t>.1.1</w:t>
      </w:r>
      <w:r w:rsidR="00807F67">
        <w:rPr>
          <w:highlight w:val="yellow"/>
        </w:rPr>
        <w:t>4</w:t>
      </w:r>
      <w:r w:rsidR="004623D7" w:rsidRPr="00F55BE2">
        <w:rPr>
          <w:highlight w:val="yellow"/>
        </w:rPr>
        <w:t>. Rotate</w:t>
      </w:r>
      <w:r w:rsidR="00807F67">
        <w:rPr>
          <w:highlight w:val="yellow"/>
        </w:rPr>
        <w:t xml:space="preserve"> the</w:t>
      </w:r>
      <w:r w:rsidR="004623D7" w:rsidRPr="00F55BE2">
        <w:rPr>
          <w:highlight w:val="yellow"/>
        </w:rPr>
        <w:t xml:space="preserve"> tube in the magnetic separation rack by hand for 3 min</w:t>
      </w:r>
      <w:r w:rsidR="000A757E" w:rsidRPr="00F55BE2">
        <w:rPr>
          <w:highlight w:val="yellow"/>
        </w:rPr>
        <w:t>.</w:t>
      </w:r>
    </w:p>
    <w:p w14:paraId="03EAC304" w14:textId="77777777" w:rsidR="000A757E" w:rsidRPr="00F55BE2" w:rsidRDefault="000A757E" w:rsidP="00F55BE2">
      <w:pPr>
        <w:rPr>
          <w:highlight w:val="yellow"/>
        </w:rPr>
      </w:pPr>
    </w:p>
    <w:p w14:paraId="1F641377" w14:textId="7BC3501F" w:rsidR="004623D7" w:rsidRPr="00F55BE2" w:rsidRDefault="00104457" w:rsidP="00F55BE2">
      <w:pPr>
        <w:rPr>
          <w:highlight w:val="yellow"/>
        </w:rPr>
      </w:pPr>
      <w:r w:rsidRPr="00F55BE2">
        <w:rPr>
          <w:highlight w:val="yellow"/>
        </w:rPr>
        <w:t>6</w:t>
      </w:r>
      <w:r w:rsidR="004623D7" w:rsidRPr="00F55BE2">
        <w:rPr>
          <w:highlight w:val="yellow"/>
        </w:rPr>
        <w:t>.1.1</w:t>
      </w:r>
      <w:r w:rsidR="00807F67">
        <w:rPr>
          <w:highlight w:val="yellow"/>
        </w:rPr>
        <w:t>5</w:t>
      </w:r>
      <w:r w:rsidR="004623D7" w:rsidRPr="00F55BE2">
        <w:rPr>
          <w:highlight w:val="yellow"/>
        </w:rPr>
        <w:t xml:space="preserve">. Carefully remove </w:t>
      </w:r>
      <w:r w:rsidR="00807F67">
        <w:rPr>
          <w:highlight w:val="yellow"/>
        </w:rPr>
        <w:t xml:space="preserve">the </w:t>
      </w:r>
      <w:r w:rsidR="004623D7" w:rsidRPr="00F55BE2">
        <w:rPr>
          <w:highlight w:val="yellow"/>
        </w:rPr>
        <w:t xml:space="preserve">supernatant with a pipette </w:t>
      </w:r>
      <w:r w:rsidR="00807F67">
        <w:rPr>
          <w:highlight w:val="yellow"/>
        </w:rPr>
        <w:t>in</w:t>
      </w:r>
      <w:r w:rsidR="004623D7" w:rsidRPr="00F55BE2">
        <w:rPr>
          <w:highlight w:val="yellow"/>
        </w:rPr>
        <w:t xml:space="preserve">to a new tube. </w:t>
      </w:r>
    </w:p>
    <w:p w14:paraId="44CDD7CA" w14:textId="77777777" w:rsidR="00EF7E70" w:rsidRPr="00807F67" w:rsidRDefault="00EF7E70" w:rsidP="00F55BE2"/>
    <w:p w14:paraId="5D4B6FB4" w14:textId="3D9BCF01" w:rsidR="004623D7" w:rsidRPr="00F55BE2" w:rsidRDefault="004623D7" w:rsidP="00F55BE2">
      <w:pPr>
        <w:rPr>
          <w:highlight w:val="yellow"/>
        </w:rPr>
      </w:pPr>
      <w:r w:rsidRPr="00D57CD7">
        <w:t>NOTE:</w:t>
      </w:r>
      <w:r w:rsidR="00BD3473" w:rsidRPr="00807F67">
        <w:t xml:space="preserve"> </w:t>
      </w:r>
      <w:r w:rsidRPr="00807F67">
        <w:t>Keep the supernatant until the isolation of the oocysts is confirmed</w:t>
      </w:r>
      <w:r w:rsidRPr="00F55BE2">
        <w:rPr>
          <w:highlight w:val="yellow"/>
        </w:rPr>
        <w:t>.</w:t>
      </w:r>
    </w:p>
    <w:p w14:paraId="5426CE2C" w14:textId="77777777" w:rsidR="00EF7E70" w:rsidRPr="00F55BE2" w:rsidRDefault="00EF7E70" w:rsidP="00F55BE2">
      <w:pPr>
        <w:rPr>
          <w:highlight w:val="yellow"/>
        </w:rPr>
      </w:pPr>
    </w:p>
    <w:p w14:paraId="3209446D" w14:textId="3F7C5C81" w:rsidR="004623D7" w:rsidRPr="00F55BE2" w:rsidRDefault="00104457" w:rsidP="00F55BE2">
      <w:pPr>
        <w:rPr>
          <w:highlight w:val="yellow"/>
        </w:rPr>
      </w:pPr>
      <w:r w:rsidRPr="00F55BE2">
        <w:rPr>
          <w:highlight w:val="yellow"/>
        </w:rPr>
        <w:t>6</w:t>
      </w:r>
      <w:r w:rsidR="004623D7" w:rsidRPr="00F55BE2">
        <w:rPr>
          <w:highlight w:val="yellow"/>
        </w:rPr>
        <w:t>.1.1</w:t>
      </w:r>
      <w:r w:rsidR="00807F67">
        <w:rPr>
          <w:highlight w:val="yellow"/>
        </w:rPr>
        <w:t>6</w:t>
      </w:r>
      <w:r w:rsidR="004623D7" w:rsidRPr="00F55BE2">
        <w:rPr>
          <w:highlight w:val="yellow"/>
        </w:rPr>
        <w:t xml:space="preserve">. Remove </w:t>
      </w:r>
      <w:r w:rsidR="00807F67">
        <w:rPr>
          <w:highlight w:val="yellow"/>
        </w:rPr>
        <w:t xml:space="preserve">the </w:t>
      </w:r>
      <w:r w:rsidR="004623D7" w:rsidRPr="00F55BE2">
        <w:rPr>
          <w:highlight w:val="yellow"/>
        </w:rPr>
        <w:t>microcentrifuge tube containing magnetic beads and oocysts from the magnetic separation rack.</w:t>
      </w:r>
    </w:p>
    <w:p w14:paraId="23910177" w14:textId="77777777" w:rsidR="000A757E" w:rsidRPr="00F55BE2" w:rsidRDefault="000A757E" w:rsidP="00F55BE2">
      <w:pPr>
        <w:rPr>
          <w:highlight w:val="yellow"/>
        </w:rPr>
      </w:pPr>
    </w:p>
    <w:p w14:paraId="7E1446A7" w14:textId="39ADB871" w:rsidR="00EF7E70" w:rsidRPr="00F55BE2" w:rsidRDefault="00104457" w:rsidP="00F55BE2">
      <w:pPr>
        <w:rPr>
          <w:highlight w:val="yellow"/>
        </w:rPr>
      </w:pPr>
      <w:r w:rsidRPr="00F55BE2">
        <w:rPr>
          <w:highlight w:val="yellow"/>
        </w:rPr>
        <w:t>6</w:t>
      </w:r>
      <w:r w:rsidR="004623D7" w:rsidRPr="00F55BE2">
        <w:rPr>
          <w:highlight w:val="yellow"/>
        </w:rPr>
        <w:t>.1.1</w:t>
      </w:r>
      <w:r w:rsidR="00807F67">
        <w:rPr>
          <w:highlight w:val="yellow"/>
        </w:rPr>
        <w:t>7</w:t>
      </w:r>
      <w:r w:rsidR="004623D7" w:rsidRPr="00F55BE2">
        <w:rPr>
          <w:highlight w:val="yellow"/>
        </w:rPr>
        <w:t xml:space="preserve">. </w:t>
      </w:r>
      <w:r w:rsidR="00B157C3" w:rsidRPr="00F55BE2">
        <w:rPr>
          <w:highlight w:val="yellow"/>
        </w:rPr>
        <w:t>Add 100 µ</w:t>
      </w:r>
      <w:r w:rsidR="00807F67">
        <w:rPr>
          <w:highlight w:val="yellow"/>
        </w:rPr>
        <w:t>L</w:t>
      </w:r>
      <w:r w:rsidR="00B157C3" w:rsidRPr="00F55BE2">
        <w:rPr>
          <w:highlight w:val="yellow"/>
        </w:rPr>
        <w:t xml:space="preserve"> of 0.1</w:t>
      </w:r>
      <w:r w:rsidR="00807F67">
        <w:rPr>
          <w:highlight w:val="yellow"/>
        </w:rPr>
        <w:t xml:space="preserve"> </w:t>
      </w:r>
      <w:r w:rsidR="00B157C3" w:rsidRPr="00F55BE2">
        <w:rPr>
          <w:highlight w:val="yellow"/>
        </w:rPr>
        <w:t>N HC</w:t>
      </w:r>
      <w:r w:rsidR="00807F67">
        <w:rPr>
          <w:highlight w:val="yellow"/>
        </w:rPr>
        <w:t>l</w:t>
      </w:r>
      <w:r w:rsidR="004623D7" w:rsidRPr="00F55BE2">
        <w:rPr>
          <w:highlight w:val="yellow"/>
        </w:rPr>
        <w:t xml:space="preserve"> to magnetic beads </w:t>
      </w:r>
      <w:r w:rsidR="00DF1DC2" w:rsidRPr="00F55BE2">
        <w:rPr>
          <w:highlight w:val="yellow"/>
        </w:rPr>
        <w:t>to elute the oocysts off the beads. V</w:t>
      </w:r>
      <w:r w:rsidR="004623D7" w:rsidRPr="00F55BE2">
        <w:rPr>
          <w:highlight w:val="yellow"/>
        </w:rPr>
        <w:t xml:space="preserve">ortex for </w:t>
      </w:r>
      <w:r w:rsidR="004623D7" w:rsidRPr="00F55BE2">
        <w:rPr>
          <w:highlight w:val="yellow"/>
        </w:rPr>
        <w:lastRenderedPageBreak/>
        <w:t xml:space="preserve">30 s. </w:t>
      </w:r>
    </w:p>
    <w:p w14:paraId="2892E2FD" w14:textId="6AE7711F" w:rsidR="004623D7" w:rsidRPr="00F55BE2" w:rsidRDefault="004623D7" w:rsidP="00F55BE2">
      <w:pPr>
        <w:rPr>
          <w:highlight w:val="yellow"/>
        </w:rPr>
      </w:pPr>
      <w:r w:rsidRPr="00F55BE2">
        <w:rPr>
          <w:highlight w:val="yellow"/>
        </w:rPr>
        <w:t xml:space="preserve"> </w:t>
      </w:r>
    </w:p>
    <w:p w14:paraId="261AD223" w14:textId="139FDC12" w:rsidR="004623D7" w:rsidRPr="00807F67" w:rsidRDefault="004623D7" w:rsidP="00F55BE2">
      <w:r w:rsidRPr="00807F67">
        <w:t xml:space="preserve">NOTE: </w:t>
      </w:r>
      <w:proofErr w:type="spellStart"/>
      <w:r w:rsidRPr="00807F67">
        <w:t>Vortexer</w:t>
      </w:r>
      <w:proofErr w:type="spellEnd"/>
      <w:r w:rsidRPr="00807F67">
        <w:t xml:space="preserve"> should be set to slightly less than maximum speed</w:t>
      </w:r>
      <w:r w:rsidR="00065EF6">
        <w:t>.</w:t>
      </w:r>
      <w:r w:rsidR="0015530E">
        <w:t xml:space="preserve"> </w:t>
      </w:r>
    </w:p>
    <w:p w14:paraId="013209B9" w14:textId="77777777" w:rsidR="00EF7E70" w:rsidRPr="00F55BE2" w:rsidRDefault="00EF7E70" w:rsidP="00F55BE2">
      <w:pPr>
        <w:rPr>
          <w:highlight w:val="yellow"/>
        </w:rPr>
      </w:pPr>
    </w:p>
    <w:p w14:paraId="6DFC5477" w14:textId="38E874DA" w:rsidR="004623D7" w:rsidRPr="00F55BE2" w:rsidRDefault="00104457" w:rsidP="00F55BE2">
      <w:pPr>
        <w:rPr>
          <w:highlight w:val="yellow"/>
        </w:rPr>
      </w:pPr>
      <w:r w:rsidRPr="00F55BE2">
        <w:rPr>
          <w:highlight w:val="yellow"/>
        </w:rPr>
        <w:t>6</w:t>
      </w:r>
      <w:r w:rsidR="004623D7" w:rsidRPr="00F55BE2">
        <w:rPr>
          <w:highlight w:val="yellow"/>
        </w:rPr>
        <w:t>.1.1</w:t>
      </w:r>
      <w:r w:rsidR="002A7FDD">
        <w:rPr>
          <w:highlight w:val="yellow"/>
        </w:rPr>
        <w:t>8</w:t>
      </w:r>
      <w:r w:rsidR="004623D7" w:rsidRPr="00F55BE2">
        <w:rPr>
          <w:highlight w:val="yellow"/>
        </w:rPr>
        <w:t>. Inc</w:t>
      </w:r>
      <w:r w:rsidR="00B157C3" w:rsidRPr="00F55BE2">
        <w:rPr>
          <w:highlight w:val="yellow"/>
        </w:rPr>
        <w:t xml:space="preserve">ubate </w:t>
      </w:r>
      <w:r w:rsidR="002A7FDD">
        <w:rPr>
          <w:highlight w:val="yellow"/>
        </w:rPr>
        <w:t xml:space="preserve">the </w:t>
      </w:r>
      <w:r w:rsidR="00B157C3" w:rsidRPr="00F55BE2">
        <w:rPr>
          <w:highlight w:val="yellow"/>
        </w:rPr>
        <w:t>beads in 0.1</w:t>
      </w:r>
      <w:r w:rsidR="002A7FDD">
        <w:rPr>
          <w:highlight w:val="yellow"/>
        </w:rPr>
        <w:t xml:space="preserve"> </w:t>
      </w:r>
      <w:r w:rsidR="00B157C3" w:rsidRPr="00F55BE2">
        <w:rPr>
          <w:highlight w:val="yellow"/>
        </w:rPr>
        <w:t>N HC</w:t>
      </w:r>
      <w:r w:rsidR="002A7FDD">
        <w:rPr>
          <w:highlight w:val="yellow"/>
        </w:rPr>
        <w:t>l</w:t>
      </w:r>
      <w:r w:rsidR="004623D7" w:rsidRPr="00F55BE2">
        <w:rPr>
          <w:highlight w:val="yellow"/>
        </w:rPr>
        <w:t xml:space="preserve"> for 10 min at room temperature.</w:t>
      </w:r>
    </w:p>
    <w:p w14:paraId="2AD6CB74" w14:textId="77777777" w:rsidR="000A757E" w:rsidRPr="00F55BE2" w:rsidRDefault="000A757E" w:rsidP="00F55BE2">
      <w:pPr>
        <w:rPr>
          <w:highlight w:val="yellow"/>
        </w:rPr>
      </w:pPr>
    </w:p>
    <w:p w14:paraId="57FD00EC" w14:textId="136975F8" w:rsidR="004623D7" w:rsidRPr="00F55BE2" w:rsidRDefault="00104457" w:rsidP="00F55BE2">
      <w:pPr>
        <w:rPr>
          <w:highlight w:val="yellow"/>
        </w:rPr>
      </w:pPr>
      <w:r w:rsidRPr="00F55BE2">
        <w:rPr>
          <w:highlight w:val="yellow"/>
        </w:rPr>
        <w:t>6</w:t>
      </w:r>
      <w:r w:rsidR="004623D7" w:rsidRPr="00F55BE2">
        <w:rPr>
          <w:highlight w:val="yellow"/>
        </w:rPr>
        <w:t>.1.</w:t>
      </w:r>
      <w:r w:rsidR="002A7FDD">
        <w:rPr>
          <w:highlight w:val="yellow"/>
        </w:rPr>
        <w:t>19</w:t>
      </w:r>
      <w:r w:rsidR="004623D7" w:rsidRPr="00F55BE2">
        <w:rPr>
          <w:highlight w:val="yellow"/>
        </w:rPr>
        <w:t>. Vortex again.</w:t>
      </w:r>
      <w:r w:rsidR="002A7FDD">
        <w:rPr>
          <w:highlight w:val="yellow"/>
        </w:rPr>
        <w:t xml:space="preserve"> Then</w:t>
      </w:r>
      <w:r w:rsidR="004623D7" w:rsidRPr="00F55BE2">
        <w:rPr>
          <w:highlight w:val="yellow"/>
        </w:rPr>
        <w:t xml:space="preserve"> </w:t>
      </w:r>
      <w:r w:rsidR="002A7FDD">
        <w:rPr>
          <w:highlight w:val="yellow"/>
        </w:rPr>
        <w:t>p</w:t>
      </w:r>
      <w:r w:rsidR="004623D7" w:rsidRPr="00F55BE2">
        <w:rPr>
          <w:highlight w:val="yellow"/>
        </w:rPr>
        <w:t xml:space="preserve">lace </w:t>
      </w:r>
      <w:r w:rsidR="002A7FDD">
        <w:rPr>
          <w:highlight w:val="yellow"/>
        </w:rPr>
        <w:t xml:space="preserve">the </w:t>
      </w:r>
      <w:r w:rsidR="004623D7" w:rsidRPr="00F55BE2">
        <w:rPr>
          <w:highlight w:val="yellow"/>
        </w:rPr>
        <w:t>tube back on magnetic separation rack.</w:t>
      </w:r>
      <w:r w:rsidR="00BD3473">
        <w:rPr>
          <w:highlight w:val="yellow"/>
        </w:rPr>
        <w:t xml:space="preserve"> </w:t>
      </w:r>
      <w:r w:rsidR="004623D7" w:rsidRPr="00F55BE2">
        <w:rPr>
          <w:highlight w:val="yellow"/>
        </w:rPr>
        <w:t>Wait for beads to adhere to the side of the tube and then transfer</w:t>
      </w:r>
      <w:r w:rsidR="002A7FDD">
        <w:rPr>
          <w:highlight w:val="yellow"/>
        </w:rPr>
        <w:t xml:space="preserve"> the</w:t>
      </w:r>
      <w:r w:rsidR="004623D7" w:rsidRPr="00F55BE2">
        <w:rPr>
          <w:highlight w:val="yellow"/>
        </w:rPr>
        <w:t xml:space="preserve"> supernatant to a new microcentrifuge tube.</w:t>
      </w:r>
    </w:p>
    <w:p w14:paraId="23635C52" w14:textId="77777777" w:rsidR="000A757E" w:rsidRPr="00F55BE2" w:rsidRDefault="000A757E" w:rsidP="00F55BE2">
      <w:pPr>
        <w:rPr>
          <w:highlight w:val="yellow"/>
        </w:rPr>
      </w:pPr>
    </w:p>
    <w:p w14:paraId="20193241" w14:textId="2F5BC2E4" w:rsidR="004623D7" w:rsidRPr="00F55BE2" w:rsidRDefault="00104457" w:rsidP="00F55BE2">
      <w:pPr>
        <w:rPr>
          <w:highlight w:val="yellow"/>
        </w:rPr>
      </w:pPr>
      <w:r w:rsidRPr="00F55BE2">
        <w:rPr>
          <w:highlight w:val="yellow"/>
        </w:rPr>
        <w:t>6</w:t>
      </w:r>
      <w:r w:rsidR="004623D7" w:rsidRPr="00F55BE2">
        <w:rPr>
          <w:highlight w:val="yellow"/>
        </w:rPr>
        <w:t>.1.2</w:t>
      </w:r>
      <w:r w:rsidR="002A7FDD">
        <w:rPr>
          <w:highlight w:val="yellow"/>
        </w:rPr>
        <w:t>0</w:t>
      </w:r>
      <w:r w:rsidR="004623D7" w:rsidRPr="00F55BE2">
        <w:rPr>
          <w:highlight w:val="yellow"/>
        </w:rPr>
        <w:t xml:space="preserve">. Repeat steps </w:t>
      </w:r>
      <w:r w:rsidR="002A7FDD">
        <w:rPr>
          <w:highlight w:val="yellow"/>
        </w:rPr>
        <w:t>6</w:t>
      </w:r>
      <w:r w:rsidR="002F7383" w:rsidRPr="00F55BE2">
        <w:rPr>
          <w:highlight w:val="yellow"/>
        </w:rPr>
        <w:t>.1.</w:t>
      </w:r>
      <w:r w:rsidR="004623D7" w:rsidRPr="00F55BE2">
        <w:rPr>
          <w:highlight w:val="yellow"/>
        </w:rPr>
        <w:t>1</w:t>
      </w:r>
      <w:r w:rsidR="002A7FDD">
        <w:rPr>
          <w:highlight w:val="yellow"/>
        </w:rPr>
        <w:t>7</w:t>
      </w:r>
      <w:r w:rsidR="004623D7" w:rsidRPr="00F55BE2">
        <w:rPr>
          <w:highlight w:val="yellow"/>
        </w:rPr>
        <w:t xml:space="preserve"> through </w:t>
      </w:r>
      <w:r w:rsidR="002A7FDD">
        <w:rPr>
          <w:highlight w:val="yellow"/>
        </w:rPr>
        <w:t>6</w:t>
      </w:r>
      <w:r w:rsidR="002F7383" w:rsidRPr="00F55BE2">
        <w:rPr>
          <w:highlight w:val="yellow"/>
        </w:rPr>
        <w:t>.1.</w:t>
      </w:r>
      <w:r w:rsidR="002A7FDD">
        <w:rPr>
          <w:highlight w:val="yellow"/>
        </w:rPr>
        <w:t>19</w:t>
      </w:r>
      <w:r w:rsidR="004623D7" w:rsidRPr="00F55BE2">
        <w:rPr>
          <w:highlight w:val="yellow"/>
        </w:rPr>
        <w:t xml:space="preserve"> and combine the second </w:t>
      </w:r>
      <w:r w:rsidR="0015530E">
        <w:rPr>
          <w:highlight w:val="yellow"/>
        </w:rPr>
        <w:t>eluate</w:t>
      </w:r>
      <w:r w:rsidR="0015530E" w:rsidRPr="00F55BE2">
        <w:rPr>
          <w:highlight w:val="yellow"/>
        </w:rPr>
        <w:t xml:space="preserve"> </w:t>
      </w:r>
      <w:r w:rsidR="004623D7" w:rsidRPr="00F55BE2">
        <w:rPr>
          <w:highlight w:val="yellow"/>
        </w:rPr>
        <w:t>with the first</w:t>
      </w:r>
      <w:r w:rsidR="000A757E" w:rsidRPr="00F55BE2">
        <w:rPr>
          <w:highlight w:val="yellow"/>
        </w:rPr>
        <w:t xml:space="preserve"> elution.</w:t>
      </w:r>
    </w:p>
    <w:p w14:paraId="1F697445" w14:textId="77777777" w:rsidR="000A757E" w:rsidRPr="00F55BE2" w:rsidRDefault="000A757E" w:rsidP="00F55BE2">
      <w:pPr>
        <w:rPr>
          <w:highlight w:val="yellow"/>
        </w:rPr>
      </w:pPr>
    </w:p>
    <w:p w14:paraId="01A9BD43" w14:textId="09D1E7E9" w:rsidR="004623D7" w:rsidRPr="00F55BE2" w:rsidRDefault="00104457" w:rsidP="00F55BE2">
      <w:pPr>
        <w:rPr>
          <w:highlight w:val="yellow"/>
        </w:rPr>
      </w:pPr>
      <w:r w:rsidRPr="00F55BE2">
        <w:rPr>
          <w:highlight w:val="yellow"/>
        </w:rPr>
        <w:t>6</w:t>
      </w:r>
      <w:r w:rsidR="004623D7" w:rsidRPr="00F55BE2">
        <w:rPr>
          <w:highlight w:val="yellow"/>
        </w:rPr>
        <w:t>.1.2</w:t>
      </w:r>
      <w:r w:rsidR="002A7FDD">
        <w:rPr>
          <w:highlight w:val="yellow"/>
        </w:rPr>
        <w:t>1</w:t>
      </w:r>
      <w:r w:rsidR="004623D7" w:rsidRPr="00F55BE2">
        <w:rPr>
          <w:highlight w:val="yellow"/>
        </w:rPr>
        <w:t xml:space="preserve">. Neutralize </w:t>
      </w:r>
      <w:r w:rsidR="002A7FDD">
        <w:rPr>
          <w:highlight w:val="yellow"/>
        </w:rPr>
        <w:t xml:space="preserve">the </w:t>
      </w:r>
      <w:r w:rsidR="004623D7" w:rsidRPr="00F55BE2">
        <w:rPr>
          <w:highlight w:val="yellow"/>
        </w:rPr>
        <w:t>eluate with 20 µ</w:t>
      </w:r>
      <w:r w:rsidR="002A7FDD">
        <w:rPr>
          <w:highlight w:val="yellow"/>
        </w:rPr>
        <w:t>L</w:t>
      </w:r>
      <w:r w:rsidR="004623D7" w:rsidRPr="00F55BE2">
        <w:rPr>
          <w:highlight w:val="yellow"/>
        </w:rPr>
        <w:t xml:space="preserve"> of 1</w:t>
      </w:r>
      <w:r w:rsidR="002A7FDD">
        <w:rPr>
          <w:highlight w:val="yellow"/>
        </w:rPr>
        <w:t xml:space="preserve"> </w:t>
      </w:r>
      <w:r w:rsidR="004623D7" w:rsidRPr="00F55BE2">
        <w:rPr>
          <w:highlight w:val="yellow"/>
        </w:rPr>
        <w:t>N NaOH, or another neutralizing buffer such as 1</w:t>
      </w:r>
      <w:r w:rsidR="002A7FDD">
        <w:rPr>
          <w:highlight w:val="yellow"/>
        </w:rPr>
        <w:t xml:space="preserve"> </w:t>
      </w:r>
      <w:r w:rsidR="004623D7" w:rsidRPr="00F55BE2">
        <w:rPr>
          <w:highlight w:val="yellow"/>
        </w:rPr>
        <w:t>M Tris, pH 8.</w:t>
      </w:r>
    </w:p>
    <w:p w14:paraId="73EF356B" w14:textId="77777777" w:rsidR="000A757E" w:rsidRPr="00F55BE2" w:rsidRDefault="000A757E" w:rsidP="00F55BE2">
      <w:pPr>
        <w:rPr>
          <w:highlight w:val="yellow"/>
        </w:rPr>
      </w:pPr>
    </w:p>
    <w:p w14:paraId="67CE580D" w14:textId="2029EF71" w:rsidR="004623D7" w:rsidRPr="002A7FDD" w:rsidRDefault="00104457" w:rsidP="00F55BE2">
      <w:pPr>
        <w:rPr>
          <w:highlight w:val="yellow"/>
        </w:rPr>
      </w:pPr>
      <w:r w:rsidRPr="00F55BE2">
        <w:rPr>
          <w:highlight w:val="yellow"/>
        </w:rPr>
        <w:t>6</w:t>
      </w:r>
      <w:r w:rsidR="00EF7E70" w:rsidRPr="00F55BE2">
        <w:rPr>
          <w:highlight w:val="yellow"/>
        </w:rPr>
        <w:t>.1.2</w:t>
      </w:r>
      <w:r w:rsidR="002A7FDD">
        <w:rPr>
          <w:highlight w:val="yellow"/>
        </w:rPr>
        <w:t>2</w:t>
      </w:r>
      <w:r w:rsidR="00EF7E70" w:rsidRPr="00F55BE2">
        <w:rPr>
          <w:highlight w:val="yellow"/>
        </w:rPr>
        <w:t>.</w:t>
      </w:r>
      <w:r w:rsidR="00BD3473">
        <w:rPr>
          <w:highlight w:val="yellow"/>
        </w:rPr>
        <w:t xml:space="preserve"> </w:t>
      </w:r>
      <w:r w:rsidR="004623D7" w:rsidRPr="00F55BE2">
        <w:rPr>
          <w:highlight w:val="yellow"/>
        </w:rPr>
        <w:t>To count oocysts</w:t>
      </w:r>
      <w:r w:rsidR="002A7FDD">
        <w:rPr>
          <w:highlight w:val="yellow"/>
        </w:rPr>
        <w:t>,</w:t>
      </w:r>
      <w:r w:rsidR="004623D7" w:rsidRPr="00F55BE2">
        <w:rPr>
          <w:highlight w:val="yellow"/>
        </w:rPr>
        <w:t xml:space="preserve"> take 10 µ</w:t>
      </w:r>
      <w:r w:rsidR="002A7FDD">
        <w:rPr>
          <w:highlight w:val="yellow"/>
        </w:rPr>
        <w:t>L</w:t>
      </w:r>
      <w:r w:rsidR="004623D7" w:rsidRPr="00F55BE2">
        <w:rPr>
          <w:highlight w:val="yellow"/>
        </w:rPr>
        <w:t xml:space="preserve"> of the eluate</w:t>
      </w:r>
      <w:r w:rsidR="002A7FDD">
        <w:rPr>
          <w:highlight w:val="yellow"/>
        </w:rPr>
        <w:t>,</w:t>
      </w:r>
      <w:r w:rsidR="008872C4" w:rsidRPr="00F55BE2">
        <w:rPr>
          <w:highlight w:val="yellow"/>
        </w:rPr>
        <w:t xml:space="preserve"> combine</w:t>
      </w:r>
      <w:r w:rsidR="00065EF6">
        <w:rPr>
          <w:highlight w:val="yellow"/>
        </w:rPr>
        <w:t xml:space="preserve"> it</w:t>
      </w:r>
      <w:r w:rsidR="008872C4" w:rsidRPr="00F55BE2">
        <w:rPr>
          <w:highlight w:val="yellow"/>
        </w:rPr>
        <w:t xml:space="preserve"> with 10 µ</w:t>
      </w:r>
      <w:r w:rsidR="002A7FDD">
        <w:rPr>
          <w:highlight w:val="yellow"/>
        </w:rPr>
        <w:t>L</w:t>
      </w:r>
      <w:r w:rsidR="008872C4" w:rsidRPr="00F55BE2">
        <w:rPr>
          <w:highlight w:val="yellow"/>
        </w:rPr>
        <w:t xml:space="preserve"> </w:t>
      </w:r>
      <w:r w:rsidR="008872C4" w:rsidRPr="002A7FDD">
        <w:rPr>
          <w:highlight w:val="yellow"/>
        </w:rPr>
        <w:t xml:space="preserve">of </w:t>
      </w:r>
      <w:r w:rsidR="00852F6A" w:rsidRPr="002A7FDD">
        <w:rPr>
          <w:highlight w:val="yellow"/>
        </w:rPr>
        <w:t>oocyst</w:t>
      </w:r>
      <w:r w:rsidR="002A7FDD" w:rsidRPr="002A7FDD">
        <w:rPr>
          <w:highlight w:val="yellow"/>
        </w:rPr>
        <w:t>-</w:t>
      </w:r>
      <w:r w:rsidR="00852F6A" w:rsidRPr="002A7FDD">
        <w:rPr>
          <w:highlight w:val="yellow"/>
        </w:rPr>
        <w:t>specific</w:t>
      </w:r>
      <w:r w:rsidR="00852F6A" w:rsidRPr="002A7FDD" w:rsidDel="00852F6A">
        <w:rPr>
          <w:highlight w:val="yellow"/>
        </w:rPr>
        <w:t xml:space="preserve"> </w:t>
      </w:r>
      <w:r w:rsidR="004623D7" w:rsidRPr="002A7FDD">
        <w:rPr>
          <w:highlight w:val="yellow"/>
        </w:rPr>
        <w:t>antibody</w:t>
      </w:r>
      <w:r w:rsidR="00CF1615" w:rsidRPr="002A7FDD">
        <w:rPr>
          <w:highlight w:val="yellow"/>
        </w:rPr>
        <w:t xml:space="preserve"> </w:t>
      </w:r>
      <w:r w:rsidR="004E681A">
        <w:rPr>
          <w:highlight w:val="yellow"/>
        </w:rPr>
        <w:t>(</w:t>
      </w:r>
      <w:r w:rsidR="004E681A" w:rsidRPr="003645DD">
        <w:rPr>
          <w:highlight w:val="yellow"/>
        </w:rPr>
        <w:t xml:space="preserve">See </w:t>
      </w:r>
      <w:r w:rsidR="003645DD" w:rsidRPr="00065EF6">
        <w:rPr>
          <w:b/>
          <w:highlight w:val="yellow"/>
        </w:rPr>
        <w:t>Table of Materials</w:t>
      </w:r>
      <w:r w:rsidR="004E681A">
        <w:rPr>
          <w:highlight w:val="yellow"/>
        </w:rPr>
        <w:t xml:space="preserve">) </w:t>
      </w:r>
      <w:r w:rsidR="004623D7" w:rsidRPr="002A7FDD">
        <w:rPr>
          <w:highlight w:val="yellow"/>
        </w:rPr>
        <w:t>and count fluorescent oocysts on a hemocytometer.</w:t>
      </w:r>
    </w:p>
    <w:p w14:paraId="4B3DAF60" w14:textId="77777777" w:rsidR="000A757E" w:rsidRPr="00F55BE2" w:rsidRDefault="000A757E" w:rsidP="00F55BE2">
      <w:pPr>
        <w:rPr>
          <w:highlight w:val="yellow"/>
        </w:rPr>
      </w:pPr>
    </w:p>
    <w:p w14:paraId="7214EB13" w14:textId="40C8CE1B" w:rsidR="004623D7" w:rsidRPr="00F55BE2" w:rsidRDefault="00D57CD7" w:rsidP="00F55BE2">
      <w:r w:rsidRPr="00D57CD7">
        <w:t>NOTE:</w:t>
      </w:r>
      <w:r w:rsidR="004623D7" w:rsidRPr="00D57CD7">
        <w:t xml:space="preserve"> Isolated oocysts can be stored at 4</w:t>
      </w:r>
      <w:r w:rsidR="002A7FDD" w:rsidRPr="00D57CD7">
        <w:t xml:space="preserve"> </w:t>
      </w:r>
      <w:r w:rsidR="004623D7" w:rsidRPr="00D57CD7">
        <w:t>°C or used immediately for immunofluorescence or electron microscopy imaging.</w:t>
      </w:r>
    </w:p>
    <w:p w14:paraId="2668F08D" w14:textId="77777777" w:rsidR="00015146" w:rsidRPr="00F55BE2" w:rsidRDefault="00015146" w:rsidP="00F55BE2">
      <w:pPr>
        <w:rPr>
          <w:b/>
          <w:color w:val="000000" w:themeColor="text1"/>
        </w:rPr>
      </w:pPr>
      <w:bookmarkStart w:id="6" w:name="Discussion"/>
      <w:bookmarkEnd w:id="5"/>
    </w:p>
    <w:p w14:paraId="1EBDA7BF" w14:textId="77777777" w:rsidR="00015146" w:rsidRPr="00F55BE2" w:rsidRDefault="00015146" w:rsidP="00F55BE2">
      <w:pPr>
        <w:rPr>
          <w:color w:val="808080" w:themeColor="background1" w:themeShade="80"/>
        </w:rPr>
      </w:pPr>
      <w:r w:rsidRPr="00F55BE2">
        <w:rPr>
          <w:b/>
          <w:color w:val="000000" w:themeColor="text1"/>
        </w:rPr>
        <w:t>REPRESENTATIVE RESULTS:</w:t>
      </w:r>
      <w:r w:rsidRPr="00F55BE2">
        <w:rPr>
          <w:color w:val="808080" w:themeColor="background1" w:themeShade="80"/>
        </w:rPr>
        <w:t xml:space="preserve"> </w:t>
      </w:r>
    </w:p>
    <w:p w14:paraId="600DA53A" w14:textId="22AABFBD" w:rsidR="00015146" w:rsidRPr="00F55BE2" w:rsidRDefault="00015146" w:rsidP="00F55BE2">
      <w:pPr>
        <w:rPr>
          <w:color w:val="auto"/>
        </w:rPr>
      </w:pPr>
      <w:r w:rsidRPr="00F55BE2">
        <w:rPr>
          <w:color w:val="auto"/>
        </w:rPr>
        <w:t>The protocols presented here result</w:t>
      </w:r>
      <w:r w:rsidR="00D57CD7">
        <w:rPr>
          <w:color w:val="auto"/>
        </w:rPr>
        <w:t>s</w:t>
      </w:r>
      <w:r w:rsidRPr="00F55BE2">
        <w:rPr>
          <w:color w:val="auto"/>
        </w:rPr>
        <w:t xml:space="preserve"> in the efficient purification of oocysts and sporozoites (</w:t>
      </w:r>
      <w:r w:rsidRPr="00D57CD7">
        <w:rPr>
          <w:b/>
          <w:color w:val="auto"/>
        </w:rPr>
        <w:t>Figure 1A</w:t>
      </w:r>
      <w:r w:rsidRPr="00F55BE2">
        <w:rPr>
          <w:color w:val="auto"/>
        </w:rPr>
        <w:t>) ready for microinjection.</w:t>
      </w:r>
      <w:r w:rsidR="00BD3473">
        <w:rPr>
          <w:color w:val="auto"/>
        </w:rPr>
        <w:t xml:space="preserve"> </w:t>
      </w:r>
      <w:r w:rsidRPr="00F55BE2">
        <w:rPr>
          <w:color w:val="auto"/>
        </w:rPr>
        <w:t xml:space="preserve">The excystation protocol results in the release of sporozoites from </w:t>
      </w:r>
      <w:r w:rsidR="00CF1615" w:rsidRPr="00F55BE2">
        <w:rPr>
          <w:color w:val="auto"/>
        </w:rPr>
        <w:t xml:space="preserve">approximately </w:t>
      </w:r>
      <w:r w:rsidRPr="00F55BE2">
        <w:rPr>
          <w:color w:val="auto"/>
        </w:rPr>
        <w:t>70</w:t>
      </w:r>
      <w:r w:rsidR="00D57CD7">
        <w:rPr>
          <w:color w:val="auto"/>
        </w:rPr>
        <w:t>–</w:t>
      </w:r>
      <w:r w:rsidRPr="00F55BE2">
        <w:rPr>
          <w:color w:val="auto"/>
        </w:rPr>
        <w:t xml:space="preserve">80% </w:t>
      </w:r>
      <w:r w:rsidR="00CF1615" w:rsidRPr="00F55BE2">
        <w:rPr>
          <w:color w:val="auto"/>
        </w:rPr>
        <w:t xml:space="preserve">of the </w:t>
      </w:r>
      <w:r w:rsidRPr="00F55BE2">
        <w:rPr>
          <w:color w:val="auto"/>
        </w:rPr>
        <w:t>oocysts, therefore it is essential to filter out the remaining oocysts and shells through a 3</w:t>
      </w:r>
      <w:r w:rsidR="00D57CD7">
        <w:rPr>
          <w:color w:val="auto"/>
        </w:rPr>
        <w:t xml:space="preserve"> </w:t>
      </w:r>
      <w:r w:rsidRPr="00F55BE2">
        <w:rPr>
          <w:color w:val="auto"/>
        </w:rPr>
        <w:t>µ</w:t>
      </w:r>
      <w:r w:rsidR="00D57CD7">
        <w:rPr>
          <w:color w:val="auto"/>
        </w:rPr>
        <w:t>m</w:t>
      </w:r>
      <w:r w:rsidRPr="00F55BE2">
        <w:rPr>
          <w:color w:val="auto"/>
        </w:rPr>
        <w:t xml:space="preserve"> filter.</w:t>
      </w:r>
      <w:r w:rsidR="00BD3473">
        <w:rPr>
          <w:color w:val="auto"/>
        </w:rPr>
        <w:t xml:space="preserve"> </w:t>
      </w:r>
      <w:r w:rsidRPr="00F55BE2">
        <w:rPr>
          <w:color w:val="auto"/>
        </w:rPr>
        <w:t>Filtration results in almost 100% sporozoite purification (</w:t>
      </w:r>
      <w:r w:rsidRPr="00D57CD7">
        <w:rPr>
          <w:b/>
          <w:color w:val="auto"/>
        </w:rPr>
        <w:t>Figure 1B</w:t>
      </w:r>
      <w:r w:rsidRPr="00F55BE2">
        <w:rPr>
          <w:color w:val="auto"/>
        </w:rPr>
        <w:t>).</w:t>
      </w:r>
      <w:r w:rsidR="00BD3473">
        <w:rPr>
          <w:color w:val="auto"/>
        </w:rPr>
        <w:t xml:space="preserve"> </w:t>
      </w:r>
      <w:r w:rsidR="004F37E1" w:rsidRPr="00F55BE2">
        <w:rPr>
          <w:color w:val="auto"/>
        </w:rPr>
        <w:t xml:space="preserve">Furthermore, addition of a green dye helps ensure injection of all organoids </w:t>
      </w:r>
      <w:r w:rsidR="00E50727" w:rsidRPr="00F55BE2">
        <w:rPr>
          <w:color w:val="auto"/>
        </w:rPr>
        <w:t xml:space="preserve">and </w:t>
      </w:r>
      <w:r w:rsidR="00CF1615" w:rsidRPr="00F55BE2">
        <w:rPr>
          <w:color w:val="auto"/>
        </w:rPr>
        <w:t>allows visualization of injected organoids for</w:t>
      </w:r>
      <w:r w:rsidR="004F37E1" w:rsidRPr="00F55BE2">
        <w:rPr>
          <w:color w:val="auto"/>
        </w:rPr>
        <w:t xml:space="preserve"> at least for 24</w:t>
      </w:r>
      <w:r w:rsidR="00CF1615" w:rsidRPr="00F55BE2">
        <w:rPr>
          <w:color w:val="auto"/>
        </w:rPr>
        <w:t xml:space="preserve"> </w:t>
      </w:r>
      <w:r w:rsidR="00D57CD7">
        <w:rPr>
          <w:color w:val="auto"/>
        </w:rPr>
        <w:t>h</w:t>
      </w:r>
      <w:r w:rsidR="004F37E1" w:rsidRPr="00F55BE2">
        <w:rPr>
          <w:color w:val="auto"/>
        </w:rPr>
        <w:t xml:space="preserve"> after injection (</w:t>
      </w:r>
      <w:r w:rsidR="004F37E1" w:rsidRPr="00D57CD7">
        <w:rPr>
          <w:b/>
          <w:color w:val="auto"/>
        </w:rPr>
        <w:t>Figure 2B</w:t>
      </w:r>
      <w:r w:rsidR="004F37E1" w:rsidRPr="00F55BE2">
        <w:rPr>
          <w:color w:val="auto"/>
        </w:rPr>
        <w:t>).</w:t>
      </w:r>
      <w:r w:rsidR="00BD3473">
        <w:rPr>
          <w:color w:val="auto"/>
        </w:rPr>
        <w:t xml:space="preserve"> </w:t>
      </w:r>
    </w:p>
    <w:p w14:paraId="1F220324" w14:textId="77777777" w:rsidR="004F37E1" w:rsidRPr="00F55BE2" w:rsidRDefault="004F37E1" w:rsidP="00F55BE2">
      <w:pPr>
        <w:rPr>
          <w:color w:val="auto"/>
        </w:rPr>
      </w:pPr>
    </w:p>
    <w:p w14:paraId="06887CD0" w14:textId="47985090" w:rsidR="00015146" w:rsidRPr="00F55BE2" w:rsidRDefault="004F37E1" w:rsidP="00F55BE2">
      <w:pPr>
        <w:rPr>
          <w:color w:val="auto"/>
        </w:rPr>
      </w:pPr>
      <w:r w:rsidRPr="00F55BE2">
        <w:rPr>
          <w:color w:val="auto"/>
        </w:rPr>
        <w:t xml:space="preserve">These protocols for preparation of oocysts and sporozoites are straightforward and have been </w:t>
      </w:r>
      <w:r w:rsidR="00E50727" w:rsidRPr="00F55BE2">
        <w:rPr>
          <w:color w:val="auto"/>
        </w:rPr>
        <w:t>used for</w:t>
      </w:r>
      <w:r w:rsidR="00CF1615" w:rsidRPr="00F55BE2">
        <w:rPr>
          <w:color w:val="auto"/>
        </w:rPr>
        <w:t xml:space="preserve"> </w:t>
      </w:r>
      <w:r w:rsidRPr="00F55BE2">
        <w:rPr>
          <w:color w:val="auto"/>
        </w:rPr>
        <w:t>many years, so it is expected that the tre</w:t>
      </w:r>
      <w:r w:rsidR="00E80931" w:rsidRPr="00F55BE2">
        <w:rPr>
          <w:color w:val="auto"/>
        </w:rPr>
        <w:t>ated oocysts and purified sporo</w:t>
      </w:r>
      <w:r w:rsidRPr="00F55BE2">
        <w:rPr>
          <w:color w:val="auto"/>
        </w:rPr>
        <w:t>zoites will be viable and infectious.</w:t>
      </w:r>
      <w:r w:rsidR="00BD3473">
        <w:rPr>
          <w:color w:val="auto"/>
        </w:rPr>
        <w:t xml:space="preserve"> </w:t>
      </w:r>
      <w:r w:rsidR="00511C33" w:rsidRPr="00F55BE2">
        <w:rPr>
          <w:color w:val="auto"/>
        </w:rPr>
        <w:t>However, i</w:t>
      </w:r>
      <w:r w:rsidRPr="00F55BE2">
        <w:rPr>
          <w:color w:val="auto"/>
        </w:rPr>
        <w:t>n our studies, we used s</w:t>
      </w:r>
      <w:r w:rsidR="00015146" w:rsidRPr="00F55BE2">
        <w:rPr>
          <w:color w:val="auto"/>
        </w:rPr>
        <w:t xml:space="preserve">canning electron microscopy </w:t>
      </w:r>
      <w:r w:rsidRPr="00F55BE2">
        <w:rPr>
          <w:color w:val="auto"/>
        </w:rPr>
        <w:t xml:space="preserve">to </w:t>
      </w:r>
      <w:r w:rsidR="00015146" w:rsidRPr="00F55BE2">
        <w:rPr>
          <w:color w:val="auto"/>
        </w:rPr>
        <w:t xml:space="preserve">ensure that the excystation process </w:t>
      </w:r>
      <w:r w:rsidRPr="00F55BE2">
        <w:rPr>
          <w:color w:val="auto"/>
        </w:rPr>
        <w:t>did</w:t>
      </w:r>
      <w:r w:rsidR="00015146" w:rsidRPr="00F55BE2">
        <w:rPr>
          <w:color w:val="auto"/>
        </w:rPr>
        <w:t xml:space="preserve"> not damage the sporozoites </w:t>
      </w:r>
      <w:r w:rsidRPr="00F55BE2">
        <w:rPr>
          <w:color w:val="auto"/>
        </w:rPr>
        <w:t>or</w:t>
      </w:r>
      <w:r w:rsidR="00015146" w:rsidRPr="00F55BE2">
        <w:rPr>
          <w:color w:val="auto"/>
        </w:rPr>
        <w:t xml:space="preserve"> oocysts (</w:t>
      </w:r>
      <w:r w:rsidR="00015146" w:rsidRPr="00D57CD7">
        <w:rPr>
          <w:b/>
          <w:color w:val="auto"/>
        </w:rPr>
        <w:t>Figure 2A</w:t>
      </w:r>
      <w:r w:rsidR="00015146" w:rsidRPr="00F55BE2">
        <w:rPr>
          <w:color w:val="auto"/>
        </w:rPr>
        <w:t>)</w:t>
      </w:r>
      <w:hyperlink w:anchor="_ENREF_10" w:tooltip="Heo, 2018 #1224" w:history="1">
        <w:r w:rsidR="00EB7F75">
          <w:rPr>
            <w:color w:val="auto"/>
          </w:rPr>
          <w:fldChar w:fldCharType="begin">
            <w:fldData xml:space="preserve">PEVuZE5vdGU+PENpdGU+PEF1dGhvcj5IZW88L0F1dGhvcj48WWVhcj4yMDE4PC9ZZWFyPjxSZWNO
dW0+MTIxNTwvUmVjTnVtPjxEaXNwbGF5VGV4dD48c3R5bGUgZmFjZT0ic3VwZXJzY3JpcHQiPjEw
PC9zdHlsZT48L0Rpc3BsYXlUZXh0PjxyZWNvcmQ+PHJlYy1udW1iZXI+MTIxNTwvcmVjLW51bWJl
cj48Zm9yZWlnbi1rZXlzPjxrZXkgYXBwPSJFTiIgZGItaWQ9InBmcDI5ejBlNnYwc3dwZWFhOWd4
cHh4MnNwZHplemR4cjlhMiI+MTIxNT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ZWxlY3Ryb25pYy1yZXNvdXJjZS1udW0+MTAu
MTAzOC9zNDE1NjQtMDE4LTAxNzctODwvZWxlY3Ryb25pYy1yZXNvdXJjZS1udW0+PC9yZWNvcmQ+
PC9DaXRlPjwvRW5kTm90ZT4A
</w:fldData>
          </w:fldChar>
        </w:r>
        <w:r w:rsidR="00EB7F75">
          <w:rPr>
            <w:color w:val="auto"/>
          </w:rPr>
          <w:instrText xml:space="preserve"> ADDIN EN.CITE </w:instrText>
        </w:r>
        <w:r w:rsidR="00EB7F75">
          <w:rPr>
            <w:color w:val="auto"/>
          </w:rPr>
          <w:fldChar w:fldCharType="begin">
            <w:fldData xml:space="preserve">PEVuZE5vdGU+PENpdGU+PEF1dGhvcj5IZW88L0F1dGhvcj48WWVhcj4yMDE4PC9ZZWFyPjxSZWNO
dW0+MTIxNTwvUmVjTnVtPjxEaXNwbGF5VGV4dD48c3R5bGUgZmFjZT0ic3VwZXJzY3JpcHQiPjEw
PC9zdHlsZT48L0Rpc3BsYXlUZXh0PjxyZWNvcmQ+PHJlYy1udW1iZXI+MTIxNTwvcmVjLW51bWJl
cj48Zm9yZWlnbi1rZXlzPjxrZXkgYXBwPSJFTiIgZGItaWQ9InBmcDI5ejBlNnYwc3dwZWFhOWd4
cHh4MnNwZHplemR4cjlhMiI+MTIxNT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ZWxlY3Ryb25pYy1yZXNvdXJjZS1udW0+MTAu
MTAzOC9zNDE1NjQtMDE4LTAxNzctODwvZWxlY3Ryb25pYy1yZXNvdXJjZS1udW0+PC9yZWNvcmQ+
PC9DaXRlPjwvRW5kTm90ZT4A
</w:fldData>
          </w:fldChar>
        </w:r>
        <w:r w:rsidR="00EB7F75">
          <w:rPr>
            <w:color w:val="auto"/>
          </w:rPr>
          <w:instrText xml:space="preserve"> ADDIN EN.CITE.DATA </w:instrText>
        </w:r>
        <w:r w:rsidR="00EB7F75">
          <w:rPr>
            <w:color w:val="auto"/>
          </w:rPr>
        </w:r>
        <w:r w:rsidR="00EB7F75">
          <w:rPr>
            <w:color w:val="auto"/>
          </w:rPr>
          <w:fldChar w:fldCharType="end"/>
        </w:r>
        <w:r w:rsidR="00EB7F75">
          <w:rPr>
            <w:color w:val="auto"/>
          </w:rPr>
        </w:r>
        <w:r w:rsidR="00EB7F75">
          <w:rPr>
            <w:color w:val="auto"/>
          </w:rPr>
          <w:fldChar w:fldCharType="separate"/>
        </w:r>
        <w:r w:rsidR="00EB7F75" w:rsidRPr="00EB7F75">
          <w:rPr>
            <w:noProof/>
            <w:color w:val="auto"/>
            <w:vertAlign w:val="superscript"/>
          </w:rPr>
          <w:t>10</w:t>
        </w:r>
        <w:r w:rsidR="00EB7F75">
          <w:rPr>
            <w:color w:val="auto"/>
          </w:rPr>
          <w:fldChar w:fldCharType="end"/>
        </w:r>
      </w:hyperlink>
      <w:r w:rsidR="00015146" w:rsidRPr="00F55BE2">
        <w:rPr>
          <w:color w:val="auto"/>
        </w:rPr>
        <w:t>.</w:t>
      </w:r>
      <w:r w:rsidR="00BD3473">
        <w:rPr>
          <w:color w:val="auto"/>
        </w:rPr>
        <w:t xml:space="preserve"> </w:t>
      </w:r>
      <w:r w:rsidR="00015146" w:rsidRPr="00F55BE2">
        <w:rPr>
          <w:color w:val="auto"/>
        </w:rPr>
        <w:t>Injection of equal amounts of oocysts into the organoid lumen can be visually confirmed by simple microscopic imaging (</w:t>
      </w:r>
      <w:r w:rsidR="00015146" w:rsidRPr="00D57CD7">
        <w:rPr>
          <w:b/>
          <w:color w:val="auto"/>
        </w:rPr>
        <w:t>Figure 2C</w:t>
      </w:r>
      <w:r w:rsidR="00015146" w:rsidRPr="00F55BE2">
        <w:rPr>
          <w:color w:val="auto"/>
        </w:rPr>
        <w:t>).</w:t>
      </w:r>
      <w:r w:rsidR="00BD3473">
        <w:rPr>
          <w:color w:val="auto"/>
        </w:rPr>
        <w:t xml:space="preserve"> </w:t>
      </w:r>
      <w:r w:rsidR="00E50727" w:rsidRPr="00F55BE2">
        <w:rPr>
          <w:color w:val="auto"/>
        </w:rPr>
        <w:t>A portion</w:t>
      </w:r>
      <w:r w:rsidR="00511C33" w:rsidRPr="00F55BE2">
        <w:rPr>
          <w:color w:val="auto"/>
        </w:rPr>
        <w:t xml:space="preserve"> of infected organoids should be set up to verify parasite propagation by quantitative PCR as we have described</w:t>
      </w:r>
      <w:hyperlink w:anchor="_ENREF_10" w:tooltip="Heo, 2018 #1224" w:history="1">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 </w:instrText>
        </w:r>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DATA </w:instrText>
        </w:r>
        <w:r w:rsidR="00EB7F75" w:rsidRPr="00F55BE2">
          <w:rPr>
            <w:color w:val="auto"/>
          </w:rPr>
        </w:r>
        <w:r w:rsidR="00EB7F75" w:rsidRPr="00F55BE2">
          <w:rPr>
            <w:color w:val="auto"/>
          </w:rPr>
          <w:fldChar w:fldCharType="end"/>
        </w:r>
        <w:r w:rsidR="00EB7F75" w:rsidRPr="00F55BE2">
          <w:rPr>
            <w:color w:val="auto"/>
          </w:rPr>
        </w:r>
        <w:r w:rsidR="00EB7F75" w:rsidRPr="00F55BE2">
          <w:rPr>
            <w:color w:val="auto"/>
          </w:rPr>
          <w:fldChar w:fldCharType="separate"/>
        </w:r>
        <w:r w:rsidR="00EB7F75" w:rsidRPr="00F55BE2">
          <w:rPr>
            <w:noProof/>
            <w:color w:val="auto"/>
            <w:vertAlign w:val="superscript"/>
          </w:rPr>
          <w:t>10</w:t>
        </w:r>
        <w:r w:rsidR="00EB7F75" w:rsidRPr="00F55BE2">
          <w:rPr>
            <w:color w:val="auto"/>
          </w:rPr>
          <w:fldChar w:fldCharType="end"/>
        </w:r>
      </w:hyperlink>
      <w:r w:rsidR="00511C33" w:rsidRPr="00F55BE2">
        <w:rPr>
          <w:color w:val="auto"/>
        </w:rPr>
        <w:t>.</w:t>
      </w:r>
    </w:p>
    <w:p w14:paraId="4D19DE80" w14:textId="77777777" w:rsidR="00511C33" w:rsidRPr="00F55BE2" w:rsidRDefault="00511C33" w:rsidP="00F55BE2">
      <w:pPr>
        <w:rPr>
          <w:color w:val="auto"/>
        </w:rPr>
      </w:pPr>
    </w:p>
    <w:p w14:paraId="161C740A" w14:textId="27404306" w:rsidR="00511C33" w:rsidRPr="00F55BE2" w:rsidRDefault="00511C33" w:rsidP="00F55BE2">
      <w:pPr>
        <w:rPr>
          <w:color w:val="auto"/>
        </w:rPr>
      </w:pPr>
      <w:r w:rsidRPr="00F55BE2">
        <w:rPr>
          <w:color w:val="auto"/>
        </w:rPr>
        <w:t xml:space="preserve">Progress through the parasite life cycle can be visualized by </w:t>
      </w:r>
      <w:r w:rsidR="00304651" w:rsidRPr="00F55BE2">
        <w:rPr>
          <w:color w:val="auto"/>
        </w:rPr>
        <w:t xml:space="preserve">collection of infected organoids at different </w:t>
      </w:r>
      <w:r w:rsidR="00CF1615" w:rsidRPr="00F55BE2">
        <w:rPr>
          <w:color w:val="auto"/>
        </w:rPr>
        <w:t>time points</w:t>
      </w:r>
      <w:r w:rsidR="00304651" w:rsidRPr="00F55BE2">
        <w:rPr>
          <w:color w:val="auto"/>
        </w:rPr>
        <w:t xml:space="preserve"> post infection and analysis by </w:t>
      </w:r>
      <w:r w:rsidRPr="00F55BE2">
        <w:rPr>
          <w:color w:val="auto"/>
        </w:rPr>
        <w:t>tran</w:t>
      </w:r>
      <w:r w:rsidR="00E80931" w:rsidRPr="00F55BE2">
        <w:rPr>
          <w:color w:val="auto"/>
        </w:rPr>
        <w:t>smission electron microscopy</w:t>
      </w:r>
      <w:r w:rsidRPr="00F55BE2">
        <w:rPr>
          <w:color w:val="auto"/>
        </w:rPr>
        <w:t xml:space="preserve"> or by immunofluorescence </w:t>
      </w:r>
      <w:r w:rsidR="00304651" w:rsidRPr="00F55BE2">
        <w:rPr>
          <w:color w:val="auto"/>
        </w:rPr>
        <w:t>combined</w:t>
      </w:r>
      <w:r w:rsidRPr="00F55BE2">
        <w:rPr>
          <w:color w:val="auto"/>
        </w:rPr>
        <w:t xml:space="preserve"> with </w:t>
      </w:r>
      <w:r w:rsidR="00D57CD7" w:rsidRPr="00D57CD7">
        <w:rPr>
          <w:color w:val="auto"/>
        </w:rPr>
        <w:t xml:space="preserve">4′,6-diamidino-2-phenylindole </w:t>
      </w:r>
      <w:r w:rsidR="00D57CD7">
        <w:rPr>
          <w:color w:val="auto"/>
        </w:rPr>
        <w:t>(</w:t>
      </w:r>
      <w:r w:rsidRPr="00F55BE2">
        <w:rPr>
          <w:color w:val="auto"/>
        </w:rPr>
        <w:t>DAPI</w:t>
      </w:r>
      <w:r w:rsidR="00D57CD7">
        <w:rPr>
          <w:color w:val="auto"/>
        </w:rPr>
        <w:t>)</w:t>
      </w:r>
      <w:r w:rsidRPr="00F55BE2">
        <w:rPr>
          <w:color w:val="auto"/>
        </w:rPr>
        <w:t xml:space="preserve"> staining of parasite nu</w:t>
      </w:r>
      <w:r w:rsidR="00E80931" w:rsidRPr="00F55BE2">
        <w:rPr>
          <w:color w:val="auto"/>
        </w:rPr>
        <w:t>cl</w:t>
      </w:r>
      <w:r w:rsidR="00304651" w:rsidRPr="00F55BE2">
        <w:rPr>
          <w:color w:val="auto"/>
        </w:rPr>
        <w:t>ei</w:t>
      </w:r>
      <w:hyperlink w:anchor="_ENREF_10" w:tooltip="Heo, 2018 #1224" w:history="1">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 </w:instrText>
        </w:r>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DATA </w:instrText>
        </w:r>
        <w:r w:rsidR="00EB7F75" w:rsidRPr="00F55BE2">
          <w:rPr>
            <w:color w:val="auto"/>
          </w:rPr>
        </w:r>
        <w:r w:rsidR="00EB7F75" w:rsidRPr="00F55BE2">
          <w:rPr>
            <w:color w:val="auto"/>
          </w:rPr>
          <w:fldChar w:fldCharType="end"/>
        </w:r>
        <w:r w:rsidR="00EB7F75" w:rsidRPr="00F55BE2">
          <w:rPr>
            <w:color w:val="auto"/>
          </w:rPr>
        </w:r>
        <w:r w:rsidR="00EB7F75" w:rsidRPr="00F55BE2">
          <w:rPr>
            <w:color w:val="auto"/>
          </w:rPr>
          <w:fldChar w:fldCharType="separate"/>
        </w:r>
        <w:r w:rsidR="00EB7F75" w:rsidRPr="00F55BE2">
          <w:rPr>
            <w:noProof/>
            <w:color w:val="auto"/>
            <w:vertAlign w:val="superscript"/>
          </w:rPr>
          <w:t>10</w:t>
        </w:r>
        <w:r w:rsidR="00EB7F75" w:rsidRPr="00F55BE2">
          <w:rPr>
            <w:color w:val="auto"/>
          </w:rPr>
          <w:fldChar w:fldCharType="end"/>
        </w:r>
      </w:hyperlink>
      <w:r w:rsidR="00304651" w:rsidRPr="00F55BE2">
        <w:rPr>
          <w:color w:val="auto"/>
        </w:rPr>
        <w:t>.</w:t>
      </w:r>
      <w:r w:rsidR="00BD3473">
        <w:rPr>
          <w:color w:val="auto"/>
        </w:rPr>
        <w:t xml:space="preserve"> </w:t>
      </w:r>
      <w:r w:rsidR="00304651" w:rsidRPr="00F55BE2">
        <w:rPr>
          <w:color w:val="auto"/>
        </w:rPr>
        <w:t>For example, antibodies to merozoite surface antigens, such as gp40 and gp15</w:t>
      </w:r>
      <w:hyperlink w:anchor="_ENREF_17" w:tooltip="O'Connor, 2003 #307" w:history="1">
        <w:r w:rsidR="00EB7F75" w:rsidRPr="00F55BE2">
          <w:rPr>
            <w:color w:val="auto"/>
          </w:rPr>
          <w:fldChar w:fldCharType="begin"/>
        </w:r>
        <w:r w:rsidR="00EB7F75" w:rsidRPr="00F55BE2">
          <w:rPr>
            <w:color w:val="auto"/>
          </w:rPr>
          <w:instrText xml:space="preserve"> ADDIN EN.CITE &lt;EndNote&gt;&lt;Cite&gt;&lt;Author&gt;O&amp;apos;Connor&lt;/Author&gt;&lt;Year&gt;2003&lt;/Year&gt;&lt;RecNum&gt;307&lt;/RecNum&gt;&lt;DisplayText&gt;&lt;style face="superscript"&gt;17&lt;/style&gt;&lt;/DisplayText&gt;&lt;record&gt;&lt;rec-number&gt;307&lt;/rec-number&gt;&lt;foreign-keys&gt;&lt;key app="EN" db-id="pfp29z0e6v0swpeaa9gxpxx2spdzezdxr9a2"&gt;307&lt;/key&gt;&lt;/foreign-keys&gt;&lt;ref-type name="Journal Article"&gt;17&lt;/ref-type&gt;&lt;contributors&gt;&lt;authors&gt;&lt;author&gt;O&amp;apos;Connor, R. M.&lt;/author&gt;&lt;author&gt;Kim, K.&lt;/author&gt;&lt;author&gt;Khan, F.&lt;/author&gt;&lt;author&gt;Ward, H.&lt;/author&gt;&lt;/authors&gt;&lt;/contributors&gt;&lt;titles&gt;&lt;title&gt;&lt;style face="normal" font="default" size="100%"&gt;Expression of &lt;/style&gt;&lt;style face="italic" font="default" size="100%"&gt;Cpgp40/15&lt;/style&gt;&lt;style face="normal" font="default" size="100%"&gt; in &lt;/style&gt;&lt;style face="italic" font="default" size="100%"&gt;Toxoplasma gondii&lt;/style&gt;&lt;style face="normal" font="default" size="100%"&gt;: a surrogate system for the study of &lt;/style&gt;&lt;style face="italic" font="default" size="100%"&gt;Cryptosporidium&lt;/style&gt;&lt;style face="normal" font="default" size="100%"&gt; glycoprotein antigens.&lt;/style&gt;&lt;/title&gt;&lt;secondary-title&gt;Infect. Immun.&lt;/secondary-title&gt;&lt;/titles&gt;&lt;pages&gt;6027-6034&lt;/pages&gt;&lt;volume&gt;71&lt;/volume&gt;&lt;dates&gt;&lt;year&gt;2003&lt;/year&gt;&lt;/dates&gt;&lt;urls&gt;&lt;/urls&gt;&lt;/record&gt;&lt;/Cite&gt;&lt;/EndNote&gt;</w:instrText>
        </w:r>
        <w:r w:rsidR="00EB7F75" w:rsidRPr="00F55BE2">
          <w:rPr>
            <w:color w:val="auto"/>
          </w:rPr>
          <w:fldChar w:fldCharType="separate"/>
        </w:r>
        <w:r w:rsidR="00EB7F75" w:rsidRPr="00F55BE2">
          <w:rPr>
            <w:noProof/>
            <w:color w:val="auto"/>
            <w:vertAlign w:val="superscript"/>
          </w:rPr>
          <w:t>17</w:t>
        </w:r>
        <w:r w:rsidR="00EB7F75" w:rsidRPr="00F55BE2">
          <w:rPr>
            <w:color w:val="auto"/>
          </w:rPr>
          <w:fldChar w:fldCharType="end"/>
        </w:r>
      </w:hyperlink>
      <w:r w:rsidR="00304651" w:rsidRPr="00F55BE2">
        <w:rPr>
          <w:color w:val="auto"/>
        </w:rPr>
        <w:t xml:space="preserve"> can be used to identify meront stages; type I meronts will have 8 nuclei and type II meronts, 4 nuclei</w:t>
      </w:r>
      <w:hyperlink w:anchor="_ENREF_10" w:tooltip="Heo, 2018 #1224" w:history="1">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 </w:instrText>
        </w:r>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DATA </w:instrText>
        </w:r>
        <w:r w:rsidR="00EB7F75" w:rsidRPr="00F55BE2">
          <w:rPr>
            <w:color w:val="auto"/>
          </w:rPr>
        </w:r>
        <w:r w:rsidR="00EB7F75" w:rsidRPr="00F55BE2">
          <w:rPr>
            <w:color w:val="auto"/>
          </w:rPr>
          <w:fldChar w:fldCharType="end"/>
        </w:r>
        <w:r w:rsidR="00EB7F75" w:rsidRPr="00F55BE2">
          <w:rPr>
            <w:color w:val="auto"/>
          </w:rPr>
        </w:r>
        <w:r w:rsidR="00EB7F75" w:rsidRPr="00F55BE2">
          <w:rPr>
            <w:color w:val="auto"/>
          </w:rPr>
          <w:fldChar w:fldCharType="separate"/>
        </w:r>
        <w:r w:rsidR="00EB7F75" w:rsidRPr="00F55BE2">
          <w:rPr>
            <w:noProof/>
            <w:color w:val="auto"/>
            <w:vertAlign w:val="superscript"/>
          </w:rPr>
          <w:t>10</w:t>
        </w:r>
        <w:r w:rsidR="00EB7F75" w:rsidRPr="00F55BE2">
          <w:rPr>
            <w:color w:val="auto"/>
          </w:rPr>
          <w:fldChar w:fldCharType="end"/>
        </w:r>
      </w:hyperlink>
      <w:r w:rsidR="00304651" w:rsidRPr="00F55BE2">
        <w:rPr>
          <w:color w:val="auto"/>
        </w:rPr>
        <w:t>.</w:t>
      </w:r>
      <w:r w:rsidR="00BD3473">
        <w:rPr>
          <w:color w:val="auto"/>
        </w:rPr>
        <w:t xml:space="preserve"> </w:t>
      </w:r>
      <w:r w:rsidR="00304651" w:rsidRPr="00F55BE2">
        <w:rPr>
          <w:color w:val="auto"/>
        </w:rPr>
        <w:t xml:space="preserve">Recently, a panel of monoclonal antibodies </w:t>
      </w:r>
      <w:r w:rsidR="00D57CD7">
        <w:rPr>
          <w:color w:val="auto"/>
        </w:rPr>
        <w:t xml:space="preserve">specific </w:t>
      </w:r>
      <w:r w:rsidR="00304651" w:rsidRPr="00F55BE2">
        <w:rPr>
          <w:color w:val="auto"/>
        </w:rPr>
        <w:t>to trophozoites, merozoites, type I versus II meronts, and macrogamonts</w:t>
      </w:r>
      <w:r w:rsidR="00304651" w:rsidRPr="00F55BE2">
        <w:rPr>
          <w:color w:val="auto"/>
          <w:szCs w:val="18"/>
        </w:rPr>
        <w:t xml:space="preserve"> </w:t>
      </w:r>
      <w:r w:rsidR="00304651" w:rsidRPr="00F55BE2">
        <w:rPr>
          <w:color w:val="auto"/>
        </w:rPr>
        <w:t>ha</w:t>
      </w:r>
      <w:r w:rsidR="00547700" w:rsidRPr="00F55BE2">
        <w:rPr>
          <w:color w:val="auto"/>
        </w:rPr>
        <w:t>s</w:t>
      </w:r>
      <w:r w:rsidR="00304651" w:rsidRPr="00F55BE2">
        <w:rPr>
          <w:color w:val="auto"/>
        </w:rPr>
        <w:t xml:space="preserve"> become available</w:t>
      </w:r>
      <w:hyperlink w:anchor="_ENREF_18" w:tooltip="Wilke, 2018 #1228" w:history="1">
        <w:r w:rsidR="00EB7F75" w:rsidRPr="00F55BE2">
          <w:rPr>
            <w:color w:val="auto"/>
          </w:rPr>
          <w:fldChar w:fldCharType="begin">
            <w:fldData xml:space="preserve">PEVuZE5vdGU+PENpdGU+PEF1dGhvcj5XaWxrZTwvQXV0aG9yPjxZZWFyPjIwMTg8L1llYXI+PFJl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</w:fldData>
          </w:fldChar>
        </w:r>
        <w:r w:rsidR="00EB7F75" w:rsidRPr="00F55BE2">
          <w:rPr>
            <w:color w:val="auto"/>
          </w:rPr>
          <w:instrText xml:space="preserve"> ADDIN EN.CITE </w:instrText>
        </w:r>
        <w:r w:rsidR="00EB7F75" w:rsidRPr="00F55BE2">
          <w:rPr>
            <w:color w:val="auto"/>
          </w:rPr>
          <w:fldChar w:fldCharType="begin">
            <w:fldData xml:space="preserve">PEVuZE5vdGU+PENpdGU+PEF1dGhvcj5XaWxrZTwvQXV0aG9yPjxZZWFyPjIwMTg8L1llYXI+PFJl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</w:fldData>
          </w:fldChar>
        </w:r>
        <w:r w:rsidR="00EB7F75" w:rsidRPr="00F55BE2">
          <w:rPr>
            <w:color w:val="auto"/>
          </w:rPr>
          <w:instrText xml:space="preserve"> ADDIN EN.CITE.DATA </w:instrText>
        </w:r>
        <w:r w:rsidR="00EB7F75" w:rsidRPr="00F55BE2">
          <w:rPr>
            <w:color w:val="auto"/>
          </w:rPr>
        </w:r>
        <w:r w:rsidR="00EB7F75" w:rsidRPr="00F55BE2">
          <w:rPr>
            <w:color w:val="auto"/>
          </w:rPr>
          <w:fldChar w:fldCharType="end"/>
        </w:r>
        <w:r w:rsidR="00EB7F75" w:rsidRPr="00F55BE2">
          <w:rPr>
            <w:color w:val="auto"/>
          </w:rPr>
        </w:r>
        <w:r w:rsidR="00EB7F75" w:rsidRPr="00F55BE2">
          <w:rPr>
            <w:color w:val="auto"/>
          </w:rPr>
          <w:fldChar w:fldCharType="separate"/>
        </w:r>
        <w:r w:rsidR="00EB7F75" w:rsidRPr="00F55BE2">
          <w:rPr>
            <w:noProof/>
            <w:color w:val="auto"/>
            <w:vertAlign w:val="superscript"/>
          </w:rPr>
          <w:t>18</w:t>
        </w:r>
        <w:r w:rsidR="00EB7F75" w:rsidRPr="00F55BE2">
          <w:rPr>
            <w:color w:val="auto"/>
          </w:rPr>
          <w:fldChar w:fldCharType="end"/>
        </w:r>
      </w:hyperlink>
      <w:r w:rsidR="00304651" w:rsidRPr="00F55BE2">
        <w:rPr>
          <w:color w:val="auto"/>
        </w:rPr>
        <w:t>.</w:t>
      </w:r>
      <w:r w:rsidR="00BD3473">
        <w:rPr>
          <w:color w:val="auto"/>
        </w:rPr>
        <w:t xml:space="preserve"> </w:t>
      </w:r>
      <w:r w:rsidR="00304651" w:rsidRPr="00F55BE2">
        <w:rPr>
          <w:color w:val="auto"/>
        </w:rPr>
        <w:t xml:space="preserve">These antibodies would also be very effective in marking progress of the parasite through </w:t>
      </w:r>
      <w:r w:rsidR="00547700" w:rsidRPr="00F55BE2">
        <w:rPr>
          <w:color w:val="auto"/>
        </w:rPr>
        <w:t>its</w:t>
      </w:r>
      <w:r w:rsidR="00304651" w:rsidRPr="00F55BE2">
        <w:rPr>
          <w:color w:val="auto"/>
        </w:rPr>
        <w:t xml:space="preserve"> various life cycle stages</w:t>
      </w:r>
      <w:r w:rsidR="00547700" w:rsidRPr="00F55BE2">
        <w:rPr>
          <w:color w:val="auto"/>
        </w:rPr>
        <w:t xml:space="preserve"> in the organoids.</w:t>
      </w:r>
    </w:p>
    <w:p w14:paraId="14BC76F3" w14:textId="77777777" w:rsidR="00547700" w:rsidRPr="00F55BE2" w:rsidRDefault="00547700" w:rsidP="00F55BE2">
      <w:pPr>
        <w:rPr>
          <w:color w:val="auto"/>
        </w:rPr>
      </w:pPr>
    </w:p>
    <w:p w14:paraId="4D0B588E" w14:textId="39CF6489" w:rsidR="00547700" w:rsidRPr="00F55BE2" w:rsidRDefault="00547700" w:rsidP="00F55BE2">
      <w:pPr>
        <w:rPr>
          <w:color w:val="auto"/>
        </w:rPr>
      </w:pPr>
      <w:r w:rsidRPr="00F55BE2">
        <w:rPr>
          <w:color w:val="auto"/>
        </w:rPr>
        <w:t xml:space="preserve">Immunofluorescence assays can also be used to explore which cell types are infected by </w:t>
      </w:r>
      <w:r w:rsidRPr="00F55BE2">
        <w:rPr>
          <w:i/>
          <w:color w:val="auto"/>
        </w:rPr>
        <w:t>Cryptosporidium</w:t>
      </w:r>
      <w:r w:rsidRPr="00F55BE2">
        <w:rPr>
          <w:color w:val="auto"/>
        </w:rPr>
        <w:t>.</w:t>
      </w:r>
      <w:r w:rsidR="00BD3473">
        <w:rPr>
          <w:color w:val="auto"/>
        </w:rPr>
        <w:t xml:space="preserve"> </w:t>
      </w:r>
      <w:r w:rsidRPr="00F55BE2">
        <w:rPr>
          <w:color w:val="auto"/>
        </w:rPr>
        <w:t xml:space="preserve">This was especially important to look at in the </w:t>
      </w:r>
      <w:r w:rsidR="00E80931" w:rsidRPr="00F55BE2">
        <w:rPr>
          <w:color w:val="auto"/>
        </w:rPr>
        <w:t>airway</w:t>
      </w:r>
      <w:r w:rsidRPr="00F55BE2">
        <w:rPr>
          <w:color w:val="auto"/>
        </w:rPr>
        <w:t xml:space="preserve"> organoids as very little is known about respiratory cryptosporidiosis, and the exact host cell for the parasite was not known.</w:t>
      </w:r>
      <w:r w:rsidR="00BD3473">
        <w:rPr>
          <w:color w:val="auto"/>
        </w:rPr>
        <w:t xml:space="preserve"> </w:t>
      </w:r>
      <w:r w:rsidRPr="00F55BE2">
        <w:rPr>
          <w:color w:val="auto"/>
        </w:rPr>
        <w:t xml:space="preserve">We conducted immunofluorescence assays on </w:t>
      </w:r>
      <w:r w:rsidRPr="00F55BE2">
        <w:rPr>
          <w:i/>
          <w:color w:val="auto"/>
        </w:rPr>
        <w:t>Cryptosporidium</w:t>
      </w:r>
      <w:r w:rsidR="00D57CD7">
        <w:rPr>
          <w:color w:val="auto"/>
        </w:rPr>
        <w:t>-</w:t>
      </w:r>
      <w:r w:rsidRPr="00F55BE2">
        <w:rPr>
          <w:color w:val="auto"/>
        </w:rPr>
        <w:t xml:space="preserve">infected organoids, co-localizing CC10, a marker for </w:t>
      </w:r>
      <w:r w:rsidR="00E80931" w:rsidRPr="00F55BE2">
        <w:rPr>
          <w:color w:val="auto"/>
        </w:rPr>
        <w:t>club</w:t>
      </w:r>
      <w:r w:rsidR="00BA3E98" w:rsidRPr="00F55BE2">
        <w:rPr>
          <w:color w:val="auto"/>
        </w:rPr>
        <w:t xml:space="preserve"> cells</w:t>
      </w:r>
      <w:r w:rsidRPr="00F55BE2">
        <w:rPr>
          <w:color w:val="auto"/>
        </w:rPr>
        <w:t xml:space="preserve"> and found that </w:t>
      </w:r>
      <w:r w:rsidRPr="00F55BE2">
        <w:rPr>
          <w:i/>
          <w:color w:val="auto"/>
        </w:rPr>
        <w:t>Cryptosporidium</w:t>
      </w:r>
      <w:r w:rsidRPr="00F55BE2">
        <w:rPr>
          <w:color w:val="auto"/>
        </w:rPr>
        <w:t xml:space="preserve"> infected both CC10</w:t>
      </w:r>
      <w:r w:rsidR="00D57CD7">
        <w:rPr>
          <w:color w:val="auto"/>
        </w:rPr>
        <w:t>-</w:t>
      </w:r>
      <w:r w:rsidRPr="00F55BE2">
        <w:rPr>
          <w:color w:val="auto"/>
        </w:rPr>
        <w:t xml:space="preserve"> negative and positive cells (</w:t>
      </w:r>
      <w:r w:rsidRPr="00D57CD7">
        <w:rPr>
          <w:b/>
          <w:color w:val="auto"/>
        </w:rPr>
        <w:t>Figure 3</w:t>
      </w:r>
      <w:r w:rsidRPr="00F55BE2">
        <w:rPr>
          <w:color w:val="auto"/>
        </w:rPr>
        <w:t>).</w:t>
      </w:r>
      <w:r w:rsidR="00BD3473">
        <w:rPr>
          <w:color w:val="auto"/>
        </w:rPr>
        <w:t xml:space="preserve"> </w:t>
      </w:r>
      <w:r w:rsidRPr="00F55BE2">
        <w:rPr>
          <w:color w:val="auto"/>
        </w:rPr>
        <w:t xml:space="preserve">These results were corroborated by TEMs in which we observed </w:t>
      </w:r>
      <w:r w:rsidRPr="00F55BE2">
        <w:rPr>
          <w:i/>
          <w:color w:val="auto"/>
        </w:rPr>
        <w:t>Cryptosporidium</w:t>
      </w:r>
      <w:r w:rsidRPr="00F55BE2">
        <w:rPr>
          <w:color w:val="auto"/>
        </w:rPr>
        <w:t xml:space="preserve"> infecting secretory and non-secretory cells in the </w:t>
      </w:r>
      <w:r w:rsidR="00E80931" w:rsidRPr="00F55BE2">
        <w:rPr>
          <w:color w:val="auto"/>
        </w:rPr>
        <w:t>airway</w:t>
      </w:r>
      <w:r w:rsidRPr="00F55BE2">
        <w:rPr>
          <w:color w:val="auto"/>
        </w:rPr>
        <w:t xml:space="preserve"> organoids</w:t>
      </w:r>
      <w:hyperlink w:anchor="_ENREF_10" w:tooltip="Heo, 2018 #1224" w:history="1">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 </w:instrText>
        </w:r>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DATA </w:instrText>
        </w:r>
        <w:r w:rsidR="00EB7F75" w:rsidRPr="00F55BE2">
          <w:rPr>
            <w:color w:val="auto"/>
          </w:rPr>
        </w:r>
        <w:r w:rsidR="00EB7F75" w:rsidRPr="00F55BE2">
          <w:rPr>
            <w:color w:val="auto"/>
          </w:rPr>
          <w:fldChar w:fldCharType="end"/>
        </w:r>
        <w:r w:rsidR="00EB7F75" w:rsidRPr="00F55BE2">
          <w:rPr>
            <w:color w:val="auto"/>
          </w:rPr>
        </w:r>
        <w:r w:rsidR="00EB7F75" w:rsidRPr="00F55BE2">
          <w:rPr>
            <w:color w:val="auto"/>
          </w:rPr>
          <w:fldChar w:fldCharType="separate"/>
        </w:r>
        <w:r w:rsidR="00EB7F75" w:rsidRPr="00F55BE2">
          <w:rPr>
            <w:noProof/>
            <w:color w:val="auto"/>
            <w:vertAlign w:val="superscript"/>
          </w:rPr>
          <w:t>10</w:t>
        </w:r>
        <w:r w:rsidR="00EB7F75" w:rsidRPr="00F55BE2">
          <w:rPr>
            <w:color w:val="auto"/>
          </w:rPr>
          <w:fldChar w:fldCharType="end"/>
        </w:r>
      </w:hyperlink>
      <w:r w:rsidRPr="00F55BE2">
        <w:rPr>
          <w:color w:val="auto"/>
        </w:rPr>
        <w:t>.</w:t>
      </w:r>
    </w:p>
    <w:p w14:paraId="3B7530E0" w14:textId="77777777" w:rsidR="00547700" w:rsidRPr="00F55BE2" w:rsidRDefault="00547700" w:rsidP="00F55BE2">
      <w:pPr>
        <w:rPr>
          <w:color w:val="auto"/>
        </w:rPr>
      </w:pPr>
    </w:p>
    <w:p w14:paraId="51F36792" w14:textId="65C9E7E9" w:rsidR="00547700" w:rsidRPr="00F55BE2" w:rsidRDefault="00547700" w:rsidP="00F55BE2">
      <w:pPr>
        <w:rPr>
          <w:color w:val="auto"/>
        </w:rPr>
      </w:pPr>
      <w:r w:rsidRPr="00F55BE2">
        <w:rPr>
          <w:color w:val="auto"/>
        </w:rPr>
        <w:t xml:space="preserve">After </w:t>
      </w:r>
      <w:r w:rsidR="00BA3E98" w:rsidRPr="00F55BE2">
        <w:rPr>
          <w:color w:val="auto"/>
        </w:rPr>
        <w:t xml:space="preserve">differentiated </w:t>
      </w:r>
      <w:r w:rsidRPr="00F55BE2">
        <w:rPr>
          <w:color w:val="auto"/>
        </w:rPr>
        <w:t xml:space="preserve">organoids have been infected for </w:t>
      </w:r>
      <w:r w:rsidR="00E80931" w:rsidRPr="00F55BE2">
        <w:rPr>
          <w:color w:val="auto"/>
        </w:rPr>
        <w:t>five</w:t>
      </w:r>
      <w:r w:rsidRPr="00F55BE2">
        <w:rPr>
          <w:color w:val="auto"/>
        </w:rPr>
        <w:t xml:space="preserve"> days, there should be significant numbers of oocysts being produced.</w:t>
      </w:r>
      <w:r w:rsidR="00BD3473">
        <w:rPr>
          <w:color w:val="auto"/>
        </w:rPr>
        <w:t xml:space="preserve"> </w:t>
      </w:r>
      <w:r w:rsidRPr="00F55BE2">
        <w:rPr>
          <w:color w:val="auto"/>
        </w:rPr>
        <w:t xml:space="preserve">In our hands, infection of organoids from one </w:t>
      </w:r>
      <w:r w:rsidR="00D57CD7">
        <w:rPr>
          <w:color w:val="auto"/>
        </w:rPr>
        <w:t>six-</w:t>
      </w:r>
      <w:r w:rsidRPr="00F55BE2">
        <w:rPr>
          <w:color w:val="auto"/>
        </w:rPr>
        <w:t xml:space="preserve">well plate yielded about 4000 oocysts, which could be easily identified and counted on a hemocytometer </w:t>
      </w:r>
      <w:r w:rsidR="00BA3E98" w:rsidRPr="00F55BE2">
        <w:rPr>
          <w:color w:val="auto"/>
        </w:rPr>
        <w:t>b</w:t>
      </w:r>
      <w:r w:rsidR="00E80931" w:rsidRPr="00F55BE2">
        <w:rPr>
          <w:color w:val="auto"/>
        </w:rPr>
        <w:t xml:space="preserve">y labeling with </w:t>
      </w:r>
      <w:r w:rsidR="00D57CD7">
        <w:rPr>
          <w:color w:val="auto"/>
        </w:rPr>
        <w:t xml:space="preserve">an </w:t>
      </w:r>
      <w:r w:rsidR="00852F6A" w:rsidRPr="00F55BE2">
        <w:t>oocyst</w:t>
      </w:r>
      <w:r w:rsidR="00D57CD7">
        <w:t>-</w:t>
      </w:r>
      <w:r w:rsidR="00852F6A" w:rsidRPr="00F55BE2">
        <w:t>specific</w:t>
      </w:r>
      <w:r w:rsidR="00852F6A" w:rsidRPr="00F55BE2">
        <w:rPr>
          <w:color w:val="auto"/>
        </w:rPr>
        <w:t xml:space="preserve"> </w:t>
      </w:r>
      <w:r w:rsidR="00E80931" w:rsidRPr="00F55BE2">
        <w:rPr>
          <w:color w:val="auto"/>
        </w:rPr>
        <w:t>antibody</w:t>
      </w:r>
      <w:r w:rsidR="00BA3E98" w:rsidRPr="00F55BE2">
        <w:rPr>
          <w:color w:val="auto"/>
        </w:rPr>
        <w:t>.</w:t>
      </w:r>
      <w:r w:rsidR="00BD3473">
        <w:rPr>
          <w:color w:val="auto"/>
        </w:rPr>
        <w:t xml:space="preserve"> </w:t>
      </w:r>
      <w:r w:rsidR="00BA3E98" w:rsidRPr="00F55BE2">
        <w:rPr>
          <w:color w:val="auto"/>
        </w:rPr>
        <w:t xml:space="preserve">The presence of </w:t>
      </w:r>
      <w:r w:rsidR="00D57CD7">
        <w:rPr>
          <w:color w:val="auto"/>
        </w:rPr>
        <w:t xml:space="preserve">four </w:t>
      </w:r>
      <w:r w:rsidR="00BA3E98" w:rsidRPr="00F55BE2">
        <w:rPr>
          <w:color w:val="auto"/>
        </w:rPr>
        <w:t xml:space="preserve">sporozoites in the oocysts </w:t>
      </w:r>
      <w:r w:rsidR="00D57CD7">
        <w:rPr>
          <w:color w:val="auto"/>
        </w:rPr>
        <w:t xml:space="preserve">could </w:t>
      </w:r>
      <w:r w:rsidR="00BA3E98" w:rsidRPr="00F55BE2">
        <w:rPr>
          <w:color w:val="auto"/>
        </w:rPr>
        <w:t>be confirmed by drying down a portion of the oocysts onto a</w:t>
      </w:r>
      <w:r w:rsidR="00065EF6">
        <w:rPr>
          <w:color w:val="auto"/>
        </w:rPr>
        <w:t xml:space="preserve">n adhesive </w:t>
      </w:r>
      <w:r w:rsidR="00BA3E98" w:rsidRPr="00F55BE2">
        <w:rPr>
          <w:color w:val="auto"/>
        </w:rPr>
        <w:t xml:space="preserve">slide fixing with methanol and combining DAPI staining with </w:t>
      </w:r>
      <w:r w:rsidR="00852F6A" w:rsidRPr="00F55BE2">
        <w:t>oocyst specific</w:t>
      </w:r>
      <w:r w:rsidR="00852F6A" w:rsidRPr="00F55BE2">
        <w:rPr>
          <w:color w:val="auto"/>
        </w:rPr>
        <w:t xml:space="preserve"> </w:t>
      </w:r>
      <w:r w:rsidR="00BA3E98" w:rsidRPr="00F55BE2">
        <w:rPr>
          <w:color w:val="auto"/>
        </w:rPr>
        <w:t>antibody (</w:t>
      </w:r>
      <w:r w:rsidR="00BA3E98" w:rsidRPr="00D57CD7">
        <w:rPr>
          <w:b/>
          <w:color w:val="auto"/>
        </w:rPr>
        <w:t>Figure 4</w:t>
      </w:r>
      <w:r w:rsidR="00BA3E98" w:rsidRPr="00F55BE2">
        <w:rPr>
          <w:color w:val="auto"/>
        </w:rPr>
        <w:t>).</w:t>
      </w:r>
      <w:r w:rsidR="00BD3473">
        <w:rPr>
          <w:color w:val="auto"/>
        </w:rPr>
        <w:t xml:space="preserve"> </w:t>
      </w:r>
      <w:r w:rsidR="00BA3E98" w:rsidRPr="00F55BE2">
        <w:rPr>
          <w:color w:val="auto"/>
        </w:rPr>
        <w:t xml:space="preserve">Verification of production of </w:t>
      </w:r>
      <w:r w:rsidR="00612ABB" w:rsidRPr="00F55BE2">
        <w:rPr>
          <w:color w:val="auto"/>
        </w:rPr>
        <w:t>thick</w:t>
      </w:r>
      <w:r w:rsidR="00BA3E98" w:rsidRPr="00F55BE2">
        <w:rPr>
          <w:color w:val="auto"/>
        </w:rPr>
        <w:t xml:space="preserve"> walled oocysts c</w:t>
      </w:r>
      <w:r w:rsidR="00D57CD7">
        <w:rPr>
          <w:color w:val="auto"/>
        </w:rPr>
        <w:t>ould</w:t>
      </w:r>
      <w:r w:rsidR="00BA3E98" w:rsidRPr="00F55BE2">
        <w:rPr>
          <w:color w:val="auto"/>
        </w:rPr>
        <w:t xml:space="preserve"> be done by TEM analysis</w:t>
      </w:r>
      <w:hyperlink w:anchor="_ENREF_10" w:tooltip="Heo, 2018 #1224" w:history="1">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 </w:instrText>
        </w:r>
        <w:r w:rsidR="00EB7F75" w:rsidRPr="00F55BE2">
          <w:rPr>
            <w:color w:val="auto"/>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auto"/>
          </w:rPr>
          <w:instrText xml:space="preserve"> ADDIN EN.CITE.DATA </w:instrText>
        </w:r>
        <w:r w:rsidR="00EB7F75" w:rsidRPr="00F55BE2">
          <w:rPr>
            <w:color w:val="auto"/>
          </w:rPr>
        </w:r>
        <w:r w:rsidR="00EB7F75" w:rsidRPr="00F55BE2">
          <w:rPr>
            <w:color w:val="auto"/>
          </w:rPr>
          <w:fldChar w:fldCharType="end"/>
        </w:r>
        <w:r w:rsidR="00EB7F75" w:rsidRPr="00F55BE2">
          <w:rPr>
            <w:color w:val="auto"/>
          </w:rPr>
        </w:r>
        <w:r w:rsidR="00EB7F75" w:rsidRPr="00F55BE2">
          <w:rPr>
            <w:color w:val="auto"/>
          </w:rPr>
          <w:fldChar w:fldCharType="separate"/>
        </w:r>
        <w:r w:rsidR="00EB7F75" w:rsidRPr="00F55BE2">
          <w:rPr>
            <w:noProof/>
            <w:color w:val="auto"/>
            <w:vertAlign w:val="superscript"/>
          </w:rPr>
          <w:t>10</w:t>
        </w:r>
        <w:r w:rsidR="00EB7F75" w:rsidRPr="00F55BE2">
          <w:rPr>
            <w:color w:val="auto"/>
          </w:rPr>
          <w:fldChar w:fldCharType="end"/>
        </w:r>
      </w:hyperlink>
      <w:r w:rsidR="00BA3E98" w:rsidRPr="00F55BE2">
        <w:rPr>
          <w:color w:val="auto"/>
        </w:rPr>
        <w:t xml:space="preserve">. </w:t>
      </w:r>
    </w:p>
    <w:p w14:paraId="2A27F3F5" w14:textId="0C1B4FD9" w:rsidR="00015146" w:rsidRDefault="00015146" w:rsidP="00F55BE2">
      <w:pPr>
        <w:rPr>
          <w:b/>
        </w:rPr>
      </w:pPr>
    </w:p>
    <w:p w14:paraId="5555786C" w14:textId="06C511CF" w:rsidR="00D57CD7" w:rsidRPr="00D57CD7" w:rsidRDefault="00D57CD7" w:rsidP="00D57CD7">
      <w:pPr>
        <w:rPr>
          <w:b/>
          <w:color w:val="auto"/>
        </w:rPr>
      </w:pPr>
      <w:r w:rsidRPr="00D57CD7">
        <w:rPr>
          <w:b/>
          <w:color w:val="auto"/>
        </w:rPr>
        <w:t>FIGURE &amp; TABLE LEGENDS:</w:t>
      </w:r>
    </w:p>
    <w:p w14:paraId="5148E9DF" w14:textId="77777777" w:rsidR="00D57CD7" w:rsidRPr="00F55BE2" w:rsidRDefault="00D57CD7" w:rsidP="00D57CD7">
      <w:pPr>
        <w:rPr>
          <w:color w:val="808080" w:themeColor="background1" w:themeShade="80"/>
        </w:rPr>
      </w:pPr>
    </w:p>
    <w:p w14:paraId="4AF9978F" w14:textId="5507E333" w:rsidR="00D57CD7" w:rsidRPr="00F55BE2" w:rsidRDefault="00D57CD7" w:rsidP="00D57CD7">
      <w:pPr>
        <w:rPr>
          <w:color w:val="000000" w:themeColor="text1"/>
          <w:shd w:val="clear" w:color="auto" w:fill="FFFFFF"/>
        </w:rPr>
      </w:pPr>
      <w:r w:rsidRPr="00F55BE2">
        <w:rPr>
          <w:b/>
          <w:color w:val="000000" w:themeColor="text1"/>
        </w:rPr>
        <w:t>Figure 1:</w:t>
      </w:r>
      <w:r w:rsidRPr="00F55BE2">
        <w:rPr>
          <w:rStyle w:val="Strong"/>
          <w:color w:val="000000" w:themeColor="text1"/>
          <w:shd w:val="clear" w:color="auto" w:fill="FFFFFF"/>
        </w:rPr>
        <w:t xml:space="preserve"> Preparation and purification of </w:t>
      </w:r>
      <w:r w:rsidRPr="00F55BE2">
        <w:rPr>
          <w:rStyle w:val="Strong"/>
          <w:i/>
          <w:color w:val="000000" w:themeColor="text1"/>
          <w:shd w:val="clear" w:color="auto" w:fill="FFFFFF"/>
        </w:rPr>
        <w:t xml:space="preserve">Cryptosporidium </w:t>
      </w:r>
      <w:r w:rsidRPr="00F55BE2">
        <w:rPr>
          <w:rStyle w:val="Strong"/>
          <w:color w:val="000000" w:themeColor="text1"/>
          <w:shd w:val="clear" w:color="auto" w:fill="FFFFFF"/>
        </w:rPr>
        <w:t>oocysts and sporozoites</w:t>
      </w:r>
      <w:r w:rsidRPr="00F55BE2">
        <w:rPr>
          <w:color w:val="000000" w:themeColor="text1"/>
        </w:rPr>
        <w:t xml:space="preserve">. </w:t>
      </w:r>
      <w:r>
        <w:rPr>
          <w:color w:val="000000" w:themeColor="text1"/>
        </w:rPr>
        <w:t>(</w:t>
      </w:r>
      <w:r w:rsidRPr="00F55BE2">
        <w:rPr>
          <w:b/>
          <w:color w:val="000000" w:themeColor="text1"/>
        </w:rPr>
        <w:t>A</w:t>
      </w:r>
      <w:r w:rsidRPr="00D57CD7">
        <w:rPr>
          <w:color w:val="000000" w:themeColor="text1"/>
        </w:rPr>
        <w:t>)</w:t>
      </w:r>
      <w:r>
        <w:rPr>
          <w:color w:val="000000" w:themeColor="text1"/>
        </w:rPr>
        <w:t xml:space="preserve"> </w:t>
      </w:r>
      <w:r w:rsidRPr="00F55BE2">
        <w:rPr>
          <w:color w:val="000000" w:themeColor="text1"/>
          <w:shd w:val="clear" w:color="auto" w:fill="FFFFFF"/>
        </w:rPr>
        <w:t>Schematic representation of the method used for oocyst and sporozoite preparation for infection.</w:t>
      </w:r>
      <w:r>
        <w:rPr>
          <w:color w:val="000000" w:themeColor="text1"/>
          <w:shd w:val="clear" w:color="auto" w:fill="FFFFFF"/>
        </w:rPr>
        <w:t xml:space="preserve"> (</w:t>
      </w:r>
      <w:r w:rsidRPr="00F55BE2">
        <w:rPr>
          <w:b/>
          <w:color w:val="000000" w:themeColor="text1"/>
          <w:shd w:val="clear" w:color="auto" w:fill="FFFFFF"/>
        </w:rPr>
        <w:t>B</w:t>
      </w:r>
      <w:r>
        <w:rPr>
          <w:b/>
          <w:color w:val="000000" w:themeColor="text1"/>
          <w:shd w:val="clear" w:color="auto" w:fill="FFFFFF"/>
        </w:rPr>
        <w:t>)</w:t>
      </w:r>
      <w:r w:rsidRPr="00F55BE2">
        <w:rPr>
          <w:b/>
          <w:color w:val="000000" w:themeColor="text1"/>
          <w:shd w:val="clear" w:color="auto" w:fill="FFFFFF"/>
        </w:rPr>
        <w:t xml:space="preserve"> </w:t>
      </w:r>
      <w:r w:rsidRPr="00F55BE2">
        <w:rPr>
          <w:color w:val="000000" w:themeColor="text1"/>
          <w:shd w:val="clear" w:color="auto" w:fill="FFFFFF"/>
        </w:rPr>
        <w:t xml:space="preserve">Image showing </w:t>
      </w:r>
      <w:r w:rsidRPr="00D57CD7">
        <w:rPr>
          <w:color w:val="000000" w:themeColor="text1"/>
          <w:shd w:val="clear" w:color="auto" w:fill="FFFFFF"/>
        </w:rPr>
        <w:t>in vitro</w:t>
      </w:r>
      <w:r w:rsidRPr="00F55BE2">
        <w:rPr>
          <w:color w:val="000000" w:themeColor="text1"/>
          <w:shd w:val="clear" w:color="auto" w:fill="FFFFFF"/>
        </w:rPr>
        <w:t xml:space="preserve"> excystation of oocysts.</w:t>
      </w:r>
      <w:r>
        <w:rPr>
          <w:color w:val="000000" w:themeColor="text1"/>
          <w:shd w:val="clear" w:color="auto" w:fill="FFFFFF"/>
        </w:rPr>
        <w:t xml:space="preserve"> </w:t>
      </w:r>
      <w:r w:rsidRPr="00F55BE2">
        <w:rPr>
          <w:color w:val="000000" w:themeColor="text1"/>
          <w:shd w:val="clear" w:color="auto" w:fill="FFFFFF"/>
        </w:rPr>
        <w:t xml:space="preserve">Filtration of </w:t>
      </w:r>
      <w:proofErr w:type="spellStart"/>
      <w:r w:rsidRPr="00F55BE2">
        <w:rPr>
          <w:color w:val="000000" w:themeColor="text1"/>
          <w:shd w:val="clear" w:color="auto" w:fill="FFFFFF"/>
        </w:rPr>
        <w:t>unexcysted</w:t>
      </w:r>
      <w:proofErr w:type="spellEnd"/>
      <w:r w:rsidRPr="00F55BE2">
        <w:rPr>
          <w:color w:val="000000" w:themeColor="text1"/>
          <w:shd w:val="clear" w:color="auto" w:fill="FFFFFF"/>
        </w:rPr>
        <w:t xml:space="preserve"> </w:t>
      </w:r>
      <w:proofErr w:type="spellStart"/>
      <w:r w:rsidRPr="00F55BE2">
        <w:rPr>
          <w:color w:val="000000" w:themeColor="text1"/>
          <w:shd w:val="clear" w:color="auto" w:fill="FFFFFF"/>
        </w:rPr>
        <w:t>oocyts</w:t>
      </w:r>
      <w:proofErr w:type="spellEnd"/>
      <w:r w:rsidRPr="00F55BE2">
        <w:rPr>
          <w:color w:val="000000" w:themeColor="text1"/>
          <w:shd w:val="clear" w:color="auto" w:fill="FFFFFF"/>
        </w:rPr>
        <w:t xml:space="preserve"> and shells gives a purified solution of sporozoites. Scale bar equals 10</w:t>
      </w:r>
      <w:r>
        <w:rPr>
          <w:color w:val="000000" w:themeColor="text1"/>
          <w:shd w:val="clear" w:color="auto" w:fill="FFFFFF"/>
        </w:rPr>
        <w:t xml:space="preserve"> </w:t>
      </w:r>
      <w:r w:rsidRPr="00F55BE2">
        <w:rPr>
          <w:color w:val="000000" w:themeColor="text1"/>
          <w:shd w:val="clear" w:color="auto" w:fill="FFFFFF"/>
        </w:rPr>
        <w:t xml:space="preserve">µm. </w:t>
      </w:r>
    </w:p>
    <w:p w14:paraId="643817FF" w14:textId="77777777" w:rsidR="00D57CD7" w:rsidRPr="00F55BE2" w:rsidRDefault="00D57CD7" w:rsidP="00D57CD7">
      <w:pPr>
        <w:rPr>
          <w:color w:val="808080" w:themeColor="background1" w:themeShade="80"/>
        </w:rPr>
      </w:pPr>
    </w:p>
    <w:p w14:paraId="56FD83AD" w14:textId="798220F1" w:rsidR="00D57CD7" w:rsidRPr="00F55BE2" w:rsidRDefault="00D57CD7" w:rsidP="00D57CD7">
      <w:pPr>
        <w:rPr>
          <w:color w:val="000000" w:themeColor="text1"/>
        </w:rPr>
      </w:pPr>
      <w:r w:rsidRPr="00F55BE2">
        <w:rPr>
          <w:b/>
          <w:color w:val="000000" w:themeColor="text1"/>
        </w:rPr>
        <w:t xml:space="preserve">Figure 2: Microinjection of oocysts into the organoid lumen. </w:t>
      </w:r>
      <w:r w:rsidRPr="00D57CD7">
        <w:rPr>
          <w:color w:val="000000" w:themeColor="text1"/>
        </w:rPr>
        <w:t xml:space="preserve">This figure has been modified from </w:t>
      </w:r>
      <w:proofErr w:type="spellStart"/>
      <w:r>
        <w:rPr>
          <w:color w:val="000000" w:themeColor="text1"/>
        </w:rPr>
        <w:t>Heo</w:t>
      </w:r>
      <w:proofErr w:type="spellEnd"/>
      <w:r w:rsidRPr="00D57CD7">
        <w:rPr>
          <w:color w:val="000000" w:themeColor="text1"/>
        </w:rPr>
        <w:t xml:space="preserve"> </w:t>
      </w:r>
      <w:r w:rsidR="00065EF6" w:rsidRPr="00065EF6">
        <w:rPr>
          <w:color w:val="000000" w:themeColor="text1"/>
        </w:rPr>
        <w:t>et al</w:t>
      </w:r>
      <w:r w:rsidRPr="00D57CD7">
        <w:rPr>
          <w:color w:val="000000" w:themeColor="text1"/>
        </w:rPr>
        <w:t>.</w:t>
      </w:r>
      <w:r w:rsidRPr="00D57CD7">
        <w:rPr>
          <w:color w:val="000000" w:themeColor="text1"/>
          <w:vertAlign w:val="superscript"/>
        </w:rPr>
        <w:t>10</w:t>
      </w:r>
      <w:r w:rsidRPr="00D57CD7">
        <w:rPr>
          <w:color w:val="000000" w:themeColor="text1"/>
        </w:rPr>
        <w:t>.</w:t>
      </w:r>
      <w:r w:rsidRPr="00D57CD7">
        <w:t xml:space="preserve"> </w:t>
      </w:r>
      <w:r>
        <w:t>(</w:t>
      </w:r>
      <w:r w:rsidRPr="00F55BE2">
        <w:rPr>
          <w:b/>
          <w:color w:val="000000" w:themeColor="text1"/>
        </w:rPr>
        <w:t>A</w:t>
      </w:r>
      <w:r w:rsidRPr="00D57CD7">
        <w:rPr>
          <w:color w:val="000000" w:themeColor="text1"/>
        </w:rPr>
        <w:t>)</w:t>
      </w:r>
      <w:r w:rsidRPr="00F55BE2">
        <w:rPr>
          <w:b/>
          <w:color w:val="000000" w:themeColor="text1"/>
        </w:rPr>
        <w:t xml:space="preserve"> </w:t>
      </w:r>
      <w:r w:rsidRPr="00F55BE2">
        <w:rPr>
          <w:color w:val="000000" w:themeColor="text1"/>
        </w:rPr>
        <w:t>scanning electron microscopy (SEM) images of oocysts and sporozoites.</w:t>
      </w:r>
      <w:r>
        <w:rPr>
          <w:b/>
          <w:color w:val="000000" w:themeColor="text1"/>
        </w:rPr>
        <w:t xml:space="preserve"> </w:t>
      </w:r>
      <w:r w:rsidRPr="00D57CD7">
        <w:rPr>
          <w:color w:val="000000" w:themeColor="text1"/>
        </w:rPr>
        <w:t>(</w:t>
      </w:r>
      <w:r w:rsidRPr="00F55BE2">
        <w:rPr>
          <w:b/>
          <w:color w:val="000000" w:themeColor="text1"/>
        </w:rPr>
        <w:t>B</w:t>
      </w:r>
      <w:r w:rsidRPr="00D57CD7">
        <w:rPr>
          <w:color w:val="000000" w:themeColor="text1"/>
        </w:rPr>
        <w:t>)</w:t>
      </w:r>
      <w:r w:rsidRPr="00F55BE2">
        <w:rPr>
          <w:b/>
          <w:color w:val="000000" w:themeColor="text1"/>
        </w:rPr>
        <w:t xml:space="preserve"> </w:t>
      </w:r>
      <w:r w:rsidRPr="00F55BE2">
        <w:rPr>
          <w:color w:val="000000" w:themeColor="text1"/>
        </w:rPr>
        <w:t>Image showing oocyst</w:t>
      </w:r>
      <w:r w:rsidR="006929A7">
        <w:rPr>
          <w:color w:val="000000" w:themeColor="text1"/>
        </w:rPr>
        <w:t>-</w:t>
      </w:r>
      <w:r w:rsidRPr="00F55BE2">
        <w:rPr>
          <w:color w:val="000000" w:themeColor="text1"/>
        </w:rPr>
        <w:t xml:space="preserve">injected organoids. The </w:t>
      </w:r>
      <w:r w:rsidR="006929A7">
        <w:rPr>
          <w:color w:val="000000" w:themeColor="text1"/>
        </w:rPr>
        <w:t>g</w:t>
      </w:r>
      <w:r w:rsidRPr="00F55BE2">
        <w:rPr>
          <w:color w:val="000000" w:themeColor="text1"/>
        </w:rPr>
        <w:t xml:space="preserve">reen dye helps visualize the injection of each organoid and persists over at least 24 h. </w:t>
      </w:r>
      <w:r w:rsidR="006929A7">
        <w:rPr>
          <w:color w:val="000000" w:themeColor="text1"/>
        </w:rPr>
        <w:t>(</w:t>
      </w:r>
      <w:r w:rsidRPr="00F55BE2">
        <w:rPr>
          <w:b/>
          <w:color w:val="000000" w:themeColor="text1"/>
        </w:rPr>
        <w:t>C</w:t>
      </w:r>
      <w:r w:rsidR="006929A7">
        <w:rPr>
          <w:color w:val="000000" w:themeColor="text1"/>
        </w:rPr>
        <w:t>)</w:t>
      </w:r>
      <w:r w:rsidRPr="00F55BE2">
        <w:rPr>
          <w:color w:val="000000" w:themeColor="text1"/>
        </w:rPr>
        <w:t xml:space="preserve"> Image of an organoid injected with oocysts. </w:t>
      </w:r>
    </w:p>
    <w:p w14:paraId="56B16F38" w14:textId="77777777" w:rsidR="00D57CD7" w:rsidRPr="00F55BE2" w:rsidRDefault="00D57CD7" w:rsidP="00D57CD7">
      <w:pPr>
        <w:rPr>
          <w:color w:val="000000" w:themeColor="text1"/>
        </w:rPr>
      </w:pPr>
    </w:p>
    <w:p w14:paraId="70049C58" w14:textId="37C7262A" w:rsidR="00D57CD7" w:rsidRPr="00F55BE2" w:rsidRDefault="00D57CD7" w:rsidP="00D57CD7">
      <w:pPr>
        <w:rPr>
          <w:color w:val="000000" w:themeColor="text1"/>
        </w:rPr>
      </w:pPr>
      <w:r w:rsidRPr="00F55BE2">
        <w:rPr>
          <w:b/>
          <w:color w:val="000000" w:themeColor="text1"/>
        </w:rPr>
        <w:t xml:space="preserve">Figure 3: Immunofluorescence image of </w:t>
      </w:r>
      <w:r w:rsidRPr="00F55BE2">
        <w:rPr>
          <w:b/>
          <w:i/>
          <w:color w:val="000000" w:themeColor="text1"/>
        </w:rPr>
        <w:t>Cryptosporidium</w:t>
      </w:r>
      <w:r>
        <w:rPr>
          <w:b/>
          <w:color w:val="000000" w:themeColor="text1"/>
        </w:rPr>
        <w:t>-</w:t>
      </w:r>
      <w:r w:rsidRPr="00F55BE2">
        <w:rPr>
          <w:b/>
          <w:color w:val="000000" w:themeColor="text1"/>
        </w:rPr>
        <w:t>infected airway organoid.</w:t>
      </w:r>
      <w:r>
        <w:rPr>
          <w:color w:val="000000" w:themeColor="text1"/>
        </w:rPr>
        <w:t xml:space="preserve"> </w:t>
      </w:r>
      <w:r w:rsidRPr="00F55BE2">
        <w:rPr>
          <w:color w:val="000000" w:themeColor="text1"/>
        </w:rPr>
        <w:t xml:space="preserve">Mucin is labeled with anti-mucin 5 antibody (red) in the lumen of the organoid, club cells are labeled with anti-CC10 (yellow), </w:t>
      </w:r>
      <w:r w:rsidRPr="00F55BE2">
        <w:rPr>
          <w:i/>
          <w:color w:val="000000" w:themeColor="text1"/>
        </w:rPr>
        <w:t>Cryptosporidium</w:t>
      </w:r>
      <w:r w:rsidRPr="00F55BE2">
        <w:rPr>
          <w:color w:val="000000" w:themeColor="text1"/>
        </w:rPr>
        <w:t xml:space="preserve"> is detected with </w:t>
      </w:r>
      <w:r w:rsidRPr="00F55BE2">
        <w:t>oocyst</w:t>
      </w:r>
      <w:r w:rsidR="006929A7">
        <w:t>-</w:t>
      </w:r>
      <w:r w:rsidRPr="00F55BE2">
        <w:t>specific</w:t>
      </w:r>
      <w:r w:rsidRPr="00F55BE2">
        <w:rPr>
          <w:color w:val="000000" w:themeColor="text1"/>
        </w:rPr>
        <w:t xml:space="preserve"> antibody (green), and cell nuclei are stained with DAPI (blue). Panel B is an enlargement of the area indicated in the square in panel A.</w:t>
      </w:r>
    </w:p>
    <w:p w14:paraId="7BEED679" w14:textId="77777777" w:rsidR="00D57CD7" w:rsidRPr="00F55BE2" w:rsidRDefault="00D57CD7" w:rsidP="00D57CD7">
      <w:pPr>
        <w:rPr>
          <w:color w:val="000000" w:themeColor="text1"/>
        </w:rPr>
      </w:pPr>
    </w:p>
    <w:p w14:paraId="14A6DF90" w14:textId="381EA328" w:rsidR="00D57CD7" w:rsidRPr="00F55BE2" w:rsidRDefault="00D57CD7" w:rsidP="00D57CD7">
      <w:pPr>
        <w:rPr>
          <w:color w:val="000000" w:themeColor="text1"/>
        </w:rPr>
      </w:pPr>
      <w:r w:rsidRPr="00F55BE2">
        <w:rPr>
          <w:b/>
          <w:color w:val="000000" w:themeColor="text1"/>
        </w:rPr>
        <w:t>Figure 4: Immunofluorescence image of oocyst isolated from differentiated intestinal organoids.</w:t>
      </w:r>
      <w:r>
        <w:rPr>
          <w:color w:val="000000" w:themeColor="text1"/>
        </w:rPr>
        <w:t xml:space="preserve"> </w:t>
      </w:r>
      <w:r w:rsidRPr="00F55BE2">
        <w:rPr>
          <w:color w:val="000000" w:themeColor="text1"/>
        </w:rPr>
        <w:t xml:space="preserve">Oocyst wall is labeled with </w:t>
      </w:r>
      <w:r w:rsidRPr="00F55BE2">
        <w:t>oocyst</w:t>
      </w:r>
      <w:r w:rsidR="006929A7">
        <w:t>-</w:t>
      </w:r>
      <w:r w:rsidRPr="00F55BE2">
        <w:t>specific</w:t>
      </w:r>
      <w:r w:rsidRPr="00F55BE2">
        <w:rPr>
          <w:color w:val="000000" w:themeColor="text1"/>
        </w:rPr>
        <w:t xml:space="preserve"> antibody </w:t>
      </w:r>
      <w:r w:rsidR="0015530E">
        <w:rPr>
          <w:color w:val="000000" w:themeColor="text1"/>
        </w:rPr>
        <w:t xml:space="preserve">in green </w:t>
      </w:r>
      <w:r w:rsidRPr="00F55BE2">
        <w:rPr>
          <w:color w:val="000000" w:themeColor="text1"/>
        </w:rPr>
        <w:t>and the four sporozoite nuclei are visualized with DAPI (blue)</w:t>
      </w:r>
    </w:p>
    <w:p w14:paraId="0ED2F9C6" w14:textId="77777777" w:rsidR="00D57CD7" w:rsidRPr="00F55BE2" w:rsidRDefault="00D57CD7" w:rsidP="00F55BE2">
      <w:pPr>
        <w:rPr>
          <w:b/>
        </w:rPr>
      </w:pPr>
    </w:p>
    <w:p w14:paraId="75E89829" w14:textId="0D547855" w:rsidR="009726EE" w:rsidRPr="00F55BE2" w:rsidRDefault="009726EE" w:rsidP="00F55BE2">
      <w:pPr>
        <w:rPr>
          <w:b/>
        </w:rPr>
      </w:pPr>
      <w:r w:rsidRPr="00F55BE2">
        <w:rPr>
          <w:b/>
        </w:rPr>
        <w:t>DISCUSSION</w:t>
      </w:r>
      <w:bookmarkEnd w:id="6"/>
      <w:r w:rsidRPr="00F55BE2">
        <w:rPr>
          <w:b/>
          <w:bCs/>
        </w:rPr>
        <w:t xml:space="preserve">: </w:t>
      </w:r>
    </w:p>
    <w:p w14:paraId="6B60FB53" w14:textId="1A3ACFD4" w:rsidR="008C391A" w:rsidRPr="00F55BE2" w:rsidRDefault="009C7291" w:rsidP="00F55BE2">
      <w:pPr>
        <w:rPr>
          <w:color w:val="000000" w:themeColor="text1"/>
        </w:rPr>
      </w:pPr>
      <w:r w:rsidRPr="00F55BE2">
        <w:rPr>
          <w:color w:val="000000" w:themeColor="text1"/>
        </w:rPr>
        <w:t xml:space="preserve">Culture of </w:t>
      </w:r>
      <w:r w:rsidRPr="00F55BE2">
        <w:rPr>
          <w:i/>
          <w:color w:val="000000" w:themeColor="text1"/>
        </w:rPr>
        <w:t>Cryptosporidium</w:t>
      </w:r>
      <w:r w:rsidRPr="00F55BE2">
        <w:rPr>
          <w:color w:val="000000" w:themeColor="text1"/>
        </w:rPr>
        <w:t xml:space="preserve"> parasites in intestinal and airway organoids provides an accurate model to study host-parasite interactions</w:t>
      </w:r>
      <w:hyperlink w:anchor="_ENREF_10" w:tooltip="Heo, 2018 #1224" w:history="1">
        <w:r w:rsidR="00EB7F75" w:rsidRPr="00F55BE2">
          <w:rPr>
            <w:color w:val="000000" w:themeColor="text1"/>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10</w:t>
        </w:r>
        <w:r w:rsidR="00EB7F75" w:rsidRPr="00F55BE2">
          <w:rPr>
            <w:color w:val="000000" w:themeColor="text1"/>
          </w:rPr>
          <w:fldChar w:fldCharType="end"/>
        </w:r>
      </w:hyperlink>
      <w:r w:rsidRPr="00F55BE2">
        <w:rPr>
          <w:color w:val="000000" w:themeColor="text1"/>
        </w:rPr>
        <w:t xml:space="preserve"> but also has many other applications.</w:t>
      </w:r>
      <w:r w:rsidR="00BD3473">
        <w:rPr>
          <w:color w:val="000000" w:themeColor="text1"/>
        </w:rPr>
        <w:t xml:space="preserve"> </w:t>
      </w:r>
      <w:r w:rsidRPr="00F55BE2">
        <w:rPr>
          <w:color w:val="000000" w:themeColor="text1"/>
        </w:rPr>
        <w:t xml:space="preserve">For example, current methods of selecting and propagating </w:t>
      </w:r>
      <w:r w:rsidR="007F54F7" w:rsidRPr="00F55BE2">
        <w:rPr>
          <w:color w:val="000000" w:themeColor="text1"/>
        </w:rPr>
        <w:t xml:space="preserve">genetically modified </w:t>
      </w:r>
      <w:r w:rsidRPr="00F55BE2">
        <w:rPr>
          <w:i/>
          <w:color w:val="000000" w:themeColor="text1"/>
        </w:rPr>
        <w:t>Cryptosporidium</w:t>
      </w:r>
      <w:r w:rsidRPr="00F55BE2">
        <w:rPr>
          <w:color w:val="000000" w:themeColor="text1"/>
        </w:rPr>
        <w:t xml:space="preserve"> </w:t>
      </w:r>
      <w:r w:rsidR="007F54F7" w:rsidRPr="00F55BE2">
        <w:rPr>
          <w:color w:val="000000" w:themeColor="text1"/>
        </w:rPr>
        <w:t xml:space="preserve">parasites </w:t>
      </w:r>
      <w:r w:rsidRPr="00F55BE2">
        <w:rPr>
          <w:color w:val="000000" w:themeColor="text1"/>
        </w:rPr>
        <w:t xml:space="preserve">require passage in </w:t>
      </w:r>
      <w:r w:rsidR="002F7383" w:rsidRPr="00F55BE2">
        <w:rPr>
          <w:color w:val="000000" w:themeColor="text1"/>
        </w:rPr>
        <w:t>mice</w:t>
      </w:r>
      <w:hyperlink w:anchor="_ENREF_19" w:tooltip="Vinayak, 2015 #923" w:history="1">
        <w:r w:rsidR="00EB7F75" w:rsidRPr="00F55BE2">
          <w:rPr>
            <w:color w:val="000000" w:themeColor="text1"/>
          </w:rPr>
          <w:fldChar w:fldCharType="begin">
            <w:fldData xml:space="preserve">PEVuZE5vdGU+PENpdGU+PEF1dGhvcj5WaW5heWFrPC9BdXRob3I+PFllYXI+MjAxNTwvWWVhcj48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==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WaW5heWFrPC9BdXRob3I+PFllYXI+MjAxNTwvWWVhcj48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==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19</w:t>
        </w:r>
        <w:r w:rsidR="00EB7F75" w:rsidRPr="00F55BE2">
          <w:rPr>
            <w:color w:val="000000" w:themeColor="text1"/>
          </w:rPr>
          <w:fldChar w:fldCharType="end"/>
        </w:r>
      </w:hyperlink>
      <w:r w:rsidR="002F7383" w:rsidRPr="00F55BE2">
        <w:rPr>
          <w:color w:val="000000" w:themeColor="text1"/>
        </w:rPr>
        <w:t xml:space="preserve"> </w:t>
      </w:r>
      <w:r w:rsidR="007F54F7" w:rsidRPr="00F55BE2">
        <w:rPr>
          <w:color w:val="000000" w:themeColor="text1"/>
        </w:rPr>
        <w:t xml:space="preserve">which does not allow isolation of parasites that have modifications </w:t>
      </w:r>
      <w:r w:rsidR="007F54F7" w:rsidRPr="00F55BE2">
        <w:rPr>
          <w:color w:val="000000" w:themeColor="text1"/>
        </w:rPr>
        <w:lastRenderedPageBreak/>
        <w:t xml:space="preserve">essential </w:t>
      </w:r>
      <w:r w:rsidR="007F54F7" w:rsidRPr="006929A7">
        <w:rPr>
          <w:color w:val="000000" w:themeColor="text1"/>
        </w:rPr>
        <w:t>for</w:t>
      </w:r>
      <w:r w:rsidRPr="006929A7">
        <w:rPr>
          <w:color w:val="000000" w:themeColor="text1"/>
        </w:rPr>
        <w:t xml:space="preserve"> </w:t>
      </w:r>
      <w:r w:rsidR="00EF7E70" w:rsidRPr="006929A7">
        <w:rPr>
          <w:color w:val="000000" w:themeColor="text1"/>
        </w:rPr>
        <w:t>in vivo</w:t>
      </w:r>
      <w:r w:rsidR="007F54F7" w:rsidRPr="00F55BE2">
        <w:rPr>
          <w:color w:val="000000" w:themeColor="text1"/>
        </w:rPr>
        <w:t xml:space="preserve"> </w:t>
      </w:r>
      <w:r w:rsidR="00396075" w:rsidRPr="00F55BE2">
        <w:rPr>
          <w:color w:val="000000" w:themeColor="text1"/>
        </w:rPr>
        <w:t>infection.</w:t>
      </w:r>
      <w:r w:rsidR="00BD3473">
        <w:rPr>
          <w:color w:val="000000" w:themeColor="text1"/>
        </w:rPr>
        <w:t xml:space="preserve"> </w:t>
      </w:r>
      <w:r w:rsidR="00396075" w:rsidRPr="00F55BE2">
        <w:rPr>
          <w:color w:val="000000" w:themeColor="text1"/>
        </w:rPr>
        <w:t>O</w:t>
      </w:r>
      <w:r w:rsidR="007F54F7" w:rsidRPr="00F55BE2">
        <w:rPr>
          <w:color w:val="000000" w:themeColor="text1"/>
        </w:rPr>
        <w:t xml:space="preserve">rganoid culture of </w:t>
      </w:r>
      <w:r w:rsidR="007F54F7" w:rsidRPr="00F55BE2">
        <w:rPr>
          <w:i/>
          <w:color w:val="000000" w:themeColor="text1"/>
        </w:rPr>
        <w:t>Cryptosporidium</w:t>
      </w:r>
      <w:r w:rsidR="007F54F7" w:rsidRPr="00F55BE2">
        <w:rPr>
          <w:color w:val="000000" w:themeColor="text1"/>
        </w:rPr>
        <w:t xml:space="preserve"> provide</w:t>
      </w:r>
      <w:r w:rsidR="00396075" w:rsidRPr="00F55BE2">
        <w:rPr>
          <w:color w:val="000000" w:themeColor="text1"/>
        </w:rPr>
        <w:t>s</w:t>
      </w:r>
      <w:r w:rsidR="007F54F7" w:rsidRPr="00F55BE2">
        <w:rPr>
          <w:color w:val="000000" w:themeColor="text1"/>
        </w:rPr>
        <w:t xml:space="preserve"> </w:t>
      </w:r>
      <w:r w:rsidR="00396075" w:rsidRPr="00F55BE2">
        <w:rPr>
          <w:color w:val="000000" w:themeColor="text1"/>
        </w:rPr>
        <w:t>an alternative to</w:t>
      </w:r>
      <w:r w:rsidR="007F54F7" w:rsidRPr="00F55BE2">
        <w:rPr>
          <w:color w:val="000000" w:themeColor="text1"/>
        </w:rPr>
        <w:t xml:space="preserve"> this procedure. However, we have noted that electroporated sporozoites clump together and block the micropipette.</w:t>
      </w:r>
      <w:r w:rsidR="00BD3473">
        <w:rPr>
          <w:color w:val="000000" w:themeColor="text1"/>
        </w:rPr>
        <w:t xml:space="preserve"> </w:t>
      </w:r>
      <w:r w:rsidR="007F54F7" w:rsidRPr="00F55BE2">
        <w:rPr>
          <w:color w:val="000000" w:themeColor="text1"/>
        </w:rPr>
        <w:t xml:space="preserve">For the purpose of selecting genetically modified parasites, organoids can be grown on collagen coated </w:t>
      </w:r>
      <w:proofErr w:type="spellStart"/>
      <w:r w:rsidR="007F54F7" w:rsidRPr="00F55BE2">
        <w:rPr>
          <w:color w:val="000000" w:themeColor="text1"/>
        </w:rPr>
        <w:t>transwells</w:t>
      </w:r>
      <w:proofErr w:type="spellEnd"/>
      <w:r w:rsidR="007F54F7" w:rsidRPr="00F55BE2">
        <w:rPr>
          <w:color w:val="000000" w:themeColor="text1"/>
        </w:rPr>
        <w:t xml:space="preserve"> in a </w:t>
      </w:r>
      <w:r w:rsidR="006929A7">
        <w:rPr>
          <w:color w:val="000000" w:themeColor="text1"/>
        </w:rPr>
        <w:t>two-</w:t>
      </w:r>
      <w:r w:rsidR="008C391A" w:rsidRPr="00F55BE2">
        <w:rPr>
          <w:color w:val="000000" w:themeColor="text1"/>
        </w:rPr>
        <w:t>dimensional</w:t>
      </w:r>
      <w:r w:rsidR="007F54F7" w:rsidRPr="00F55BE2">
        <w:rPr>
          <w:color w:val="000000" w:themeColor="text1"/>
        </w:rPr>
        <w:t xml:space="preserve"> </w:t>
      </w:r>
      <w:r w:rsidR="00531BF6" w:rsidRPr="00F55BE2">
        <w:rPr>
          <w:color w:val="000000" w:themeColor="text1"/>
        </w:rPr>
        <w:t>format</w:t>
      </w:r>
      <w:r w:rsidR="00B7513A" w:rsidRPr="00F55BE2">
        <w:rPr>
          <w:color w:val="000000" w:themeColor="text1"/>
        </w:rPr>
        <w:t xml:space="preserve"> under differentiation conditions </w:t>
      </w:r>
      <w:r w:rsidR="008C391A" w:rsidRPr="00F55BE2">
        <w:rPr>
          <w:color w:val="000000" w:themeColor="text1"/>
        </w:rPr>
        <w:t xml:space="preserve">to allow infection with transfected sporozoites and </w:t>
      </w:r>
      <w:r w:rsidR="00E50727" w:rsidRPr="00F55BE2">
        <w:rPr>
          <w:color w:val="000000" w:themeColor="text1"/>
        </w:rPr>
        <w:t xml:space="preserve">consequently the </w:t>
      </w:r>
      <w:r w:rsidR="008C391A" w:rsidRPr="00F55BE2">
        <w:rPr>
          <w:color w:val="000000" w:themeColor="text1"/>
        </w:rPr>
        <w:t>selection of the genetically modified oocysts</w:t>
      </w:r>
      <w:r w:rsidR="007F54F7" w:rsidRPr="00F55BE2">
        <w:rPr>
          <w:color w:val="000000" w:themeColor="text1"/>
        </w:rPr>
        <w:t xml:space="preserve">. </w:t>
      </w:r>
      <w:r w:rsidR="00B7513A" w:rsidRPr="00F55BE2">
        <w:rPr>
          <w:color w:val="000000" w:themeColor="text1"/>
        </w:rPr>
        <w:t xml:space="preserve">The </w:t>
      </w:r>
      <w:proofErr w:type="spellStart"/>
      <w:r w:rsidR="00B7513A" w:rsidRPr="00F55BE2">
        <w:rPr>
          <w:color w:val="000000" w:themeColor="text1"/>
        </w:rPr>
        <w:t>transwells</w:t>
      </w:r>
      <w:proofErr w:type="spellEnd"/>
      <w:r w:rsidR="00B7513A" w:rsidRPr="00F55BE2">
        <w:rPr>
          <w:color w:val="000000" w:themeColor="text1"/>
        </w:rPr>
        <w:t xml:space="preserve"> allow access to both the apical and basolateral surfaces and are stable for extended periods of time.</w:t>
      </w:r>
      <w:r w:rsidR="00BD3473">
        <w:rPr>
          <w:color w:val="000000" w:themeColor="text1"/>
        </w:rPr>
        <w:t xml:space="preserve"> </w:t>
      </w:r>
    </w:p>
    <w:p w14:paraId="63F8E2A5" w14:textId="77777777" w:rsidR="00015146" w:rsidRPr="00F55BE2" w:rsidRDefault="00015146" w:rsidP="00F55BE2">
      <w:pPr>
        <w:rPr>
          <w:color w:val="000000" w:themeColor="text1"/>
        </w:rPr>
      </w:pPr>
    </w:p>
    <w:p w14:paraId="71467016" w14:textId="2A4135D4" w:rsidR="0033373A" w:rsidRPr="00F55BE2" w:rsidRDefault="00396075" w:rsidP="00F55BE2">
      <w:pPr>
        <w:rPr>
          <w:color w:val="000000" w:themeColor="text1"/>
        </w:rPr>
      </w:pPr>
      <w:r w:rsidRPr="00F55BE2">
        <w:rPr>
          <w:color w:val="000000" w:themeColor="text1"/>
        </w:rPr>
        <w:t>Currently</w:t>
      </w:r>
      <w:r w:rsidR="008C391A" w:rsidRPr="00F55BE2">
        <w:rPr>
          <w:color w:val="000000" w:themeColor="text1"/>
        </w:rPr>
        <w:t>,</w:t>
      </w:r>
      <w:r w:rsidRPr="00F55BE2">
        <w:rPr>
          <w:color w:val="000000" w:themeColor="text1"/>
        </w:rPr>
        <w:t xml:space="preserve"> we </w:t>
      </w:r>
      <w:r w:rsidR="008C391A" w:rsidRPr="00F55BE2">
        <w:rPr>
          <w:color w:val="000000" w:themeColor="text1"/>
        </w:rPr>
        <w:t xml:space="preserve">culture organoids in a </w:t>
      </w:r>
      <w:r w:rsidR="006929A7">
        <w:rPr>
          <w:color w:val="000000" w:themeColor="text1"/>
        </w:rPr>
        <w:t>two</w:t>
      </w:r>
      <w:r w:rsidR="008C391A" w:rsidRPr="00F55BE2">
        <w:rPr>
          <w:color w:val="000000" w:themeColor="text1"/>
        </w:rPr>
        <w:t>-dimensional format</w:t>
      </w:r>
      <w:r w:rsidRPr="00F55BE2">
        <w:rPr>
          <w:color w:val="000000" w:themeColor="text1"/>
        </w:rPr>
        <w:t xml:space="preserve"> for high th</w:t>
      </w:r>
      <w:r w:rsidR="00B7513A" w:rsidRPr="00F55BE2">
        <w:rPr>
          <w:color w:val="000000" w:themeColor="text1"/>
        </w:rPr>
        <w:t>roughput screening of drugs for cancer tissue</w:t>
      </w:r>
      <w:r w:rsidR="006929A7">
        <w:rPr>
          <w:color w:val="000000" w:themeColor="text1"/>
        </w:rPr>
        <w:t>-</w:t>
      </w:r>
      <w:r w:rsidR="00B7513A" w:rsidRPr="00F55BE2">
        <w:rPr>
          <w:color w:val="000000" w:themeColor="text1"/>
        </w:rPr>
        <w:t>derived organoids</w:t>
      </w:r>
      <w:r w:rsidR="00AB1882" w:rsidRPr="00F55BE2">
        <w:rPr>
          <w:color w:val="000000" w:themeColor="text1"/>
        </w:rPr>
        <w:t xml:space="preserve"> (unpublished data)</w:t>
      </w:r>
      <w:r w:rsidR="007F54F7" w:rsidRPr="00F55BE2">
        <w:rPr>
          <w:color w:val="000000" w:themeColor="text1"/>
        </w:rPr>
        <w:t>.</w:t>
      </w:r>
      <w:r w:rsidR="00BD3473">
        <w:rPr>
          <w:color w:val="000000" w:themeColor="text1"/>
        </w:rPr>
        <w:t xml:space="preserve"> </w:t>
      </w:r>
      <w:r w:rsidR="008C391A" w:rsidRPr="00F55BE2">
        <w:rPr>
          <w:color w:val="000000" w:themeColor="text1"/>
        </w:rPr>
        <w:t xml:space="preserve">This method of organoid culture can also be adapted for </w:t>
      </w:r>
      <w:r w:rsidRPr="00F55BE2">
        <w:rPr>
          <w:color w:val="000000" w:themeColor="text1"/>
        </w:rPr>
        <w:t>testing of anti-</w:t>
      </w:r>
      <w:r w:rsidRPr="00F55BE2">
        <w:rPr>
          <w:i/>
          <w:color w:val="000000" w:themeColor="text1"/>
        </w:rPr>
        <w:t>Cryptosporidium</w:t>
      </w:r>
      <w:r w:rsidRPr="00F55BE2">
        <w:rPr>
          <w:color w:val="000000" w:themeColor="text1"/>
        </w:rPr>
        <w:t xml:space="preserve"> drugs</w:t>
      </w:r>
      <w:r w:rsidR="00B7513A" w:rsidRPr="00F55BE2">
        <w:rPr>
          <w:color w:val="000000" w:themeColor="text1"/>
        </w:rPr>
        <w:t xml:space="preserve"> using the genetically</w:t>
      </w:r>
      <w:r w:rsidR="006929A7">
        <w:rPr>
          <w:color w:val="000000" w:themeColor="text1"/>
        </w:rPr>
        <w:t>-</w:t>
      </w:r>
      <w:r w:rsidR="00B7513A" w:rsidRPr="00F55BE2">
        <w:rPr>
          <w:color w:val="000000" w:themeColor="text1"/>
        </w:rPr>
        <w:t xml:space="preserve">modified luciferase tagged </w:t>
      </w:r>
      <w:r w:rsidR="00B7513A" w:rsidRPr="00F55BE2">
        <w:rPr>
          <w:i/>
          <w:color w:val="000000" w:themeColor="text1"/>
        </w:rPr>
        <w:t>Cryptosporidium</w:t>
      </w:r>
      <w:r w:rsidR="00B7513A" w:rsidRPr="00F55BE2">
        <w:rPr>
          <w:color w:val="000000" w:themeColor="text1"/>
        </w:rPr>
        <w:t xml:space="preserve"> </w:t>
      </w:r>
      <w:r w:rsidR="002F7383" w:rsidRPr="00F55BE2">
        <w:rPr>
          <w:color w:val="000000" w:themeColor="text1"/>
        </w:rPr>
        <w:t>strains</w:t>
      </w:r>
      <w:hyperlink w:anchor="_ENREF_19" w:tooltip="Vinayak, 2015 #923" w:history="1">
        <w:r w:rsidR="00EB7F75" w:rsidRPr="00F55BE2">
          <w:rPr>
            <w:color w:val="000000" w:themeColor="text1"/>
          </w:rPr>
          <w:fldChar w:fldCharType="begin">
            <w:fldData xml:space="preserve">PEVuZE5vdGU+PENpdGU+PEF1dGhvcj5WaW5heWFrPC9BdXRob3I+PFllYXI+MjAxNTwvWWVhcj48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==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WaW5heWFrPC9BdXRob3I+PFllYXI+MjAxNTwvWWVhcj48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==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19</w:t>
        </w:r>
        <w:r w:rsidR="00EB7F75" w:rsidRPr="00F55BE2">
          <w:rPr>
            <w:color w:val="000000" w:themeColor="text1"/>
          </w:rPr>
          <w:fldChar w:fldCharType="end"/>
        </w:r>
      </w:hyperlink>
      <w:r w:rsidRPr="00F55BE2">
        <w:rPr>
          <w:color w:val="000000" w:themeColor="text1"/>
        </w:rPr>
        <w:t>.</w:t>
      </w:r>
      <w:r w:rsidR="00BD3473">
        <w:rPr>
          <w:color w:val="000000" w:themeColor="text1"/>
        </w:rPr>
        <w:t xml:space="preserve"> </w:t>
      </w:r>
      <w:r w:rsidRPr="00F55BE2">
        <w:rPr>
          <w:color w:val="000000" w:themeColor="text1"/>
        </w:rPr>
        <w:t>Moreover, even though the infection is not tightly synchronized, infection of organoids with sporozoites provides sufficient synchronization of the life cycle that drugs can be tested for their efficacy against specific life cycle stages</w:t>
      </w:r>
      <w:r w:rsidR="00B157C3" w:rsidRPr="00F55BE2">
        <w:rPr>
          <w:color w:val="000000" w:themeColor="text1"/>
        </w:rPr>
        <w:t>.</w:t>
      </w:r>
      <w:r w:rsidR="0033373A" w:rsidRPr="00F55BE2">
        <w:rPr>
          <w:color w:val="000000" w:themeColor="text1"/>
        </w:rPr>
        <w:t xml:space="preserve"> </w:t>
      </w:r>
    </w:p>
    <w:p w14:paraId="5C687249" w14:textId="77777777" w:rsidR="008507D4" w:rsidRPr="00F55BE2" w:rsidRDefault="008507D4" w:rsidP="00F55BE2">
      <w:pPr>
        <w:pStyle w:val="ListParagraph"/>
        <w:ind w:left="0"/>
        <w:rPr>
          <w:color w:val="000000" w:themeColor="text1"/>
        </w:rPr>
      </w:pPr>
    </w:p>
    <w:p w14:paraId="423D5089" w14:textId="79596E86" w:rsidR="0033373A" w:rsidRPr="00F55BE2" w:rsidRDefault="0033373A" w:rsidP="00F55BE2">
      <w:pPr>
        <w:rPr>
          <w:color w:val="000000" w:themeColor="text1"/>
        </w:rPr>
      </w:pPr>
      <w:r w:rsidRPr="00F55BE2">
        <w:rPr>
          <w:color w:val="000000" w:themeColor="text1"/>
        </w:rPr>
        <w:t xml:space="preserve">Organoid </w:t>
      </w:r>
      <w:r w:rsidR="00E50727" w:rsidRPr="00F55BE2">
        <w:rPr>
          <w:color w:val="000000" w:themeColor="text1"/>
        </w:rPr>
        <w:t xml:space="preserve">co-culture </w:t>
      </w:r>
      <w:r w:rsidRPr="00F55BE2">
        <w:rPr>
          <w:color w:val="000000" w:themeColor="text1"/>
        </w:rPr>
        <w:t xml:space="preserve">systems are now being developed </w:t>
      </w:r>
      <w:r w:rsidR="00E50727" w:rsidRPr="00F55BE2">
        <w:rPr>
          <w:color w:val="000000" w:themeColor="text1"/>
        </w:rPr>
        <w:t>taking into account some</w:t>
      </w:r>
      <w:r w:rsidR="000B330D" w:rsidRPr="00F55BE2">
        <w:rPr>
          <w:color w:val="000000" w:themeColor="text1"/>
        </w:rPr>
        <w:t xml:space="preserve"> </w:t>
      </w:r>
      <w:r w:rsidRPr="00F55BE2">
        <w:rPr>
          <w:color w:val="000000" w:themeColor="text1"/>
        </w:rPr>
        <w:t xml:space="preserve">other aspects of the host system such as microbiota and immune </w:t>
      </w:r>
      <w:r w:rsidR="002F7383" w:rsidRPr="00F55BE2">
        <w:rPr>
          <w:color w:val="000000" w:themeColor="text1"/>
        </w:rPr>
        <w:t>cells</w:t>
      </w:r>
      <w:hyperlink w:anchor="_ENREF_20" w:tooltip="Dijkstra, 2018 #1227" w:history="1">
        <w:r w:rsidR="00EB7F75" w:rsidRPr="00F55BE2">
          <w:rPr>
            <w:color w:val="000000" w:themeColor="text1"/>
          </w:rPr>
          <w:fldChar w:fldCharType="begin">
            <w:fldData xml:space="preserve">PEVuZE5vdGU+PENpdGU+PEF1dGhvcj5EaWprc3RyYTwvQXV0aG9yPjxZZWFyPjIwMTg8L1llYXI+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E1ODYtMTU5OCBlMTI8L3BhZ2VzPjx2b2x1bWU+MTc0PC92b2x1bWU+PG51
bWJlcj42PC9udW1iZXI+PGRhdGVzPjx5ZWFyPjIwMTg8L3llYXI+PHB1Yi1kYXRlcz48ZGF0ZT5T
ZXAgNjwvZGF0ZT48L3B1Yi1kYXRlcz48L2RhdGVzPjxpc2JuPjEwOTctNDE3MiAoRWxlY3Ryb25p
YykmI3hEOzAwOTItODY3NCAoTGlua2luZyk8L2lzYm4+PGFjY2Vzc2lvbi1udW0+MzAxMDAxODg8
L2FjY2Vzc2lvbi1udW0+PHVybHM+PHJlbGF0ZWQtdXJscz48dXJsPmh0dHA6Ly93d3cubmNiaS5u
bG0ubmloLmdvdi9wdWJtZWQvMzAxMDAxODg8L3VybD48L3JlbGF0ZWQtdXJscz48L3VybHM+PGVs
ZWN0cm9uaWMtcmVzb3VyY2UtbnVtPjEwLjEwMTYvai5jZWxsLjIwMTguMDcuMDA5PC9lbGVjdHJv
bmljLXJlc291cmNlLW51bT48L3JlY29yZD48L0NpdGU+PC9FbmROb3RlPn==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EaWprc3RyYTwvQXV0aG9yPjxZZWFyPjIwMTg8L1llYXI+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E1ODYtMTU5OCBlMTI8L3BhZ2VzPjx2b2x1bWU+MTc0PC92b2x1bWU+PG51
bWJlcj42PC9udW1iZXI+PGRhdGVzPjx5ZWFyPjIwMTg8L3llYXI+PHB1Yi1kYXRlcz48ZGF0ZT5T
ZXAgNjwvZGF0ZT48L3B1Yi1kYXRlcz48L2RhdGVzPjxpc2JuPjEwOTctNDE3MiAoRWxlY3Ryb25p
YykmI3hEOzAwOTItODY3NCAoTGlua2luZyk8L2lzYm4+PGFjY2Vzc2lvbi1udW0+MzAxMDAxODg8
L2FjY2Vzc2lvbi1udW0+PHVybHM+PHJlbGF0ZWQtdXJscz48dXJsPmh0dHA6Ly93d3cubmNiaS5u
bG0ubmloLmdvdi9wdWJtZWQvMzAxMDAxODg8L3VybD48L3JlbGF0ZWQtdXJscz48L3VybHM+PGVs
ZWN0cm9uaWMtcmVzb3VyY2UtbnVtPjEwLjEwMTYvai5jZWxsLjIwMTguMDcuMDA5PC9lbGVjdHJv
bmljLXJlc291cmNlLW51bT48L3JlY29yZD48L0NpdGU+PC9FbmROb3RlPn==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20</w:t>
        </w:r>
        <w:r w:rsidR="00EB7F75" w:rsidRPr="00F55BE2">
          <w:rPr>
            <w:color w:val="000000" w:themeColor="text1"/>
          </w:rPr>
          <w:fldChar w:fldCharType="end"/>
        </w:r>
      </w:hyperlink>
      <w:r w:rsidRPr="00F55BE2">
        <w:rPr>
          <w:color w:val="000000" w:themeColor="text1"/>
        </w:rPr>
        <w:t>.</w:t>
      </w:r>
      <w:r w:rsidR="00BD3473">
        <w:rPr>
          <w:color w:val="000000" w:themeColor="text1"/>
        </w:rPr>
        <w:t xml:space="preserve"> </w:t>
      </w:r>
      <w:r w:rsidRPr="00F55BE2">
        <w:rPr>
          <w:color w:val="000000" w:themeColor="text1"/>
        </w:rPr>
        <w:t xml:space="preserve">Thus, the </w:t>
      </w:r>
      <w:r w:rsidR="008C391A" w:rsidRPr="00F55BE2">
        <w:rPr>
          <w:color w:val="000000" w:themeColor="text1"/>
        </w:rPr>
        <w:t>ability to</w:t>
      </w:r>
      <w:r w:rsidRPr="00F55BE2">
        <w:rPr>
          <w:color w:val="000000" w:themeColor="text1"/>
        </w:rPr>
        <w:t xml:space="preserve"> dissect interactions between the parasite and host cell</w:t>
      </w:r>
      <w:r w:rsidR="00E6744F" w:rsidRPr="00F55BE2">
        <w:rPr>
          <w:color w:val="000000" w:themeColor="text1"/>
        </w:rPr>
        <w:t>s</w:t>
      </w:r>
      <w:r w:rsidRPr="00F55BE2">
        <w:rPr>
          <w:color w:val="000000" w:themeColor="text1"/>
        </w:rPr>
        <w:t xml:space="preserve">, </w:t>
      </w:r>
      <w:r w:rsidR="00E6744F" w:rsidRPr="00F55BE2">
        <w:rPr>
          <w:color w:val="000000" w:themeColor="text1"/>
        </w:rPr>
        <w:t>immune cells</w:t>
      </w:r>
      <w:r w:rsidRPr="00F55BE2">
        <w:rPr>
          <w:color w:val="000000" w:themeColor="text1"/>
        </w:rPr>
        <w:t xml:space="preserve"> and microbiota will soon be possible </w:t>
      </w:r>
      <w:r w:rsidR="00EF7E70" w:rsidRPr="006929A7">
        <w:rPr>
          <w:color w:val="000000" w:themeColor="text1"/>
        </w:rPr>
        <w:t>in vitro</w:t>
      </w:r>
      <w:r w:rsidRPr="006929A7">
        <w:rPr>
          <w:color w:val="000000" w:themeColor="text1"/>
        </w:rPr>
        <w:t>.</w:t>
      </w:r>
      <w:r w:rsidR="00BD3473">
        <w:rPr>
          <w:color w:val="000000" w:themeColor="text1"/>
        </w:rPr>
        <w:t xml:space="preserve"> </w:t>
      </w:r>
      <w:r w:rsidR="00A009A7" w:rsidRPr="00F55BE2">
        <w:rPr>
          <w:color w:val="000000" w:themeColor="text1"/>
        </w:rPr>
        <w:t xml:space="preserve">Genetic manipulation of </w:t>
      </w:r>
      <w:r w:rsidR="00A009A7" w:rsidRPr="00F55BE2">
        <w:rPr>
          <w:i/>
          <w:color w:val="000000" w:themeColor="text1"/>
        </w:rPr>
        <w:t>Cryptosporidium</w:t>
      </w:r>
      <w:r w:rsidR="00A009A7" w:rsidRPr="00F55BE2">
        <w:rPr>
          <w:color w:val="000000" w:themeColor="text1"/>
        </w:rPr>
        <w:t xml:space="preserve"> is also now possible</w:t>
      </w:r>
      <w:hyperlink w:anchor="_ENREF_19" w:tooltip="Vinayak, 2015 #923" w:history="1">
        <w:r w:rsidR="00EB7F75" w:rsidRPr="00F55BE2">
          <w:rPr>
            <w:color w:val="000000" w:themeColor="text1"/>
          </w:rPr>
          <w:fldChar w:fldCharType="begin">
            <w:fldData xml:space="preserve">PEVuZE5vdGU+PENpdGU+PEF1dGhvcj5WaW5heWFrPC9BdXRob3I+PFllYXI+MjAxNTwvWWVhcj48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==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WaW5heWFrPC9BdXRob3I+PFllYXI+MjAxNTwvWWVhcj48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==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19</w:t>
        </w:r>
        <w:r w:rsidR="00EB7F75" w:rsidRPr="00F55BE2">
          <w:rPr>
            <w:color w:val="000000" w:themeColor="text1"/>
          </w:rPr>
          <w:fldChar w:fldCharType="end"/>
        </w:r>
      </w:hyperlink>
      <w:r w:rsidR="00A009A7" w:rsidRPr="00F55BE2">
        <w:rPr>
          <w:color w:val="000000" w:themeColor="text1"/>
        </w:rPr>
        <w:t xml:space="preserve">, and the combination of fluorescent reporter strains of </w:t>
      </w:r>
      <w:r w:rsidR="00A009A7" w:rsidRPr="00F55BE2">
        <w:rPr>
          <w:i/>
          <w:color w:val="000000" w:themeColor="text1"/>
        </w:rPr>
        <w:t>Cryptosporidium</w:t>
      </w:r>
      <w:r w:rsidR="00A009A7" w:rsidRPr="00F55BE2">
        <w:rPr>
          <w:color w:val="000000" w:themeColor="text1"/>
        </w:rPr>
        <w:t xml:space="preserve"> and organoid culture will provide the tools for single cell sequencing of infected cells, and even more specifically single cell sequencing of cells infected with specific stages of the </w:t>
      </w:r>
      <w:r w:rsidR="002F7383" w:rsidRPr="00F55BE2">
        <w:rPr>
          <w:color w:val="000000" w:themeColor="text1"/>
        </w:rPr>
        <w:t>parasite</w:t>
      </w:r>
      <w:r w:rsidR="00A009A7" w:rsidRPr="00F55BE2">
        <w:rPr>
          <w:color w:val="000000" w:themeColor="text1"/>
        </w:rPr>
        <w:t>.</w:t>
      </w:r>
      <w:r w:rsidR="00BD3473">
        <w:rPr>
          <w:color w:val="000000" w:themeColor="text1"/>
        </w:rPr>
        <w:t xml:space="preserve"> </w:t>
      </w:r>
    </w:p>
    <w:p w14:paraId="26D0EE41" w14:textId="77777777" w:rsidR="0033373A" w:rsidRPr="00F55BE2" w:rsidRDefault="0033373A" w:rsidP="00F55BE2">
      <w:pPr>
        <w:rPr>
          <w:color w:val="000000" w:themeColor="text1"/>
        </w:rPr>
      </w:pPr>
    </w:p>
    <w:p w14:paraId="6A442D5D" w14:textId="43E5CD86" w:rsidR="000B330D" w:rsidRPr="00F55BE2" w:rsidRDefault="000B330D" w:rsidP="00F55BE2">
      <w:pPr>
        <w:rPr>
          <w:color w:val="000000" w:themeColor="text1"/>
        </w:rPr>
      </w:pPr>
      <w:r w:rsidRPr="00F55BE2">
        <w:rPr>
          <w:color w:val="000000" w:themeColor="text1"/>
        </w:rPr>
        <w:t xml:space="preserve">The success of the experiments described here is </w:t>
      </w:r>
      <w:r w:rsidR="006929A7">
        <w:rPr>
          <w:color w:val="000000" w:themeColor="text1"/>
        </w:rPr>
        <w:t>highly</w:t>
      </w:r>
      <w:r w:rsidRPr="00F55BE2">
        <w:rPr>
          <w:color w:val="000000" w:themeColor="text1"/>
        </w:rPr>
        <w:t xml:space="preserve"> dependent on the viability and infectivity of the oocysts.</w:t>
      </w:r>
      <w:r w:rsidR="00BD3473">
        <w:rPr>
          <w:color w:val="000000" w:themeColor="text1"/>
        </w:rPr>
        <w:t xml:space="preserve"> </w:t>
      </w:r>
      <w:r w:rsidR="001832C5" w:rsidRPr="00F55BE2">
        <w:rPr>
          <w:color w:val="000000" w:themeColor="text1"/>
        </w:rPr>
        <w:t xml:space="preserve">Different batches of </w:t>
      </w:r>
      <w:r w:rsidR="001832C5" w:rsidRPr="00F55BE2">
        <w:rPr>
          <w:i/>
          <w:color w:val="000000" w:themeColor="text1"/>
        </w:rPr>
        <w:t>Cryptosporidium</w:t>
      </w:r>
      <w:r w:rsidR="001832C5" w:rsidRPr="00F55BE2">
        <w:rPr>
          <w:color w:val="000000" w:themeColor="text1"/>
        </w:rPr>
        <w:t xml:space="preserve"> oocysts can vary widely in excystation rates and ability to infect host cells.</w:t>
      </w:r>
      <w:r w:rsidR="00BD3473">
        <w:rPr>
          <w:color w:val="000000" w:themeColor="text1"/>
        </w:rPr>
        <w:t xml:space="preserve"> </w:t>
      </w:r>
      <w:r w:rsidR="001832C5" w:rsidRPr="00F55BE2">
        <w:rPr>
          <w:color w:val="000000" w:themeColor="text1"/>
        </w:rPr>
        <w:t>Sufficient yields of sporozoites is dependent on good excystation rates and the excystation rate is not always correlated to infectivity.</w:t>
      </w:r>
      <w:r w:rsidR="00BD3473">
        <w:rPr>
          <w:color w:val="000000" w:themeColor="text1"/>
        </w:rPr>
        <w:t xml:space="preserve"> </w:t>
      </w:r>
      <w:r w:rsidR="001832C5" w:rsidRPr="00F55BE2">
        <w:rPr>
          <w:color w:val="000000" w:themeColor="text1"/>
        </w:rPr>
        <w:t>If low levels of infection or poor excystation are observed with a particular batch of oocysts, time and effort may be saved by obtaining a new lot of oocysts rather than attempting to increase oocyst numbers, or lengthening incubation times.</w:t>
      </w:r>
    </w:p>
    <w:p w14:paraId="31447469" w14:textId="77777777" w:rsidR="00624C5F" w:rsidRPr="00F55BE2" w:rsidRDefault="00624C5F" w:rsidP="00F55BE2">
      <w:pPr>
        <w:rPr>
          <w:color w:val="000000" w:themeColor="text1"/>
        </w:rPr>
      </w:pPr>
    </w:p>
    <w:p w14:paraId="3CE4123E" w14:textId="77B2ADDE" w:rsidR="001B27D4" w:rsidRPr="00F55BE2" w:rsidRDefault="001B27D4" w:rsidP="00F55BE2">
      <w:pPr>
        <w:rPr>
          <w:color w:val="000000" w:themeColor="text1"/>
        </w:rPr>
      </w:pPr>
      <w:r w:rsidRPr="00F55BE2">
        <w:rPr>
          <w:color w:val="000000" w:themeColor="text1"/>
        </w:rPr>
        <w:t xml:space="preserve">Organoid </w:t>
      </w:r>
      <w:r w:rsidR="00153135" w:rsidRPr="00F55BE2">
        <w:rPr>
          <w:color w:val="000000" w:themeColor="text1"/>
        </w:rPr>
        <w:t xml:space="preserve">culture </w:t>
      </w:r>
      <w:r w:rsidRPr="00F55BE2">
        <w:rPr>
          <w:color w:val="000000" w:themeColor="text1"/>
        </w:rPr>
        <w:t xml:space="preserve">media should be refreshed every alternate day. </w:t>
      </w:r>
      <w:r w:rsidR="00153135" w:rsidRPr="00F55BE2">
        <w:rPr>
          <w:color w:val="000000" w:themeColor="text1"/>
        </w:rPr>
        <w:t>Use of earlier passages of organoid cultures is advisable. It is important to</w:t>
      </w:r>
      <w:r w:rsidRPr="00F55BE2">
        <w:rPr>
          <w:color w:val="000000" w:themeColor="text1"/>
        </w:rPr>
        <w:t xml:space="preserve"> thaw a new vial of organoids if organoids start to differentiate in later passages</w:t>
      </w:r>
      <w:r w:rsidR="00153135" w:rsidRPr="00F55BE2">
        <w:rPr>
          <w:color w:val="000000" w:themeColor="text1"/>
        </w:rPr>
        <w:t xml:space="preserve"> as health of organoid cultures vastly determine viability of </w:t>
      </w:r>
      <w:r w:rsidR="006929A7">
        <w:rPr>
          <w:color w:val="000000" w:themeColor="text1"/>
        </w:rPr>
        <w:t xml:space="preserve">the </w:t>
      </w:r>
      <w:r w:rsidR="00153135" w:rsidRPr="00F55BE2">
        <w:rPr>
          <w:color w:val="000000" w:themeColor="text1"/>
        </w:rPr>
        <w:t>parasite</w:t>
      </w:r>
      <w:r w:rsidRPr="00F55BE2">
        <w:rPr>
          <w:color w:val="000000" w:themeColor="text1"/>
        </w:rPr>
        <w:t xml:space="preserve">. </w:t>
      </w:r>
      <w:r w:rsidR="00153135" w:rsidRPr="00F55BE2">
        <w:rPr>
          <w:color w:val="000000" w:themeColor="text1"/>
        </w:rPr>
        <w:t xml:space="preserve">After infection, organoid media should be refreshed every day to avoid </w:t>
      </w:r>
      <w:r w:rsidR="006C12A1" w:rsidRPr="00F55BE2">
        <w:rPr>
          <w:color w:val="000000" w:themeColor="text1"/>
        </w:rPr>
        <w:t xml:space="preserve">accumulation of </w:t>
      </w:r>
      <w:r w:rsidR="00153135" w:rsidRPr="00F55BE2">
        <w:rPr>
          <w:color w:val="000000" w:themeColor="text1"/>
        </w:rPr>
        <w:t xml:space="preserve">toxic substances in </w:t>
      </w:r>
      <w:r w:rsidR="006C12A1" w:rsidRPr="00F55BE2">
        <w:rPr>
          <w:color w:val="000000" w:themeColor="text1"/>
        </w:rPr>
        <w:t xml:space="preserve">the </w:t>
      </w:r>
      <w:r w:rsidR="00153135" w:rsidRPr="00F55BE2">
        <w:rPr>
          <w:color w:val="000000" w:themeColor="text1"/>
        </w:rPr>
        <w:t xml:space="preserve">media. </w:t>
      </w:r>
    </w:p>
    <w:p w14:paraId="09C1BF51" w14:textId="77777777" w:rsidR="001832C5" w:rsidRPr="00F55BE2" w:rsidRDefault="001832C5" w:rsidP="00F55BE2">
      <w:pPr>
        <w:rPr>
          <w:color w:val="000000" w:themeColor="text1"/>
        </w:rPr>
      </w:pPr>
    </w:p>
    <w:p w14:paraId="13B45D94" w14:textId="0C70C3B9" w:rsidR="00532BAC" w:rsidRDefault="00A009A7" w:rsidP="00F55BE2">
      <w:pPr>
        <w:rPr>
          <w:color w:val="000000" w:themeColor="text1"/>
        </w:rPr>
      </w:pPr>
      <w:r w:rsidRPr="00F55BE2">
        <w:rPr>
          <w:color w:val="000000" w:themeColor="text1"/>
        </w:rPr>
        <w:t xml:space="preserve">Organoid culture of </w:t>
      </w:r>
      <w:r w:rsidRPr="00F55BE2">
        <w:rPr>
          <w:i/>
          <w:color w:val="000000" w:themeColor="text1"/>
        </w:rPr>
        <w:t>Cryptosporidium</w:t>
      </w:r>
      <w:r w:rsidRPr="00F55BE2">
        <w:rPr>
          <w:color w:val="000000" w:themeColor="text1"/>
        </w:rPr>
        <w:t xml:space="preserve"> is limited in that the parasite cannot be propagated indefinitely, and the infection peters out after </w:t>
      </w:r>
      <w:r w:rsidR="006929A7">
        <w:rPr>
          <w:color w:val="000000" w:themeColor="text1"/>
        </w:rPr>
        <w:t>three</w:t>
      </w:r>
      <w:r w:rsidRPr="00F55BE2">
        <w:rPr>
          <w:color w:val="000000" w:themeColor="text1"/>
        </w:rPr>
        <w:t xml:space="preserve"> passages over 28 days</w:t>
      </w:r>
      <w:hyperlink w:anchor="_ENREF_10" w:tooltip="Heo, 2018 #1224" w:history="1">
        <w:r w:rsidR="00EB7F75" w:rsidRPr="00F55BE2">
          <w:rPr>
            <w:color w:val="000000" w:themeColor="text1"/>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000000" w:themeColor="text1"/>
          </w:rPr>
          <w:instrText xml:space="preserve"> ADDIN EN.CITE </w:instrText>
        </w:r>
        <w:r w:rsidR="00EB7F75" w:rsidRPr="00F55BE2">
          <w:rPr>
            <w:color w:val="000000" w:themeColor="text1"/>
          </w:rPr>
          <w:fldChar w:fldCharType="begin">
            <w:fldData xml:space="preserve">PEVuZE5vdGU+PENpdGU+PEF1dGhvcj5IZW88L0F1dGhvcj48WWVhcj4yMDE4PC9ZZWFyPjxSZWNO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</w:fldData>
          </w:fldChar>
        </w:r>
        <w:r w:rsidR="00EB7F75" w:rsidRPr="00F55BE2">
          <w:rPr>
            <w:color w:val="000000" w:themeColor="text1"/>
          </w:rPr>
          <w:instrText xml:space="preserve"> ADDIN EN.CITE.DATA </w:instrText>
        </w:r>
        <w:r w:rsidR="00EB7F75" w:rsidRPr="00F55BE2">
          <w:rPr>
            <w:color w:val="000000" w:themeColor="text1"/>
          </w:rPr>
        </w:r>
        <w:r w:rsidR="00EB7F75" w:rsidRPr="00F55BE2">
          <w:rPr>
            <w:color w:val="000000" w:themeColor="text1"/>
          </w:rPr>
          <w:fldChar w:fldCharType="end"/>
        </w:r>
        <w:r w:rsidR="00EB7F75" w:rsidRPr="00F55BE2">
          <w:rPr>
            <w:color w:val="000000" w:themeColor="text1"/>
          </w:rPr>
        </w:r>
        <w:r w:rsidR="00EB7F75" w:rsidRPr="00F55BE2">
          <w:rPr>
            <w:color w:val="000000" w:themeColor="text1"/>
          </w:rPr>
          <w:fldChar w:fldCharType="separate"/>
        </w:r>
        <w:r w:rsidR="00EB7F75" w:rsidRPr="00F55BE2">
          <w:rPr>
            <w:noProof/>
            <w:color w:val="000000" w:themeColor="text1"/>
            <w:vertAlign w:val="superscript"/>
          </w:rPr>
          <w:t>10</w:t>
        </w:r>
        <w:r w:rsidR="00EB7F75" w:rsidRPr="00F55BE2">
          <w:rPr>
            <w:color w:val="000000" w:themeColor="text1"/>
          </w:rPr>
          <w:fldChar w:fldCharType="end"/>
        </w:r>
      </w:hyperlink>
      <w:r w:rsidRPr="00F55BE2">
        <w:rPr>
          <w:color w:val="000000" w:themeColor="text1"/>
        </w:rPr>
        <w:t>.</w:t>
      </w:r>
      <w:r w:rsidR="00BD3473">
        <w:rPr>
          <w:color w:val="000000" w:themeColor="text1"/>
        </w:rPr>
        <w:t xml:space="preserve"> </w:t>
      </w:r>
      <w:r w:rsidRPr="00F55BE2">
        <w:rPr>
          <w:color w:val="000000" w:themeColor="text1"/>
        </w:rPr>
        <w:t>Microinjection of sufficient organoids for mouse experiments such as we have described</w:t>
      </w:r>
      <w:r w:rsidR="002E2A1B" w:rsidRPr="00F55BE2">
        <w:rPr>
          <w:color w:val="000000" w:themeColor="text1"/>
          <w:vertAlign w:val="superscript"/>
        </w:rPr>
        <w:t xml:space="preserve"> </w:t>
      </w:r>
      <w:r w:rsidRPr="00F55BE2">
        <w:rPr>
          <w:color w:val="000000" w:themeColor="text1"/>
        </w:rPr>
        <w:t xml:space="preserve">can be time-consuming and physically taxing. Nevertheless, to date, no other method </w:t>
      </w:r>
      <w:r w:rsidR="006929A7">
        <w:rPr>
          <w:color w:val="000000" w:themeColor="text1"/>
        </w:rPr>
        <w:t xml:space="preserve">enables the </w:t>
      </w:r>
      <w:r w:rsidRPr="00F55BE2">
        <w:rPr>
          <w:color w:val="000000" w:themeColor="text1"/>
        </w:rPr>
        <w:t>complete life cycle in an</w:t>
      </w:r>
      <w:r w:rsidRPr="006929A7">
        <w:rPr>
          <w:color w:val="000000" w:themeColor="text1"/>
        </w:rPr>
        <w:t xml:space="preserve"> </w:t>
      </w:r>
      <w:r w:rsidR="00EF7E70" w:rsidRPr="006929A7">
        <w:rPr>
          <w:color w:val="000000" w:themeColor="text1"/>
        </w:rPr>
        <w:t>in vitro</w:t>
      </w:r>
      <w:r w:rsidRPr="00F55BE2">
        <w:rPr>
          <w:color w:val="000000" w:themeColor="text1"/>
        </w:rPr>
        <w:t xml:space="preserve"> system completely representative of human infection, nor has any culture system been described that allows exploration of the host-pathogen interactions important for respiratory infection.</w:t>
      </w:r>
      <w:r w:rsidR="00BD3473">
        <w:rPr>
          <w:color w:val="000000" w:themeColor="text1"/>
        </w:rPr>
        <w:t xml:space="preserve"> </w:t>
      </w:r>
      <w:r w:rsidRPr="00F55BE2">
        <w:rPr>
          <w:color w:val="000000" w:themeColor="text1"/>
        </w:rPr>
        <w:t xml:space="preserve">Organoid culture of </w:t>
      </w:r>
      <w:r w:rsidRPr="00F55BE2">
        <w:rPr>
          <w:i/>
          <w:color w:val="000000" w:themeColor="text1"/>
        </w:rPr>
        <w:t>Cryptosporidium</w:t>
      </w:r>
      <w:r w:rsidRPr="00F55BE2">
        <w:rPr>
          <w:color w:val="000000" w:themeColor="text1"/>
        </w:rPr>
        <w:t xml:space="preserve"> </w:t>
      </w:r>
      <w:r w:rsidR="000E1E30" w:rsidRPr="00F55BE2">
        <w:rPr>
          <w:color w:val="000000" w:themeColor="text1"/>
        </w:rPr>
        <w:t>provides a</w:t>
      </w:r>
      <w:r w:rsidRPr="00F55BE2">
        <w:rPr>
          <w:color w:val="000000" w:themeColor="text1"/>
        </w:rPr>
        <w:t xml:space="preserve"> </w:t>
      </w:r>
      <w:r w:rsidR="000E1E30" w:rsidRPr="00F55BE2">
        <w:rPr>
          <w:color w:val="000000" w:themeColor="text1"/>
        </w:rPr>
        <w:t>powerful new tool</w:t>
      </w:r>
      <w:r w:rsidRPr="00F55BE2">
        <w:rPr>
          <w:color w:val="000000" w:themeColor="text1"/>
        </w:rPr>
        <w:t xml:space="preserve"> that opens up </w:t>
      </w:r>
      <w:r w:rsidRPr="00F55BE2">
        <w:rPr>
          <w:color w:val="000000" w:themeColor="text1"/>
        </w:rPr>
        <w:lastRenderedPageBreak/>
        <w:t>a</w:t>
      </w:r>
      <w:r w:rsidR="000E1E30" w:rsidRPr="00F55BE2">
        <w:rPr>
          <w:color w:val="000000" w:themeColor="text1"/>
        </w:rPr>
        <w:t>venues of exploration into host-</w:t>
      </w:r>
      <w:r w:rsidRPr="00F55BE2">
        <w:rPr>
          <w:color w:val="000000" w:themeColor="text1"/>
        </w:rPr>
        <w:t xml:space="preserve">parasite interactions not previously possible for </w:t>
      </w:r>
      <w:r w:rsidR="000E1E30" w:rsidRPr="00F55BE2">
        <w:rPr>
          <w:i/>
          <w:color w:val="000000" w:themeColor="text1"/>
        </w:rPr>
        <w:t>Cryptosporidium</w:t>
      </w:r>
      <w:r w:rsidRPr="00F55BE2">
        <w:rPr>
          <w:color w:val="000000" w:themeColor="text1"/>
        </w:rPr>
        <w:t>.</w:t>
      </w:r>
      <w:bookmarkStart w:id="7" w:name="Acknowledgments"/>
    </w:p>
    <w:p w14:paraId="6DD0BF23" w14:textId="77777777" w:rsidR="006929A7" w:rsidRPr="006929A7" w:rsidRDefault="006929A7" w:rsidP="00F55BE2">
      <w:pPr>
        <w:rPr>
          <w:color w:val="000000" w:themeColor="text1"/>
        </w:rPr>
      </w:pPr>
    </w:p>
    <w:p w14:paraId="511C8F47" w14:textId="0160A6E9" w:rsidR="009726EE" w:rsidRPr="00F55BE2" w:rsidRDefault="009726EE" w:rsidP="00F55BE2">
      <w:r w:rsidRPr="00F55BE2">
        <w:rPr>
          <w:b/>
          <w:bCs/>
        </w:rPr>
        <w:t>ACKNOWLEDGMENTS</w:t>
      </w:r>
      <w:bookmarkEnd w:id="7"/>
      <w:r w:rsidRPr="00F55BE2">
        <w:rPr>
          <w:b/>
          <w:bCs/>
        </w:rPr>
        <w:t>:</w:t>
      </w:r>
      <w:r w:rsidRPr="00F55BE2">
        <w:t xml:space="preserve"> </w:t>
      </w:r>
    </w:p>
    <w:p w14:paraId="7998A5CA" w14:textId="484F8C34" w:rsidR="00103C70" w:rsidRPr="00F55BE2" w:rsidRDefault="00103C70" w:rsidP="00F55BE2">
      <w:r w:rsidRPr="00F55BE2">
        <w:t xml:space="preserve">We are grateful to Deborah A. Schaefer from the School of Animal and Comparative Biomedical Sciences, College of Agriculture and Life Sciences, University of Arizona, Tucson, AZ, USA for helping us with oocyst production and analysis. </w:t>
      </w:r>
      <w:proofErr w:type="spellStart"/>
      <w:r w:rsidRPr="00F55BE2">
        <w:t>Franceschi</w:t>
      </w:r>
      <w:proofErr w:type="spellEnd"/>
      <w:r w:rsidRPr="00F55BE2">
        <w:t xml:space="preserve"> Microscopy and Imaging Center and D.L. </w:t>
      </w:r>
      <w:proofErr w:type="spellStart"/>
      <w:r w:rsidRPr="00F55BE2">
        <w:t>Mullendore</w:t>
      </w:r>
      <w:proofErr w:type="spellEnd"/>
      <w:r w:rsidRPr="00F55BE2">
        <w:t xml:space="preserve"> at Washington State University for TEM preparation and imaging of isolated organoid oocysts. </w:t>
      </w:r>
    </w:p>
    <w:p w14:paraId="6E7734FC" w14:textId="77777777" w:rsidR="00353E83" w:rsidRPr="00F55BE2" w:rsidRDefault="00353E83" w:rsidP="00F55BE2"/>
    <w:p w14:paraId="00045035" w14:textId="1EB76994" w:rsidR="00103C70" w:rsidRPr="00F55BE2" w:rsidRDefault="00103C70" w:rsidP="00F55BE2">
      <w:r w:rsidRPr="00F55BE2">
        <w:t>D.D. is the recipient of a VENI grant from the Netherlands Organization for Scientific Research (NWO-ALW, 016.Veni.171.015). I.H. is the recipient of a VENI grant from the Netherlands Organization for Scientific Research (NWO-ALW, 863.14.002) and was supported by Marie Curie fellowships from the European Commission (Proposal 330571 FP7-PEOPLE-2012-IIF). The research leading to these results has received funding from the European Research Council under ERC Advanced Grant Agreement no. 67013 and from NIH NIAIH under R21 AT009174</w:t>
      </w:r>
      <w:r w:rsidR="00980E3F" w:rsidRPr="00F55BE2">
        <w:t xml:space="preserve"> to RMO</w:t>
      </w:r>
      <w:r w:rsidRPr="00F55BE2">
        <w:t xml:space="preserve">. This work is part of the </w:t>
      </w:r>
      <w:proofErr w:type="spellStart"/>
      <w:r w:rsidRPr="00F55BE2">
        <w:t>Oncode</w:t>
      </w:r>
      <w:proofErr w:type="spellEnd"/>
      <w:r w:rsidRPr="00F55BE2">
        <w:t xml:space="preserve"> Institute, which is partly financed by the Dutch Cancer Society and was funded by a grant from the Dutch Cancer Society.</w:t>
      </w:r>
    </w:p>
    <w:p w14:paraId="66F71C25" w14:textId="77777777" w:rsidR="00103C70" w:rsidRPr="00F55BE2" w:rsidRDefault="00103C70" w:rsidP="00F55BE2"/>
    <w:p w14:paraId="089A3BB5" w14:textId="2472A920" w:rsidR="009726EE" w:rsidRPr="00F55BE2" w:rsidRDefault="009726EE" w:rsidP="00F55BE2">
      <w:pPr>
        <w:rPr>
          <w:b/>
        </w:rPr>
      </w:pPr>
      <w:bookmarkStart w:id="8" w:name="Disclosures"/>
      <w:r w:rsidRPr="00F55BE2">
        <w:rPr>
          <w:b/>
        </w:rPr>
        <w:t>DISCLOSURES</w:t>
      </w:r>
      <w:bookmarkEnd w:id="8"/>
      <w:r w:rsidRPr="00F55BE2">
        <w:rPr>
          <w:b/>
        </w:rPr>
        <w:t xml:space="preserve">: </w:t>
      </w:r>
    </w:p>
    <w:p w14:paraId="25D805EB" w14:textId="481AD1E5" w:rsidR="00B157C3" w:rsidRPr="00F55BE2" w:rsidRDefault="009726EE" w:rsidP="00F55BE2">
      <w:pPr>
        <w:pStyle w:val="NormalWeb"/>
        <w:spacing w:before="0" w:beforeAutospacing="0" w:after="0" w:afterAutospacing="0"/>
        <w:rPr>
          <w:color w:val="000000" w:themeColor="text1"/>
        </w:rPr>
      </w:pPr>
      <w:r w:rsidRPr="00F55BE2">
        <w:rPr>
          <w:color w:val="000000" w:themeColor="text1"/>
        </w:rPr>
        <w:t>The au</w:t>
      </w:r>
      <w:r w:rsidR="00103C70" w:rsidRPr="00F55BE2">
        <w:rPr>
          <w:color w:val="000000" w:themeColor="text1"/>
        </w:rPr>
        <w:t xml:space="preserve">thors have nothing to disclose. </w:t>
      </w:r>
    </w:p>
    <w:p w14:paraId="359EB9B1" w14:textId="77777777" w:rsidR="00B157C3" w:rsidRPr="00F55BE2" w:rsidRDefault="00B157C3" w:rsidP="00F55BE2">
      <w:pPr>
        <w:pStyle w:val="NormalWeb"/>
        <w:spacing w:before="0" w:beforeAutospacing="0" w:after="0" w:afterAutospacing="0"/>
        <w:rPr>
          <w:color w:val="000000" w:themeColor="text1"/>
        </w:rPr>
      </w:pPr>
    </w:p>
    <w:p w14:paraId="7D702E99" w14:textId="0D2E28E8" w:rsidR="008A253D" w:rsidRPr="00F55BE2" w:rsidRDefault="008A253D" w:rsidP="00F55BE2">
      <w:pPr>
        <w:rPr>
          <w:b/>
          <w:bCs/>
        </w:rPr>
      </w:pPr>
      <w:r w:rsidRPr="00F55BE2">
        <w:rPr>
          <w:b/>
        </w:rPr>
        <w:t>REFERENCES</w:t>
      </w:r>
      <w:r w:rsidRPr="00F55BE2">
        <w:rPr>
          <w:b/>
          <w:bCs/>
        </w:rPr>
        <w:t xml:space="preserve">: </w:t>
      </w:r>
    </w:p>
    <w:p w14:paraId="6DD7B69E" w14:textId="080A3E11" w:rsidR="00EB7F75" w:rsidRPr="00EB7F75" w:rsidRDefault="00DB1412" w:rsidP="00065EF6">
      <w:pPr>
        <w:pStyle w:val="EndNoteBibliography"/>
        <w:ind w:left="720" w:hanging="720"/>
      </w:pPr>
      <w:r w:rsidRPr="00F55BE2">
        <w:rPr>
          <w:color w:val="000000" w:themeColor="text1"/>
        </w:rPr>
        <w:fldChar w:fldCharType="begin"/>
      </w:r>
      <w:r w:rsidRPr="00F55BE2">
        <w:rPr>
          <w:color w:val="000000" w:themeColor="text1"/>
        </w:rPr>
        <w:instrText xml:space="preserve"> ADDIN EN.REFLIST </w:instrText>
      </w:r>
      <w:r w:rsidRPr="00F55BE2">
        <w:rPr>
          <w:color w:val="000000" w:themeColor="text1"/>
        </w:rPr>
        <w:fldChar w:fldCharType="separate"/>
      </w:r>
      <w:bookmarkStart w:id="9" w:name="_ENREF_1"/>
      <w:r w:rsidR="00EB7F75" w:rsidRPr="00EB7F75">
        <w:t>1</w:t>
      </w:r>
      <w:r w:rsidR="00EB7F75" w:rsidRPr="00EB7F75">
        <w:tab/>
        <w:t>Checkley, W.</w:t>
      </w:r>
      <w:r w:rsidR="00065EF6">
        <w:t>,</w:t>
      </w:r>
      <w:r w:rsidR="00EB7F75" w:rsidRPr="00EB7F75">
        <w:rPr>
          <w:i/>
        </w:rPr>
        <w:t xml:space="preserve"> </w:t>
      </w:r>
      <w:r w:rsidR="00065EF6" w:rsidRPr="00065EF6">
        <w:t>et al</w:t>
      </w:r>
      <w:r w:rsidR="00EB7F75" w:rsidRPr="00EB7F75">
        <w:rPr>
          <w:i/>
        </w:rPr>
        <w:t>.</w:t>
      </w:r>
      <w:r w:rsidR="00EB7F75" w:rsidRPr="00EB7F75">
        <w:t xml:space="preserve"> A review of the global burden, novel diagnostics, therapeutics, and vaccine targets for </w:t>
      </w:r>
      <w:r w:rsidR="009F3C26" w:rsidRPr="009F3C26">
        <w:rPr>
          <w:i/>
        </w:rPr>
        <w:t>C</w:t>
      </w:r>
      <w:r w:rsidR="00EB7F75" w:rsidRPr="009F3C26">
        <w:rPr>
          <w:i/>
        </w:rPr>
        <w:t>ryptosporidium</w:t>
      </w:r>
      <w:r w:rsidR="00EB7F75" w:rsidRPr="00EB7F75">
        <w:t xml:space="preserve">. </w:t>
      </w:r>
      <w:r w:rsidR="00065EF6">
        <w:rPr>
          <w:i/>
        </w:rPr>
        <w:t>The Lancet Infectious Diseases</w:t>
      </w:r>
      <w:r w:rsidR="00EB7F75" w:rsidRPr="00EB7F75">
        <w:rPr>
          <w:i/>
        </w:rPr>
        <w:t>.</w:t>
      </w:r>
      <w:r w:rsidR="00EB7F75" w:rsidRPr="00EB7F75">
        <w:t xml:space="preserve"> </w:t>
      </w:r>
      <w:r w:rsidR="00EB7F75" w:rsidRPr="00EB7F75">
        <w:rPr>
          <w:b/>
        </w:rPr>
        <w:t>15</w:t>
      </w:r>
      <w:r w:rsidR="00EB7F75" w:rsidRPr="00EB7F75">
        <w:t xml:space="preserve"> (1), 85-94, doi:10.1016/S1473-3099(14)70772-8, (2015).</w:t>
      </w:r>
      <w:bookmarkEnd w:id="9"/>
    </w:p>
    <w:p w14:paraId="67BDA49D" w14:textId="0A3C28BE" w:rsidR="00EB7F75" w:rsidRPr="00EB7F75" w:rsidRDefault="00EB7F75" w:rsidP="00065EF6">
      <w:pPr>
        <w:pStyle w:val="EndNoteBibliography"/>
        <w:ind w:left="720" w:hanging="720"/>
      </w:pPr>
      <w:bookmarkStart w:id="10" w:name="_ENREF_2"/>
      <w:r w:rsidRPr="00EB7F75">
        <w:t>2</w:t>
      </w:r>
      <w:r w:rsidRPr="00EB7F75">
        <w:tab/>
        <w:t>Bones, A. J.</w:t>
      </w:r>
      <w:r w:rsidR="00065EF6">
        <w:t>,</w:t>
      </w:r>
      <w:r w:rsidRPr="00EB7F75">
        <w:rPr>
          <w:i/>
        </w:rPr>
        <w:t xml:space="preserve"> </w:t>
      </w:r>
      <w:r w:rsidR="00065EF6" w:rsidRPr="00065EF6">
        <w:t>et al</w:t>
      </w:r>
      <w:r w:rsidRPr="00EB7F75">
        <w:rPr>
          <w:i/>
        </w:rPr>
        <w:t>.</w:t>
      </w:r>
      <w:r w:rsidRPr="00EB7F75">
        <w:t xml:space="preserve"> Past and future trends of </w:t>
      </w:r>
      <w:r w:rsidRPr="009F3C26">
        <w:rPr>
          <w:i/>
        </w:rPr>
        <w:t>Cryptosporidium</w:t>
      </w:r>
      <w:r w:rsidRPr="00EB7F75">
        <w:t xml:space="preserve"> in vitro research. </w:t>
      </w:r>
      <w:r w:rsidR="00065EF6">
        <w:rPr>
          <w:i/>
        </w:rPr>
        <w:t>Experimental Parasitology</w:t>
      </w:r>
      <w:r w:rsidRPr="00EB7F75">
        <w:rPr>
          <w:i/>
        </w:rPr>
        <w:t>.</w:t>
      </w:r>
      <w:r w:rsidRPr="00EB7F75">
        <w:t xml:space="preserve"> </w:t>
      </w:r>
      <w:r w:rsidRPr="00EB7F75">
        <w:rPr>
          <w:b/>
        </w:rPr>
        <w:t>196</w:t>
      </w:r>
      <w:r w:rsidRPr="00EB7F75">
        <w:t xml:space="preserve"> 28-37, doi:10.1016/j.exppara.2018.12.001, (2018).</w:t>
      </w:r>
      <w:bookmarkEnd w:id="10"/>
    </w:p>
    <w:p w14:paraId="1B97C5BB" w14:textId="2BD0C34A" w:rsidR="00EB7F75" w:rsidRPr="00EB7F75" w:rsidRDefault="00EB7F75" w:rsidP="00065EF6">
      <w:pPr>
        <w:pStyle w:val="EndNoteBibliography"/>
        <w:ind w:left="720" w:hanging="720"/>
      </w:pPr>
      <w:bookmarkStart w:id="11" w:name="_ENREF_3"/>
      <w:r w:rsidRPr="00EB7F75">
        <w:t>3</w:t>
      </w:r>
      <w:r w:rsidRPr="00EB7F75">
        <w:tab/>
        <w:t>Muller, J.</w:t>
      </w:r>
      <w:r w:rsidR="00065EF6">
        <w:t>,</w:t>
      </w:r>
      <w:r w:rsidRPr="00EB7F75">
        <w:t xml:space="preserve"> Hemphill, A. In vitro culture systems for the study of apicomplexan parasites in farm animals. </w:t>
      </w:r>
      <w:r w:rsidR="00065EF6">
        <w:rPr>
          <w:i/>
        </w:rPr>
        <w:t>International Journal for Parasitology</w:t>
      </w:r>
      <w:r w:rsidRPr="00EB7F75">
        <w:rPr>
          <w:i/>
        </w:rPr>
        <w:t>.</w:t>
      </w:r>
      <w:r w:rsidRPr="00EB7F75">
        <w:t xml:space="preserve"> </w:t>
      </w:r>
      <w:r w:rsidRPr="00EB7F75">
        <w:rPr>
          <w:b/>
        </w:rPr>
        <w:t>43</w:t>
      </w:r>
      <w:r w:rsidRPr="00EB7F75">
        <w:t xml:space="preserve"> (2), 115-124, doi:10.1016/j.ijpara.2012.08.004, (2013).</w:t>
      </w:r>
      <w:bookmarkEnd w:id="11"/>
    </w:p>
    <w:p w14:paraId="3998E60B" w14:textId="7D21A403" w:rsidR="00EB7F75" w:rsidRPr="00EB7F75" w:rsidRDefault="00EB7F75" w:rsidP="00065EF6">
      <w:pPr>
        <w:pStyle w:val="EndNoteBibliography"/>
        <w:ind w:left="720" w:hanging="720"/>
      </w:pPr>
      <w:bookmarkStart w:id="12" w:name="_ENREF_4"/>
      <w:r w:rsidRPr="00EB7F75">
        <w:t>4</w:t>
      </w:r>
      <w:r w:rsidRPr="00EB7F75">
        <w:tab/>
        <w:t>Karanis, P.</w:t>
      </w:r>
      <w:r w:rsidR="00065EF6">
        <w:t>,</w:t>
      </w:r>
      <w:r w:rsidRPr="00EB7F75">
        <w:t xml:space="preserve"> Aldeyarbi, H. M. Evolution of </w:t>
      </w:r>
      <w:r w:rsidRPr="009F3C26">
        <w:rPr>
          <w:i/>
        </w:rPr>
        <w:t>Cryptosporidium</w:t>
      </w:r>
      <w:r w:rsidRPr="00EB7F75">
        <w:t xml:space="preserve"> in vitro culture. </w:t>
      </w:r>
      <w:r w:rsidR="00065EF6">
        <w:rPr>
          <w:i/>
        </w:rPr>
        <w:t>International Journal for Parasitology</w:t>
      </w:r>
      <w:r w:rsidRPr="00EB7F75">
        <w:rPr>
          <w:i/>
        </w:rPr>
        <w:t>.</w:t>
      </w:r>
      <w:r w:rsidRPr="00EB7F75">
        <w:t xml:space="preserve"> </w:t>
      </w:r>
      <w:r w:rsidRPr="00EB7F75">
        <w:rPr>
          <w:b/>
        </w:rPr>
        <w:t>41</w:t>
      </w:r>
      <w:r w:rsidRPr="00EB7F75">
        <w:t xml:space="preserve"> (12), 1231-1242, doi:10.1016/j.ijpara.2011.08.001, (2011).</w:t>
      </w:r>
      <w:bookmarkEnd w:id="12"/>
    </w:p>
    <w:p w14:paraId="2BEA099C" w14:textId="23F77A9C" w:rsidR="00EB7F75" w:rsidRPr="00EB7F75" w:rsidRDefault="00EB7F75" w:rsidP="00065EF6">
      <w:pPr>
        <w:pStyle w:val="EndNoteBibliography"/>
        <w:ind w:left="720" w:hanging="720"/>
      </w:pPr>
      <w:bookmarkStart w:id="13" w:name="_ENREF_5"/>
      <w:r w:rsidRPr="00EB7F75">
        <w:t>5</w:t>
      </w:r>
      <w:r w:rsidRPr="00EB7F75">
        <w:tab/>
        <w:t>Morada, M.</w:t>
      </w:r>
      <w:r w:rsidR="00065EF6">
        <w:t>,</w:t>
      </w:r>
      <w:r w:rsidRPr="00EB7F75">
        <w:rPr>
          <w:i/>
        </w:rPr>
        <w:t xml:space="preserve"> </w:t>
      </w:r>
      <w:r w:rsidR="00065EF6" w:rsidRPr="00065EF6">
        <w:t>et al</w:t>
      </w:r>
      <w:r w:rsidRPr="00EB7F75">
        <w:rPr>
          <w:i/>
        </w:rPr>
        <w:t>.</w:t>
      </w:r>
      <w:r w:rsidRPr="00EB7F75">
        <w:t xml:space="preserve"> Continuous culture of </w:t>
      </w:r>
      <w:r w:rsidRPr="009F3C26">
        <w:rPr>
          <w:i/>
        </w:rPr>
        <w:t>Cryptosporidium parvum</w:t>
      </w:r>
      <w:r w:rsidRPr="00EB7F75">
        <w:t xml:space="preserve"> using hollow fiber technology. </w:t>
      </w:r>
      <w:r w:rsidR="00065EF6">
        <w:rPr>
          <w:i/>
        </w:rPr>
        <w:t>International Journal for Parasitology</w:t>
      </w:r>
      <w:r w:rsidRPr="00EB7F75">
        <w:rPr>
          <w:i/>
        </w:rPr>
        <w:t>.</w:t>
      </w:r>
      <w:r w:rsidRPr="00EB7F75">
        <w:t xml:space="preserve"> </w:t>
      </w:r>
      <w:r w:rsidRPr="00EB7F75">
        <w:rPr>
          <w:b/>
        </w:rPr>
        <w:t>46</w:t>
      </w:r>
      <w:r w:rsidRPr="00EB7F75">
        <w:t xml:space="preserve"> (1), 21-29, doi:10.1016/j.ijpara.2015.07.006, (2016).</w:t>
      </w:r>
      <w:bookmarkEnd w:id="13"/>
    </w:p>
    <w:p w14:paraId="4570DD2E" w14:textId="5F2D7DF2" w:rsidR="00EB7F75" w:rsidRPr="00EB7F75" w:rsidRDefault="00EB7F75" w:rsidP="00065EF6">
      <w:pPr>
        <w:pStyle w:val="EndNoteBibliography"/>
        <w:ind w:left="720" w:hanging="720"/>
      </w:pPr>
      <w:bookmarkStart w:id="14" w:name="_ENREF_6"/>
      <w:r w:rsidRPr="00EB7F75">
        <w:t>6</w:t>
      </w:r>
      <w:r w:rsidRPr="00EB7F75">
        <w:tab/>
        <w:t>DeCicco RePass, M. A.</w:t>
      </w:r>
      <w:r w:rsidR="00065EF6">
        <w:t>,</w:t>
      </w:r>
      <w:r w:rsidRPr="00EB7F75">
        <w:rPr>
          <w:i/>
        </w:rPr>
        <w:t xml:space="preserve"> </w:t>
      </w:r>
      <w:r w:rsidR="00065EF6" w:rsidRPr="00065EF6">
        <w:t>et al</w:t>
      </w:r>
      <w:r w:rsidRPr="00EB7F75">
        <w:rPr>
          <w:i/>
        </w:rPr>
        <w:t>.</w:t>
      </w:r>
      <w:r w:rsidRPr="00EB7F75">
        <w:t xml:space="preserve"> Novel Bioengineered Three-Dimensional Human Intestinal Model for Long-Term Infection of </w:t>
      </w:r>
      <w:r w:rsidRPr="009F3C26">
        <w:rPr>
          <w:i/>
        </w:rPr>
        <w:t>Cryptosporidium parvum</w:t>
      </w:r>
      <w:r w:rsidRPr="00EB7F75">
        <w:t xml:space="preserve">. </w:t>
      </w:r>
      <w:r w:rsidR="00065EF6">
        <w:rPr>
          <w:i/>
        </w:rPr>
        <w:t>Infection and Immunity</w:t>
      </w:r>
      <w:r w:rsidRPr="00EB7F75">
        <w:rPr>
          <w:i/>
        </w:rPr>
        <w:t>.</w:t>
      </w:r>
      <w:r w:rsidRPr="00EB7F75">
        <w:t xml:space="preserve"> </w:t>
      </w:r>
      <w:r w:rsidRPr="00EB7F75">
        <w:rPr>
          <w:b/>
        </w:rPr>
        <w:t>85</w:t>
      </w:r>
      <w:r w:rsidRPr="00EB7F75">
        <w:t xml:space="preserve"> (3), doi:10.1128/IAI.00731-16, (2017).</w:t>
      </w:r>
      <w:bookmarkEnd w:id="14"/>
    </w:p>
    <w:p w14:paraId="01B5C7E4" w14:textId="4A83C0D7" w:rsidR="00EB7F75" w:rsidRPr="00EB7F75" w:rsidRDefault="00EB7F75" w:rsidP="00065EF6">
      <w:pPr>
        <w:pStyle w:val="EndNoteBibliography"/>
        <w:ind w:left="720" w:hanging="720"/>
      </w:pPr>
      <w:bookmarkStart w:id="15" w:name="_ENREF_7"/>
      <w:r w:rsidRPr="00EB7F75">
        <w:t>7</w:t>
      </w:r>
      <w:r w:rsidRPr="00EB7F75">
        <w:tab/>
        <w:t>Miller, C. N.</w:t>
      </w:r>
      <w:r w:rsidR="00065EF6">
        <w:t>,</w:t>
      </w:r>
      <w:r w:rsidRPr="00EB7F75">
        <w:rPr>
          <w:i/>
        </w:rPr>
        <w:t xml:space="preserve"> </w:t>
      </w:r>
      <w:r w:rsidR="00065EF6" w:rsidRPr="00065EF6">
        <w:t>et al</w:t>
      </w:r>
      <w:r w:rsidRPr="00EB7F75">
        <w:rPr>
          <w:i/>
        </w:rPr>
        <w:t>.</w:t>
      </w:r>
      <w:r w:rsidRPr="00EB7F75">
        <w:t xml:space="preserve"> A cell culture platform for </w:t>
      </w:r>
      <w:r w:rsidRPr="009F3C26">
        <w:rPr>
          <w:i/>
        </w:rPr>
        <w:t>Cryptosporidium</w:t>
      </w:r>
      <w:r w:rsidRPr="00EB7F75">
        <w:t xml:space="preserve"> that enables long-term cultivation and new tools for the systematic investigation of its biology. </w:t>
      </w:r>
      <w:r w:rsidR="00065EF6">
        <w:rPr>
          <w:i/>
        </w:rPr>
        <w:t>International Journal for Parasitology</w:t>
      </w:r>
      <w:r w:rsidRPr="00EB7F75">
        <w:rPr>
          <w:i/>
        </w:rPr>
        <w:t>.</w:t>
      </w:r>
      <w:r w:rsidRPr="00EB7F75">
        <w:t xml:space="preserve"> </w:t>
      </w:r>
      <w:r w:rsidRPr="00EB7F75">
        <w:rPr>
          <w:b/>
        </w:rPr>
        <w:t>48</w:t>
      </w:r>
      <w:r w:rsidRPr="00EB7F75">
        <w:t xml:space="preserve"> (3-4), 197-201, doi:10.1016/j.ijpara.2017.10.001, (2018).</w:t>
      </w:r>
      <w:bookmarkEnd w:id="15"/>
    </w:p>
    <w:p w14:paraId="74ABE786" w14:textId="5587CACC" w:rsidR="00EB7F75" w:rsidRPr="00EB7F75" w:rsidRDefault="00EB7F75" w:rsidP="00065EF6">
      <w:pPr>
        <w:pStyle w:val="EndNoteBibliography"/>
        <w:ind w:left="720" w:hanging="720"/>
      </w:pPr>
      <w:bookmarkStart w:id="16" w:name="_ENREF_8"/>
      <w:r w:rsidRPr="00EB7F75">
        <w:t>8</w:t>
      </w:r>
      <w:r w:rsidRPr="00EB7F75">
        <w:tab/>
        <w:t>Sachs, N.</w:t>
      </w:r>
      <w:r w:rsidR="00065EF6">
        <w:t>,</w:t>
      </w:r>
      <w:r w:rsidRPr="00EB7F75">
        <w:rPr>
          <w:i/>
        </w:rPr>
        <w:t xml:space="preserve"> </w:t>
      </w:r>
      <w:r w:rsidR="00065EF6" w:rsidRPr="00065EF6">
        <w:t>et al</w:t>
      </w:r>
      <w:r w:rsidRPr="00EB7F75">
        <w:rPr>
          <w:i/>
        </w:rPr>
        <w:t>.</w:t>
      </w:r>
      <w:r w:rsidRPr="00EB7F75">
        <w:t xml:space="preserve"> Long-term expanding human airway organoids for disease modelling. </w:t>
      </w:r>
      <w:r w:rsidRPr="00EB7F75">
        <w:rPr>
          <w:i/>
        </w:rPr>
        <w:t>bioRxiv.</w:t>
      </w:r>
      <w:r w:rsidRPr="00EB7F75">
        <w:t xml:space="preserve"> </w:t>
      </w:r>
      <w:r w:rsidRPr="00EB7F75">
        <w:rPr>
          <w:b/>
        </w:rPr>
        <w:t>https://</w:t>
      </w:r>
      <w:hyperlink r:id="rId11" w:history="1">
        <w:r w:rsidRPr="00EB7F75">
          <w:rPr>
            <w:rStyle w:val="Hyperlink"/>
            <w:b/>
          </w:rPr>
          <w:t>www.biorxiv.org/content/early/2018/05/09/318444</w:t>
        </w:r>
      </w:hyperlink>
      <w:r w:rsidRPr="00EB7F75">
        <w:t xml:space="preserve">  (2018).</w:t>
      </w:r>
      <w:bookmarkEnd w:id="16"/>
    </w:p>
    <w:p w14:paraId="67240856" w14:textId="2E7DA083" w:rsidR="00EB7F75" w:rsidRPr="00065EF6" w:rsidRDefault="00EB7F75" w:rsidP="00065EF6">
      <w:pPr>
        <w:pStyle w:val="EndNoteBibliography"/>
        <w:ind w:left="720" w:hanging="720"/>
      </w:pPr>
      <w:bookmarkStart w:id="17" w:name="_ENREF_9"/>
      <w:r w:rsidRPr="00EB7F75">
        <w:lastRenderedPageBreak/>
        <w:t>9</w:t>
      </w:r>
      <w:r w:rsidRPr="00EB7F75">
        <w:tab/>
        <w:t>Dutta, D.</w:t>
      </w:r>
      <w:r w:rsidR="00065EF6">
        <w:t>,</w:t>
      </w:r>
      <w:r w:rsidRPr="00EB7F75">
        <w:t xml:space="preserve"> Clevers, H. Organoid culture systems to study host-pathogen interactions. </w:t>
      </w:r>
      <w:r w:rsidR="00065EF6">
        <w:rPr>
          <w:i/>
        </w:rPr>
        <w:t>Current Opinion in Immunology</w:t>
      </w:r>
      <w:r w:rsidRPr="00065EF6">
        <w:rPr>
          <w:i/>
        </w:rPr>
        <w:t>.</w:t>
      </w:r>
      <w:r w:rsidRPr="00065EF6">
        <w:t xml:space="preserve"> </w:t>
      </w:r>
      <w:r w:rsidRPr="00065EF6">
        <w:rPr>
          <w:b/>
        </w:rPr>
        <w:t>48</w:t>
      </w:r>
      <w:r w:rsidRPr="00065EF6">
        <w:t xml:space="preserve"> 15-22, doi:10.1016/j.coi.2017.07.012, (2017).</w:t>
      </w:r>
      <w:bookmarkEnd w:id="17"/>
    </w:p>
    <w:p w14:paraId="377127E6" w14:textId="0285B643" w:rsidR="00EB7F75" w:rsidRPr="00EB7F75" w:rsidRDefault="00EB7F75" w:rsidP="00065EF6">
      <w:pPr>
        <w:pStyle w:val="EndNoteBibliography"/>
        <w:ind w:left="720" w:hanging="720"/>
      </w:pPr>
      <w:bookmarkStart w:id="18" w:name="_ENREF_10"/>
      <w:r w:rsidRPr="00065EF6">
        <w:t>10</w:t>
      </w:r>
      <w:r w:rsidRPr="00EB7F75">
        <w:tab/>
      </w:r>
      <w:r w:rsidRPr="00065EF6">
        <w:t>Heo, I.</w:t>
      </w:r>
      <w:r w:rsidR="00065EF6">
        <w:t>,</w:t>
      </w:r>
      <w:r w:rsidRPr="00065EF6">
        <w:rPr>
          <w:i/>
        </w:rPr>
        <w:t xml:space="preserve"> </w:t>
      </w:r>
      <w:r w:rsidR="00065EF6" w:rsidRPr="00065EF6">
        <w:t>et al</w:t>
      </w:r>
      <w:r w:rsidRPr="00065EF6">
        <w:rPr>
          <w:i/>
        </w:rPr>
        <w:t>.</w:t>
      </w:r>
      <w:r w:rsidRPr="00065EF6">
        <w:t xml:space="preserve"> </w:t>
      </w:r>
      <w:r w:rsidRPr="00EB7F75">
        <w:t xml:space="preserve">Modelling </w:t>
      </w:r>
      <w:r w:rsidRPr="009F3C26">
        <w:rPr>
          <w:i/>
        </w:rPr>
        <w:t>Cryptosporidium</w:t>
      </w:r>
      <w:r w:rsidRPr="00EB7F75">
        <w:t xml:space="preserve"> infection in human small intestinal and lung organoids. </w:t>
      </w:r>
      <w:r w:rsidR="00065EF6">
        <w:rPr>
          <w:i/>
        </w:rPr>
        <w:t>Nature Microbiology</w:t>
      </w:r>
      <w:r w:rsidRPr="00EB7F75">
        <w:rPr>
          <w:i/>
        </w:rPr>
        <w:t>.</w:t>
      </w:r>
      <w:r w:rsidRPr="00EB7F75">
        <w:t xml:space="preserve"> </w:t>
      </w:r>
      <w:r w:rsidRPr="00EB7F75">
        <w:rPr>
          <w:b/>
        </w:rPr>
        <w:t>3</w:t>
      </w:r>
      <w:r w:rsidRPr="00EB7F75">
        <w:t xml:space="preserve"> (7), 814-823, doi:10.1038/s41564-018-0177-8, (2018).</w:t>
      </w:r>
      <w:bookmarkEnd w:id="18"/>
    </w:p>
    <w:p w14:paraId="2AD2AD6D" w14:textId="26B4D5B8" w:rsidR="00EB7F75" w:rsidRPr="00EB7F75" w:rsidRDefault="00EB7F75" w:rsidP="00065EF6">
      <w:pPr>
        <w:pStyle w:val="EndNoteBibliography"/>
        <w:ind w:left="720" w:hanging="720"/>
      </w:pPr>
      <w:bookmarkStart w:id="19" w:name="_ENREF_11"/>
      <w:r w:rsidRPr="00EB7F75">
        <w:t>11</w:t>
      </w:r>
      <w:r w:rsidRPr="00EB7F75">
        <w:tab/>
        <w:t>Dutta, D., Heo, I.</w:t>
      </w:r>
      <w:r w:rsidR="00065EF6">
        <w:t>,</w:t>
      </w:r>
      <w:r w:rsidRPr="00EB7F75">
        <w:t xml:space="preserve"> Clevers, H. Disease Modeling in Stem Cell-Derived 3D Organoid Systems. </w:t>
      </w:r>
      <w:r w:rsidR="00065EF6">
        <w:rPr>
          <w:i/>
        </w:rPr>
        <w:t>Trends in Molecular Medicine</w:t>
      </w:r>
      <w:r w:rsidRPr="00EB7F75">
        <w:rPr>
          <w:i/>
        </w:rPr>
        <w:t>.</w:t>
      </w:r>
      <w:r w:rsidRPr="00EB7F75">
        <w:t xml:space="preserve"> </w:t>
      </w:r>
      <w:r w:rsidRPr="00EB7F75">
        <w:rPr>
          <w:b/>
        </w:rPr>
        <w:t>23</w:t>
      </w:r>
      <w:r w:rsidRPr="00EB7F75">
        <w:t xml:space="preserve"> (5), 393-410, doi:10.1016/j.molmed.2017.02.007, (2017).</w:t>
      </w:r>
      <w:bookmarkEnd w:id="19"/>
    </w:p>
    <w:p w14:paraId="03C587F7" w14:textId="1C761D42" w:rsidR="00EB7F75" w:rsidRPr="00EB7F75" w:rsidRDefault="00EB7F75" w:rsidP="00065EF6">
      <w:pPr>
        <w:pStyle w:val="EndNoteBibliography"/>
        <w:ind w:left="720" w:hanging="720"/>
      </w:pPr>
      <w:bookmarkStart w:id="20" w:name="_ENREF_12"/>
      <w:r w:rsidRPr="00EB7F75">
        <w:t>12</w:t>
      </w:r>
      <w:r w:rsidRPr="00EB7F75">
        <w:tab/>
        <w:t xml:space="preserve">Clevers, H. Modeling Development and Disease with Organoids. </w:t>
      </w:r>
      <w:r w:rsidRPr="00EB7F75">
        <w:rPr>
          <w:i/>
        </w:rPr>
        <w:t>Cell.</w:t>
      </w:r>
      <w:r w:rsidRPr="00EB7F75">
        <w:t xml:space="preserve"> </w:t>
      </w:r>
      <w:r w:rsidRPr="00EB7F75">
        <w:rPr>
          <w:b/>
        </w:rPr>
        <w:t>165</w:t>
      </w:r>
      <w:r w:rsidRPr="00EB7F75">
        <w:t xml:space="preserve"> (7), 1586-1597, doi:10.1016/j.cell.2016.05.082, (2016).</w:t>
      </w:r>
      <w:bookmarkEnd w:id="20"/>
    </w:p>
    <w:p w14:paraId="5A9EA3A9" w14:textId="57C81B21" w:rsidR="00EB7F75" w:rsidRPr="00EB7F75" w:rsidRDefault="00EB7F75" w:rsidP="00065EF6">
      <w:pPr>
        <w:pStyle w:val="EndNoteBibliography"/>
        <w:ind w:left="720" w:hanging="720"/>
      </w:pPr>
      <w:bookmarkStart w:id="21" w:name="_ENREF_13"/>
      <w:r w:rsidRPr="00EB7F75">
        <w:t>13</w:t>
      </w:r>
      <w:r w:rsidRPr="00EB7F75">
        <w:tab/>
        <w:t>Sato, T.</w:t>
      </w:r>
      <w:r w:rsidR="00065EF6">
        <w:t>,</w:t>
      </w:r>
      <w:r w:rsidRPr="00EB7F75">
        <w:rPr>
          <w:i/>
        </w:rPr>
        <w:t xml:space="preserve"> </w:t>
      </w:r>
      <w:r w:rsidR="00065EF6" w:rsidRPr="00065EF6">
        <w:t>et al</w:t>
      </w:r>
      <w:r w:rsidRPr="00EB7F75">
        <w:rPr>
          <w:i/>
        </w:rPr>
        <w:t>.</w:t>
      </w:r>
      <w:r w:rsidRPr="00EB7F75">
        <w:t xml:space="preserve"> Long-term expansion of epithelial organoids from human colon, adenoma, adenocarcinoma, and Barrett's epithelium. </w:t>
      </w:r>
      <w:r w:rsidRPr="00EB7F75">
        <w:rPr>
          <w:i/>
        </w:rPr>
        <w:t>Gastroenterology.</w:t>
      </w:r>
      <w:r w:rsidRPr="00EB7F75">
        <w:t xml:space="preserve"> </w:t>
      </w:r>
      <w:r w:rsidRPr="00EB7F75">
        <w:rPr>
          <w:b/>
        </w:rPr>
        <w:t>141</w:t>
      </w:r>
      <w:r w:rsidRPr="00EB7F75">
        <w:t xml:space="preserve"> (5), 1762-1772, doi:10.1053/j.gastro.2011.07.050, (2011).</w:t>
      </w:r>
      <w:bookmarkEnd w:id="21"/>
    </w:p>
    <w:p w14:paraId="04C0A0E3" w14:textId="25072450" w:rsidR="00EB7F75" w:rsidRPr="00EB7F75" w:rsidRDefault="00EB7F75" w:rsidP="00065EF6">
      <w:pPr>
        <w:pStyle w:val="EndNoteBibliography"/>
        <w:ind w:left="720" w:hanging="720"/>
      </w:pPr>
      <w:bookmarkStart w:id="22" w:name="_ENREF_14"/>
      <w:r w:rsidRPr="00EB7F75">
        <w:t>14</w:t>
      </w:r>
      <w:r w:rsidRPr="00EB7F75">
        <w:tab/>
        <w:t>O'Hara, S. P.</w:t>
      </w:r>
      <w:r w:rsidR="00065EF6">
        <w:t>,</w:t>
      </w:r>
      <w:r w:rsidRPr="00EB7F75">
        <w:t xml:space="preserve"> C</w:t>
      </w:r>
      <w:r w:rsidR="009F3C26">
        <w:t xml:space="preserve">hen, X. M. The cell biology of </w:t>
      </w:r>
      <w:r w:rsidR="009F3C26" w:rsidRPr="009F3C26">
        <w:rPr>
          <w:i/>
        </w:rPr>
        <w:t>C</w:t>
      </w:r>
      <w:r w:rsidRPr="009F3C26">
        <w:rPr>
          <w:i/>
        </w:rPr>
        <w:t>ryptosporidium</w:t>
      </w:r>
      <w:r w:rsidRPr="00EB7F75">
        <w:t xml:space="preserve"> infection. </w:t>
      </w:r>
      <w:r w:rsidR="00065EF6">
        <w:rPr>
          <w:i/>
        </w:rPr>
        <w:t>Microbes and Infection</w:t>
      </w:r>
      <w:r w:rsidRPr="00EB7F75">
        <w:rPr>
          <w:i/>
        </w:rPr>
        <w:t>.</w:t>
      </w:r>
      <w:r w:rsidRPr="00EB7F75">
        <w:t xml:space="preserve"> </w:t>
      </w:r>
      <w:r w:rsidRPr="00EB7F75">
        <w:rPr>
          <w:b/>
        </w:rPr>
        <w:t>13</w:t>
      </w:r>
      <w:r w:rsidRPr="00EB7F75">
        <w:t xml:space="preserve"> (8-9), 721-730, doi:10.1016/j.micinf.2011.03.008, (2011).</w:t>
      </w:r>
      <w:bookmarkEnd w:id="22"/>
    </w:p>
    <w:p w14:paraId="3F541B10" w14:textId="0B239570" w:rsidR="00EB7F75" w:rsidRPr="00EB7F75" w:rsidRDefault="00EB7F75" w:rsidP="00065EF6">
      <w:pPr>
        <w:pStyle w:val="EndNoteBibliography"/>
        <w:ind w:left="720" w:hanging="720"/>
      </w:pPr>
      <w:bookmarkStart w:id="23" w:name="_ENREF_15"/>
      <w:r w:rsidRPr="00EB7F75">
        <w:t>15</w:t>
      </w:r>
      <w:r w:rsidRPr="00EB7F75">
        <w:tab/>
        <w:t>Lendner, M.</w:t>
      </w:r>
      <w:r w:rsidR="00065EF6">
        <w:t>,</w:t>
      </w:r>
      <w:r w:rsidRPr="00EB7F75">
        <w:t xml:space="preserve"> Daugschies, A. </w:t>
      </w:r>
      <w:r w:rsidRPr="009F3C26">
        <w:rPr>
          <w:i/>
        </w:rPr>
        <w:t>Cryptosporidium</w:t>
      </w:r>
      <w:r w:rsidRPr="00EB7F75">
        <w:t xml:space="preserve"> infections: molecular advances. </w:t>
      </w:r>
      <w:r w:rsidRPr="00EB7F75">
        <w:rPr>
          <w:i/>
        </w:rPr>
        <w:t>Parasitology.</w:t>
      </w:r>
      <w:r w:rsidRPr="00EB7F75">
        <w:t xml:space="preserve"> </w:t>
      </w:r>
      <w:r w:rsidRPr="00EB7F75">
        <w:rPr>
          <w:b/>
        </w:rPr>
        <w:t>141</w:t>
      </w:r>
      <w:r w:rsidRPr="00EB7F75">
        <w:t xml:space="preserve"> (11), 1511-1532, doi:10.1017/S0031182014000237, (2014).</w:t>
      </w:r>
      <w:bookmarkEnd w:id="23"/>
    </w:p>
    <w:p w14:paraId="758D6CC9" w14:textId="779DF877" w:rsidR="00EB7F75" w:rsidRPr="00EB7F75" w:rsidRDefault="00EB7F75" w:rsidP="00065EF6">
      <w:pPr>
        <w:pStyle w:val="EndNoteBibliography"/>
        <w:ind w:left="720" w:hanging="720"/>
      </w:pPr>
      <w:bookmarkStart w:id="24" w:name="_ENREF_16"/>
      <w:r w:rsidRPr="00EB7F75">
        <w:t>16</w:t>
      </w:r>
      <w:r w:rsidRPr="00EB7F75">
        <w:tab/>
        <w:t>Feng, H., Nie, W., Sheoran, A., Zhang, Q.</w:t>
      </w:r>
      <w:r w:rsidR="00065EF6">
        <w:t>,</w:t>
      </w:r>
      <w:r w:rsidRPr="00EB7F75">
        <w:t xml:space="preserve"> Tzipori, S. Bile acids enhance invasiveness of </w:t>
      </w:r>
      <w:r w:rsidRPr="009F3C26">
        <w:rPr>
          <w:i/>
        </w:rPr>
        <w:t>Cryptosporidium</w:t>
      </w:r>
      <w:r w:rsidRPr="00EB7F75">
        <w:t xml:space="preserve"> spp. into cultured cells. </w:t>
      </w:r>
      <w:r w:rsidR="00065EF6">
        <w:rPr>
          <w:i/>
        </w:rPr>
        <w:t>Infection and Immunity</w:t>
      </w:r>
      <w:r w:rsidRPr="00EB7F75">
        <w:rPr>
          <w:i/>
        </w:rPr>
        <w:t>.</w:t>
      </w:r>
      <w:r w:rsidRPr="00EB7F75">
        <w:t xml:space="preserve"> </w:t>
      </w:r>
      <w:r w:rsidRPr="00EB7F75">
        <w:rPr>
          <w:b/>
        </w:rPr>
        <w:t>74</w:t>
      </w:r>
      <w:r w:rsidRPr="00EB7F75">
        <w:t xml:space="preserve"> (6), 3342-3346, doi:10.1128/IAI.00169-06, (2006).</w:t>
      </w:r>
      <w:bookmarkEnd w:id="24"/>
    </w:p>
    <w:p w14:paraId="2A27DF8F" w14:textId="17460F2A" w:rsidR="00EB7F75" w:rsidRPr="00EB7F75" w:rsidRDefault="00EB7F75" w:rsidP="00065EF6">
      <w:pPr>
        <w:pStyle w:val="EndNoteBibliography"/>
        <w:ind w:left="720" w:hanging="720"/>
      </w:pPr>
      <w:bookmarkStart w:id="25" w:name="_ENREF_17"/>
      <w:r w:rsidRPr="00EB7F75">
        <w:t>17</w:t>
      </w:r>
      <w:r w:rsidRPr="00EB7F75">
        <w:tab/>
        <w:t>O'Connor, R. M., Kim, K., Khan, F.</w:t>
      </w:r>
      <w:r w:rsidR="00065EF6">
        <w:t>,</w:t>
      </w:r>
      <w:r w:rsidRPr="00EB7F75">
        <w:t xml:space="preserve"> Ward, H. Expression of </w:t>
      </w:r>
      <w:r w:rsidRPr="00EB7F75">
        <w:rPr>
          <w:i/>
        </w:rPr>
        <w:t>Cpgp40/15</w:t>
      </w:r>
      <w:r w:rsidRPr="00EB7F75">
        <w:t xml:space="preserve"> in </w:t>
      </w:r>
      <w:r w:rsidRPr="00EB7F75">
        <w:rPr>
          <w:i/>
        </w:rPr>
        <w:t>Toxoplasma gondii</w:t>
      </w:r>
      <w:r w:rsidRPr="00EB7F75">
        <w:t xml:space="preserve">: a surrogate system for the study of </w:t>
      </w:r>
      <w:r w:rsidRPr="00EB7F75">
        <w:rPr>
          <w:i/>
        </w:rPr>
        <w:t>Cryptosporidium</w:t>
      </w:r>
      <w:r w:rsidRPr="00EB7F75">
        <w:t xml:space="preserve"> glycoprotein antigens. </w:t>
      </w:r>
      <w:r w:rsidR="00065EF6">
        <w:rPr>
          <w:i/>
        </w:rPr>
        <w:t>Infection and Immunity</w:t>
      </w:r>
      <w:r w:rsidRPr="00EB7F75">
        <w:rPr>
          <w:i/>
        </w:rPr>
        <w:t>.</w:t>
      </w:r>
      <w:r w:rsidRPr="00EB7F75">
        <w:t xml:space="preserve"> </w:t>
      </w:r>
      <w:r w:rsidRPr="00EB7F75">
        <w:rPr>
          <w:b/>
        </w:rPr>
        <w:t>71</w:t>
      </w:r>
      <w:r w:rsidRPr="00EB7F75">
        <w:t xml:space="preserve"> 6027-6034 (2003).</w:t>
      </w:r>
      <w:bookmarkEnd w:id="25"/>
    </w:p>
    <w:p w14:paraId="000F6D63" w14:textId="464857C0" w:rsidR="00EB7F75" w:rsidRPr="00EB7F75" w:rsidRDefault="00EB7F75" w:rsidP="00065EF6">
      <w:pPr>
        <w:pStyle w:val="EndNoteBibliography"/>
        <w:ind w:left="720" w:hanging="720"/>
      </w:pPr>
      <w:bookmarkStart w:id="26" w:name="_ENREF_18"/>
      <w:r w:rsidRPr="00EB7F75">
        <w:t>18</w:t>
      </w:r>
      <w:r w:rsidRPr="00EB7F75">
        <w:tab/>
        <w:t>Wilke, G.</w:t>
      </w:r>
      <w:r w:rsidRPr="00EB7F75">
        <w:rPr>
          <w:i/>
        </w:rPr>
        <w:t xml:space="preserve"> </w:t>
      </w:r>
      <w:r w:rsidR="00065EF6" w:rsidRPr="00065EF6">
        <w:t>et al</w:t>
      </w:r>
      <w:r w:rsidRPr="00EB7F75">
        <w:rPr>
          <w:i/>
        </w:rPr>
        <w:t>.</w:t>
      </w:r>
      <w:r w:rsidRPr="00EB7F75">
        <w:t xml:space="preserve"> Monoclonal Antibodies to Intracellular Stages of </w:t>
      </w:r>
      <w:r w:rsidRPr="009F3C26">
        <w:rPr>
          <w:i/>
        </w:rPr>
        <w:t>Cryptosporidium parvum</w:t>
      </w:r>
      <w:r w:rsidRPr="00065EF6">
        <w:rPr>
          <w:i/>
        </w:rPr>
        <w:t xml:space="preserve"> </w:t>
      </w:r>
      <w:r w:rsidRPr="00EB7F75">
        <w:t xml:space="preserve">Define Life Cycle Progression In Vitro. </w:t>
      </w:r>
      <w:r w:rsidRPr="00EB7F75">
        <w:rPr>
          <w:i/>
        </w:rPr>
        <w:t>mSphere.</w:t>
      </w:r>
      <w:r w:rsidRPr="00EB7F75">
        <w:t xml:space="preserve"> </w:t>
      </w:r>
      <w:r w:rsidRPr="00EB7F75">
        <w:rPr>
          <w:b/>
        </w:rPr>
        <w:t>3</w:t>
      </w:r>
      <w:r w:rsidRPr="00EB7F75">
        <w:t xml:space="preserve"> (3), doi:10.1128/mSphere.00124-18, (2018).</w:t>
      </w:r>
      <w:bookmarkEnd w:id="26"/>
    </w:p>
    <w:p w14:paraId="626432F2" w14:textId="4018ECF3" w:rsidR="00EB7F75" w:rsidRPr="00EB7F75" w:rsidRDefault="00EB7F75" w:rsidP="00065EF6">
      <w:pPr>
        <w:pStyle w:val="EndNoteBibliography"/>
        <w:ind w:left="720" w:hanging="720"/>
      </w:pPr>
      <w:bookmarkStart w:id="27" w:name="_ENREF_19"/>
      <w:r w:rsidRPr="00EB7F75">
        <w:t>19</w:t>
      </w:r>
      <w:r w:rsidRPr="00EB7F75">
        <w:tab/>
        <w:t>Vinayak, S.</w:t>
      </w:r>
      <w:r w:rsidR="00065EF6">
        <w:t>,</w:t>
      </w:r>
      <w:r w:rsidRPr="00EB7F75">
        <w:rPr>
          <w:i/>
        </w:rPr>
        <w:t xml:space="preserve"> </w:t>
      </w:r>
      <w:r w:rsidR="00065EF6" w:rsidRPr="00065EF6">
        <w:t>et al</w:t>
      </w:r>
      <w:r w:rsidRPr="00EB7F75">
        <w:rPr>
          <w:i/>
        </w:rPr>
        <w:t>.</w:t>
      </w:r>
      <w:r w:rsidRPr="00EB7F75">
        <w:t xml:space="preserve"> Genetic modification of the diarrhoeal pathogen </w:t>
      </w:r>
      <w:r w:rsidRPr="009F3C26">
        <w:rPr>
          <w:i/>
        </w:rPr>
        <w:t>Cryptosporidium parvum</w:t>
      </w:r>
      <w:r w:rsidRPr="00065EF6">
        <w:t>.</w:t>
      </w:r>
      <w:r w:rsidRPr="00EB7F75">
        <w:t xml:space="preserve"> </w:t>
      </w:r>
      <w:r w:rsidRPr="00EB7F75">
        <w:rPr>
          <w:i/>
        </w:rPr>
        <w:t>Nature.</w:t>
      </w:r>
      <w:r w:rsidRPr="00EB7F75">
        <w:t xml:space="preserve"> </w:t>
      </w:r>
      <w:r w:rsidRPr="00EB7F75">
        <w:rPr>
          <w:b/>
        </w:rPr>
        <w:t>523</w:t>
      </w:r>
      <w:r w:rsidRPr="00EB7F75">
        <w:t xml:space="preserve"> (7561), 477-480, doi:10.1038/nature14651, (2015).</w:t>
      </w:r>
      <w:bookmarkEnd w:id="27"/>
    </w:p>
    <w:p w14:paraId="0FAC3E91" w14:textId="35BA2A33" w:rsidR="00EB7F75" w:rsidRPr="00EB7F75" w:rsidRDefault="00EB7F75" w:rsidP="00065EF6">
      <w:pPr>
        <w:pStyle w:val="EndNoteBibliography"/>
        <w:ind w:left="720" w:hanging="720"/>
      </w:pPr>
      <w:bookmarkStart w:id="28" w:name="_ENREF_20"/>
      <w:r w:rsidRPr="00EB7F75">
        <w:t>20</w:t>
      </w:r>
      <w:r w:rsidRPr="00EB7F75">
        <w:tab/>
        <w:t>Dijkstra, K. K.</w:t>
      </w:r>
      <w:r w:rsidR="00065EF6">
        <w:t>,</w:t>
      </w:r>
      <w:r w:rsidRPr="00EB7F75">
        <w:rPr>
          <w:i/>
        </w:rPr>
        <w:t xml:space="preserve"> </w:t>
      </w:r>
      <w:r w:rsidR="00065EF6" w:rsidRPr="00065EF6">
        <w:t>et al</w:t>
      </w:r>
      <w:r w:rsidRPr="00EB7F75">
        <w:rPr>
          <w:i/>
        </w:rPr>
        <w:t>.</w:t>
      </w:r>
      <w:r w:rsidRPr="00EB7F75">
        <w:t xml:space="preserve"> Generation of Tumor-Reactive T Cells by Co-culture of Peripheral Blood Lymphocytes and Tumor Organoids. </w:t>
      </w:r>
      <w:r w:rsidRPr="00EB7F75">
        <w:rPr>
          <w:i/>
        </w:rPr>
        <w:t>Cell.</w:t>
      </w:r>
      <w:r w:rsidRPr="00EB7F75">
        <w:t xml:space="preserve"> </w:t>
      </w:r>
      <w:r w:rsidRPr="00EB7F75">
        <w:rPr>
          <w:b/>
        </w:rPr>
        <w:t>174</w:t>
      </w:r>
      <w:r w:rsidRPr="00EB7F75">
        <w:t xml:space="preserve"> (6), 1586-1598 e1512, doi:10.1016/j.cell.2018.07.009, (2018).</w:t>
      </w:r>
      <w:bookmarkEnd w:id="28"/>
    </w:p>
    <w:p w14:paraId="441C428E" w14:textId="1E96F9A4" w:rsidR="008A253D" w:rsidRPr="00F55BE2" w:rsidRDefault="00DB1412" w:rsidP="00F55BE2">
      <w:pPr>
        <w:pStyle w:val="NormalWeb"/>
        <w:spacing w:before="0" w:beforeAutospacing="0" w:after="0" w:afterAutospacing="0"/>
        <w:rPr>
          <w:color w:val="000000" w:themeColor="text1"/>
        </w:rPr>
      </w:pPr>
      <w:r w:rsidRPr="00F55BE2">
        <w:rPr>
          <w:color w:val="000000" w:themeColor="text1"/>
        </w:rPr>
        <w:fldChar w:fldCharType="end"/>
      </w:r>
    </w:p>
    <w:sectPr w:rsidR="008A253D" w:rsidRPr="00F55BE2" w:rsidSect="00F55BE2">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0B630" w14:textId="77777777" w:rsidR="002F1B47" w:rsidRDefault="002F1B47" w:rsidP="00621C4E">
      <w:r>
        <w:separator/>
      </w:r>
    </w:p>
  </w:endnote>
  <w:endnote w:type="continuationSeparator" w:id="0">
    <w:p w14:paraId="19A2E58A" w14:textId="77777777" w:rsidR="002F1B47" w:rsidRDefault="002F1B47" w:rsidP="00621C4E">
      <w:r>
        <w:continuationSeparator/>
      </w:r>
    </w:p>
  </w:endnote>
  <w:endnote w:type="continuationNotice" w:id="1">
    <w:p w14:paraId="28B866D2" w14:textId="77777777" w:rsidR="002F1B47" w:rsidRDefault="002F1B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74702" w14:textId="77777777" w:rsidR="002F07AA" w:rsidRDefault="002F07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695BC560" w:rsidR="002F07AA" w:rsidRDefault="002F07AA" w:rsidP="003108E5">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D9BA8" w14:textId="77777777" w:rsidR="002F1B47" w:rsidRDefault="002F1B47" w:rsidP="00621C4E">
      <w:r>
        <w:separator/>
      </w:r>
    </w:p>
  </w:footnote>
  <w:footnote w:type="continuationSeparator" w:id="0">
    <w:p w14:paraId="45C59D1C" w14:textId="77777777" w:rsidR="002F1B47" w:rsidRDefault="002F1B47" w:rsidP="00621C4E">
      <w:r>
        <w:continuationSeparator/>
      </w:r>
    </w:p>
  </w:footnote>
  <w:footnote w:type="continuationNotice" w:id="1">
    <w:p w14:paraId="489EFFAF" w14:textId="77777777" w:rsidR="002F1B47" w:rsidRDefault="002F1B4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2F8FB95E" w:rsidR="002F07AA" w:rsidRPr="006F06E4" w:rsidRDefault="002F07AA" w:rsidP="00B81B15">
    <w:pPr>
      <w:pStyle w:val="Header"/>
      <w:tabs>
        <w:tab w:val="clear" w:pos="9360"/>
        <w:tab w:val="left" w:pos="5724"/>
      </w:tabs>
      <w:rPr>
        <w:b/>
        <w:color w:val="1F497D"/>
        <w:sz w:val="28"/>
        <w:szCs w:val="28"/>
      </w:rPr>
    </w:pPr>
    <w:r>
      <w:rPr>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08039B2" w:rsidR="002F07AA" w:rsidRPr="006F06E4" w:rsidRDefault="002F07A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284888"/>
    <w:multiLevelType w:val="hybridMultilevel"/>
    <w:tmpl w:val="9AE23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A60440"/>
    <w:multiLevelType w:val="hybridMultilevel"/>
    <w:tmpl w:val="BE74E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C3469B"/>
    <w:multiLevelType w:val="hybridMultilevel"/>
    <w:tmpl w:val="C854B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3"/>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8"/>
  </w:num>
  <w:num w:numId="26">
    <w:abstractNumId w:val="7"/>
  </w:num>
  <w:num w:numId="27">
    <w:abstractNumId w:val="4"/>
  </w:num>
  <w:num w:numId="28">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p29z0e6v0swpeaa9gxpxx2spdzezdxr9a2&quot;&gt;Robbie-Converted&lt;record-ids&gt;&lt;item&gt;307&lt;/item&gt;&lt;item&gt;923&lt;/item&gt;&lt;item&gt;966&lt;/item&gt;&lt;item&gt;992&lt;/item&gt;&lt;item&gt;1215&lt;/item&gt;&lt;item&gt;1216&lt;/item&gt;&lt;item&gt;1217&lt;/item&gt;&lt;item&gt;1219&lt;/item&gt;&lt;item&gt;1220&lt;/item&gt;&lt;item&gt;1221&lt;/item&gt;&lt;item&gt;1222&lt;/item&gt;&lt;item&gt;1223&lt;/item&gt;&lt;item&gt;1224&lt;/item&gt;&lt;item&gt;1225&lt;/item&gt;&lt;item&gt;1226&lt;/item&gt;&lt;item&gt;1227&lt;/item&gt;&lt;item&gt;1228&lt;/item&gt;&lt;item&gt;1229&lt;/item&gt;&lt;item&gt;1230&lt;/item&gt;&lt;item&gt;1234&lt;/item&gt;&lt;item&gt;1235&lt;/item&gt;&lt;/record-ids&gt;&lt;/item&gt;&lt;/Libraries&gt;"/>
  </w:docVars>
  <w:rsids>
    <w:rsidRoot w:val="00EE705F"/>
    <w:rsid w:val="00001169"/>
    <w:rsid w:val="00001806"/>
    <w:rsid w:val="00005815"/>
    <w:rsid w:val="00007DBC"/>
    <w:rsid w:val="00007EA1"/>
    <w:rsid w:val="000100F0"/>
    <w:rsid w:val="000129B2"/>
    <w:rsid w:val="00012FF9"/>
    <w:rsid w:val="0001389C"/>
    <w:rsid w:val="000140B5"/>
    <w:rsid w:val="00014314"/>
    <w:rsid w:val="00015146"/>
    <w:rsid w:val="00021434"/>
    <w:rsid w:val="00021774"/>
    <w:rsid w:val="00021DF3"/>
    <w:rsid w:val="00023869"/>
    <w:rsid w:val="00024598"/>
    <w:rsid w:val="000262B5"/>
    <w:rsid w:val="000279B0"/>
    <w:rsid w:val="00032769"/>
    <w:rsid w:val="0003311E"/>
    <w:rsid w:val="0003566B"/>
    <w:rsid w:val="00037B58"/>
    <w:rsid w:val="000419D7"/>
    <w:rsid w:val="00051B73"/>
    <w:rsid w:val="00060ABE"/>
    <w:rsid w:val="00061A50"/>
    <w:rsid w:val="0006361B"/>
    <w:rsid w:val="00064104"/>
    <w:rsid w:val="000652E3"/>
    <w:rsid w:val="00065EF6"/>
    <w:rsid w:val="00066025"/>
    <w:rsid w:val="00067A8F"/>
    <w:rsid w:val="000701D1"/>
    <w:rsid w:val="00080A20"/>
    <w:rsid w:val="00082796"/>
    <w:rsid w:val="00082DF4"/>
    <w:rsid w:val="00084071"/>
    <w:rsid w:val="00086FF5"/>
    <w:rsid w:val="00087C0A"/>
    <w:rsid w:val="00093BC4"/>
    <w:rsid w:val="000943E6"/>
    <w:rsid w:val="00097929"/>
    <w:rsid w:val="000A1E80"/>
    <w:rsid w:val="000A3B70"/>
    <w:rsid w:val="000A5153"/>
    <w:rsid w:val="000A6117"/>
    <w:rsid w:val="000A6898"/>
    <w:rsid w:val="000A757E"/>
    <w:rsid w:val="000B0097"/>
    <w:rsid w:val="000B10AE"/>
    <w:rsid w:val="000B30BF"/>
    <w:rsid w:val="000B330D"/>
    <w:rsid w:val="000B566B"/>
    <w:rsid w:val="000B662E"/>
    <w:rsid w:val="000B67DE"/>
    <w:rsid w:val="000B7294"/>
    <w:rsid w:val="000B75D0"/>
    <w:rsid w:val="000C1CF8"/>
    <w:rsid w:val="000C49CF"/>
    <w:rsid w:val="000C52E9"/>
    <w:rsid w:val="000C5CDC"/>
    <w:rsid w:val="000C65DC"/>
    <w:rsid w:val="000C66F3"/>
    <w:rsid w:val="000C6900"/>
    <w:rsid w:val="000D31E8"/>
    <w:rsid w:val="000D76E4"/>
    <w:rsid w:val="000E1E30"/>
    <w:rsid w:val="000E3816"/>
    <w:rsid w:val="000E4F77"/>
    <w:rsid w:val="000F265C"/>
    <w:rsid w:val="000F3AFA"/>
    <w:rsid w:val="000F5712"/>
    <w:rsid w:val="000F6611"/>
    <w:rsid w:val="000F7E22"/>
    <w:rsid w:val="00103C70"/>
    <w:rsid w:val="00104457"/>
    <w:rsid w:val="001104F3"/>
    <w:rsid w:val="00112EEB"/>
    <w:rsid w:val="001173FF"/>
    <w:rsid w:val="0012563A"/>
    <w:rsid w:val="001264DE"/>
    <w:rsid w:val="001313A7"/>
    <w:rsid w:val="0013276F"/>
    <w:rsid w:val="00134E6C"/>
    <w:rsid w:val="0013525B"/>
    <w:rsid w:val="0013621E"/>
    <w:rsid w:val="0013642E"/>
    <w:rsid w:val="00142EFE"/>
    <w:rsid w:val="0014472C"/>
    <w:rsid w:val="00146C7B"/>
    <w:rsid w:val="001473B4"/>
    <w:rsid w:val="00152A23"/>
    <w:rsid w:val="00153135"/>
    <w:rsid w:val="0015530E"/>
    <w:rsid w:val="00162CB7"/>
    <w:rsid w:val="001665C9"/>
    <w:rsid w:val="00166F32"/>
    <w:rsid w:val="00171E5B"/>
    <w:rsid w:val="00171F94"/>
    <w:rsid w:val="00175D4E"/>
    <w:rsid w:val="0017668A"/>
    <w:rsid w:val="001766FE"/>
    <w:rsid w:val="001771E7"/>
    <w:rsid w:val="00182E8A"/>
    <w:rsid w:val="001832C5"/>
    <w:rsid w:val="001911FF"/>
    <w:rsid w:val="00192006"/>
    <w:rsid w:val="001922BF"/>
    <w:rsid w:val="00193180"/>
    <w:rsid w:val="00196792"/>
    <w:rsid w:val="00197311"/>
    <w:rsid w:val="001A2BD3"/>
    <w:rsid w:val="001B1519"/>
    <w:rsid w:val="001B27D4"/>
    <w:rsid w:val="001B2E2D"/>
    <w:rsid w:val="001B5CD2"/>
    <w:rsid w:val="001B712B"/>
    <w:rsid w:val="001C0BEE"/>
    <w:rsid w:val="001C1E49"/>
    <w:rsid w:val="001C27C1"/>
    <w:rsid w:val="001C2A98"/>
    <w:rsid w:val="001C4D95"/>
    <w:rsid w:val="001C6996"/>
    <w:rsid w:val="001D2F6D"/>
    <w:rsid w:val="001D3D7D"/>
    <w:rsid w:val="001D3FFF"/>
    <w:rsid w:val="001D625F"/>
    <w:rsid w:val="001D68A4"/>
    <w:rsid w:val="001D7576"/>
    <w:rsid w:val="001E0E3F"/>
    <w:rsid w:val="001E14A0"/>
    <w:rsid w:val="001E7376"/>
    <w:rsid w:val="001F225C"/>
    <w:rsid w:val="0020058A"/>
    <w:rsid w:val="00201CFA"/>
    <w:rsid w:val="0020220D"/>
    <w:rsid w:val="00202448"/>
    <w:rsid w:val="00202D15"/>
    <w:rsid w:val="00205B3F"/>
    <w:rsid w:val="00212EAE"/>
    <w:rsid w:val="00214BEE"/>
    <w:rsid w:val="002205B8"/>
    <w:rsid w:val="00220721"/>
    <w:rsid w:val="00225720"/>
    <w:rsid w:val="002259E5"/>
    <w:rsid w:val="00226140"/>
    <w:rsid w:val="00226972"/>
    <w:rsid w:val="002274F3"/>
    <w:rsid w:val="0023094C"/>
    <w:rsid w:val="00233C90"/>
    <w:rsid w:val="00234BE3"/>
    <w:rsid w:val="00235A90"/>
    <w:rsid w:val="002367A4"/>
    <w:rsid w:val="00241E48"/>
    <w:rsid w:val="0024214E"/>
    <w:rsid w:val="00242623"/>
    <w:rsid w:val="00250558"/>
    <w:rsid w:val="0025413B"/>
    <w:rsid w:val="002605D1"/>
    <w:rsid w:val="00260652"/>
    <w:rsid w:val="00261F25"/>
    <w:rsid w:val="002648A9"/>
    <w:rsid w:val="0026536F"/>
    <w:rsid w:val="0026553C"/>
    <w:rsid w:val="00266B6C"/>
    <w:rsid w:val="00267DD5"/>
    <w:rsid w:val="00272BB4"/>
    <w:rsid w:val="00274A0A"/>
    <w:rsid w:val="00277593"/>
    <w:rsid w:val="00280909"/>
    <w:rsid w:val="00280918"/>
    <w:rsid w:val="00282AF6"/>
    <w:rsid w:val="0028596A"/>
    <w:rsid w:val="00287085"/>
    <w:rsid w:val="00290AF9"/>
    <w:rsid w:val="002947E1"/>
    <w:rsid w:val="00294D50"/>
    <w:rsid w:val="002967CF"/>
    <w:rsid w:val="00297788"/>
    <w:rsid w:val="002A3285"/>
    <w:rsid w:val="002A484B"/>
    <w:rsid w:val="002A64A6"/>
    <w:rsid w:val="002A7FDD"/>
    <w:rsid w:val="002B3301"/>
    <w:rsid w:val="002C438D"/>
    <w:rsid w:val="002C47D4"/>
    <w:rsid w:val="002C789A"/>
    <w:rsid w:val="002D0F38"/>
    <w:rsid w:val="002D77E3"/>
    <w:rsid w:val="002E2A1B"/>
    <w:rsid w:val="002E4633"/>
    <w:rsid w:val="002F07AA"/>
    <w:rsid w:val="002F1B47"/>
    <w:rsid w:val="002F2859"/>
    <w:rsid w:val="002F2FE3"/>
    <w:rsid w:val="002F6E3C"/>
    <w:rsid w:val="002F7383"/>
    <w:rsid w:val="0030117D"/>
    <w:rsid w:val="00301F30"/>
    <w:rsid w:val="003038FD"/>
    <w:rsid w:val="00303C87"/>
    <w:rsid w:val="00304651"/>
    <w:rsid w:val="003108E5"/>
    <w:rsid w:val="003120CB"/>
    <w:rsid w:val="00320153"/>
    <w:rsid w:val="00320367"/>
    <w:rsid w:val="00322871"/>
    <w:rsid w:val="00326FB3"/>
    <w:rsid w:val="00327735"/>
    <w:rsid w:val="003316D4"/>
    <w:rsid w:val="0033373A"/>
    <w:rsid w:val="00333822"/>
    <w:rsid w:val="00336715"/>
    <w:rsid w:val="00337ECE"/>
    <w:rsid w:val="003401EC"/>
    <w:rsid w:val="00340DFD"/>
    <w:rsid w:val="00344954"/>
    <w:rsid w:val="00350CD7"/>
    <w:rsid w:val="003518DC"/>
    <w:rsid w:val="00353E83"/>
    <w:rsid w:val="00360C17"/>
    <w:rsid w:val="003621C6"/>
    <w:rsid w:val="003622B8"/>
    <w:rsid w:val="003645DD"/>
    <w:rsid w:val="00366A26"/>
    <w:rsid w:val="00366B76"/>
    <w:rsid w:val="00373051"/>
    <w:rsid w:val="00373B8F"/>
    <w:rsid w:val="00376D95"/>
    <w:rsid w:val="00377FBB"/>
    <w:rsid w:val="00385140"/>
    <w:rsid w:val="00393CC7"/>
    <w:rsid w:val="00394F3C"/>
    <w:rsid w:val="00396075"/>
    <w:rsid w:val="003964A5"/>
    <w:rsid w:val="003971F7"/>
    <w:rsid w:val="003A16FC"/>
    <w:rsid w:val="003A4FCD"/>
    <w:rsid w:val="003B0944"/>
    <w:rsid w:val="003B1593"/>
    <w:rsid w:val="003B4381"/>
    <w:rsid w:val="003C1043"/>
    <w:rsid w:val="003C1A30"/>
    <w:rsid w:val="003C6779"/>
    <w:rsid w:val="003D0135"/>
    <w:rsid w:val="003D0C6D"/>
    <w:rsid w:val="003D1A2B"/>
    <w:rsid w:val="003D2998"/>
    <w:rsid w:val="003D2F0A"/>
    <w:rsid w:val="003D3891"/>
    <w:rsid w:val="003D5D84"/>
    <w:rsid w:val="003E0C23"/>
    <w:rsid w:val="003E0F4F"/>
    <w:rsid w:val="003E18AC"/>
    <w:rsid w:val="003E210B"/>
    <w:rsid w:val="003E2A12"/>
    <w:rsid w:val="003E3384"/>
    <w:rsid w:val="003E3CA4"/>
    <w:rsid w:val="003E548E"/>
    <w:rsid w:val="003F457A"/>
    <w:rsid w:val="00407EC8"/>
    <w:rsid w:val="0041110A"/>
    <w:rsid w:val="00411624"/>
    <w:rsid w:val="004127E9"/>
    <w:rsid w:val="004148E1"/>
    <w:rsid w:val="004149F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3D00"/>
    <w:rsid w:val="00456A57"/>
    <w:rsid w:val="004607DE"/>
    <w:rsid w:val="004617C7"/>
    <w:rsid w:val="004623D7"/>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A7214"/>
    <w:rsid w:val="004B2F00"/>
    <w:rsid w:val="004B384A"/>
    <w:rsid w:val="004B6E31"/>
    <w:rsid w:val="004C17E1"/>
    <w:rsid w:val="004C1D66"/>
    <w:rsid w:val="004C2A6C"/>
    <w:rsid w:val="004C31D7"/>
    <w:rsid w:val="004C4AD2"/>
    <w:rsid w:val="004C6981"/>
    <w:rsid w:val="004D1F21"/>
    <w:rsid w:val="004D268C"/>
    <w:rsid w:val="004D56EF"/>
    <w:rsid w:val="004D59D8"/>
    <w:rsid w:val="004D5DA1"/>
    <w:rsid w:val="004D7127"/>
    <w:rsid w:val="004E150F"/>
    <w:rsid w:val="004E179B"/>
    <w:rsid w:val="004E1DCA"/>
    <w:rsid w:val="004E23A1"/>
    <w:rsid w:val="004E3489"/>
    <w:rsid w:val="004E358A"/>
    <w:rsid w:val="004E3AFA"/>
    <w:rsid w:val="004E604C"/>
    <w:rsid w:val="004E6588"/>
    <w:rsid w:val="004E681A"/>
    <w:rsid w:val="004E7BF9"/>
    <w:rsid w:val="004F1FEC"/>
    <w:rsid w:val="004F2742"/>
    <w:rsid w:val="004F37E1"/>
    <w:rsid w:val="004F7AC6"/>
    <w:rsid w:val="00502A0A"/>
    <w:rsid w:val="00507C50"/>
    <w:rsid w:val="0051012B"/>
    <w:rsid w:val="00511C33"/>
    <w:rsid w:val="00514D40"/>
    <w:rsid w:val="00517C3A"/>
    <w:rsid w:val="00527BF4"/>
    <w:rsid w:val="00531BF6"/>
    <w:rsid w:val="005324BE"/>
    <w:rsid w:val="00532BAC"/>
    <w:rsid w:val="00534F6C"/>
    <w:rsid w:val="00535994"/>
    <w:rsid w:val="0053646D"/>
    <w:rsid w:val="00540AAD"/>
    <w:rsid w:val="00542541"/>
    <w:rsid w:val="00543EC1"/>
    <w:rsid w:val="00546458"/>
    <w:rsid w:val="00547700"/>
    <w:rsid w:val="0055087C"/>
    <w:rsid w:val="00553413"/>
    <w:rsid w:val="00555983"/>
    <w:rsid w:val="00557F7D"/>
    <w:rsid w:val="00560E31"/>
    <w:rsid w:val="005615F8"/>
    <w:rsid w:val="00561BDA"/>
    <w:rsid w:val="00581B23"/>
    <w:rsid w:val="0058219C"/>
    <w:rsid w:val="0058707F"/>
    <w:rsid w:val="00591DBD"/>
    <w:rsid w:val="005931FE"/>
    <w:rsid w:val="00593398"/>
    <w:rsid w:val="005A0028"/>
    <w:rsid w:val="005A0ACC"/>
    <w:rsid w:val="005A439A"/>
    <w:rsid w:val="005B0072"/>
    <w:rsid w:val="005B0732"/>
    <w:rsid w:val="005B38A0"/>
    <w:rsid w:val="005B491C"/>
    <w:rsid w:val="005B4DBF"/>
    <w:rsid w:val="005B5DE2"/>
    <w:rsid w:val="005B674C"/>
    <w:rsid w:val="005B7E43"/>
    <w:rsid w:val="005C0838"/>
    <w:rsid w:val="005C24F2"/>
    <w:rsid w:val="005C57BF"/>
    <w:rsid w:val="005C7561"/>
    <w:rsid w:val="005D1E57"/>
    <w:rsid w:val="005D2F57"/>
    <w:rsid w:val="005D34F6"/>
    <w:rsid w:val="005D4F1A"/>
    <w:rsid w:val="005E1884"/>
    <w:rsid w:val="005F373A"/>
    <w:rsid w:val="005F4F87"/>
    <w:rsid w:val="005F6B0E"/>
    <w:rsid w:val="005F760E"/>
    <w:rsid w:val="005F7B1D"/>
    <w:rsid w:val="00601832"/>
    <w:rsid w:val="0060222A"/>
    <w:rsid w:val="006058D8"/>
    <w:rsid w:val="006070C4"/>
    <w:rsid w:val="00610C21"/>
    <w:rsid w:val="00611907"/>
    <w:rsid w:val="00612527"/>
    <w:rsid w:val="00612ABB"/>
    <w:rsid w:val="00613116"/>
    <w:rsid w:val="006202A6"/>
    <w:rsid w:val="0062054B"/>
    <w:rsid w:val="00621C4E"/>
    <w:rsid w:val="00624C5F"/>
    <w:rsid w:val="00624EAE"/>
    <w:rsid w:val="00625D1D"/>
    <w:rsid w:val="006305D7"/>
    <w:rsid w:val="00632F63"/>
    <w:rsid w:val="00633A01"/>
    <w:rsid w:val="00633B97"/>
    <w:rsid w:val="006341F7"/>
    <w:rsid w:val="00634585"/>
    <w:rsid w:val="00635014"/>
    <w:rsid w:val="00635807"/>
    <w:rsid w:val="006369CE"/>
    <w:rsid w:val="006404C1"/>
    <w:rsid w:val="00640C73"/>
    <w:rsid w:val="006411CA"/>
    <w:rsid w:val="0064605E"/>
    <w:rsid w:val="00655800"/>
    <w:rsid w:val="006619C8"/>
    <w:rsid w:val="00671710"/>
    <w:rsid w:val="00673414"/>
    <w:rsid w:val="00676079"/>
    <w:rsid w:val="00676ECD"/>
    <w:rsid w:val="00677D0A"/>
    <w:rsid w:val="0068185F"/>
    <w:rsid w:val="0068457C"/>
    <w:rsid w:val="00690F1C"/>
    <w:rsid w:val="006929A7"/>
    <w:rsid w:val="006A01CF"/>
    <w:rsid w:val="006A3D33"/>
    <w:rsid w:val="006A4310"/>
    <w:rsid w:val="006A5B8D"/>
    <w:rsid w:val="006A60DD"/>
    <w:rsid w:val="006B0679"/>
    <w:rsid w:val="006B074C"/>
    <w:rsid w:val="006B3B84"/>
    <w:rsid w:val="006B4E7C"/>
    <w:rsid w:val="006B5D8C"/>
    <w:rsid w:val="006B72D4"/>
    <w:rsid w:val="006C11CC"/>
    <w:rsid w:val="006C12A1"/>
    <w:rsid w:val="006C1AEB"/>
    <w:rsid w:val="006C57FE"/>
    <w:rsid w:val="006C5E08"/>
    <w:rsid w:val="006C668E"/>
    <w:rsid w:val="006C741A"/>
    <w:rsid w:val="006E4B63"/>
    <w:rsid w:val="006F01B9"/>
    <w:rsid w:val="006F06E4"/>
    <w:rsid w:val="006F7B41"/>
    <w:rsid w:val="00702B5D"/>
    <w:rsid w:val="00703ED2"/>
    <w:rsid w:val="007045F3"/>
    <w:rsid w:val="00706303"/>
    <w:rsid w:val="00707B8D"/>
    <w:rsid w:val="00713636"/>
    <w:rsid w:val="00714B8C"/>
    <w:rsid w:val="0071675D"/>
    <w:rsid w:val="00717736"/>
    <w:rsid w:val="00724F0A"/>
    <w:rsid w:val="0072531A"/>
    <w:rsid w:val="00732B47"/>
    <w:rsid w:val="00732EF2"/>
    <w:rsid w:val="00735CF5"/>
    <w:rsid w:val="0074063A"/>
    <w:rsid w:val="00742AA4"/>
    <w:rsid w:val="00743BA1"/>
    <w:rsid w:val="00745F1E"/>
    <w:rsid w:val="007515FE"/>
    <w:rsid w:val="007601D0"/>
    <w:rsid w:val="007603BB"/>
    <w:rsid w:val="0076109D"/>
    <w:rsid w:val="007636E6"/>
    <w:rsid w:val="00767107"/>
    <w:rsid w:val="00770D63"/>
    <w:rsid w:val="00773617"/>
    <w:rsid w:val="00773BFD"/>
    <w:rsid w:val="007743B3"/>
    <w:rsid w:val="00774490"/>
    <w:rsid w:val="007819FF"/>
    <w:rsid w:val="0078360C"/>
    <w:rsid w:val="00784A4C"/>
    <w:rsid w:val="00784BC6"/>
    <w:rsid w:val="0078523D"/>
    <w:rsid w:val="007931DF"/>
    <w:rsid w:val="00793737"/>
    <w:rsid w:val="00797648"/>
    <w:rsid w:val="007A0172"/>
    <w:rsid w:val="007A1804"/>
    <w:rsid w:val="007A2511"/>
    <w:rsid w:val="007A260E"/>
    <w:rsid w:val="007A4260"/>
    <w:rsid w:val="007A4D4C"/>
    <w:rsid w:val="007A4DD6"/>
    <w:rsid w:val="007A5CB9"/>
    <w:rsid w:val="007B06CA"/>
    <w:rsid w:val="007B20AE"/>
    <w:rsid w:val="007B4BA4"/>
    <w:rsid w:val="007B6B07"/>
    <w:rsid w:val="007B6D43"/>
    <w:rsid w:val="007B749A"/>
    <w:rsid w:val="007B7C6E"/>
    <w:rsid w:val="007C2996"/>
    <w:rsid w:val="007C41ED"/>
    <w:rsid w:val="007D44D7"/>
    <w:rsid w:val="007D621A"/>
    <w:rsid w:val="007E058A"/>
    <w:rsid w:val="007E0FD2"/>
    <w:rsid w:val="007E1176"/>
    <w:rsid w:val="007E1C16"/>
    <w:rsid w:val="007E2887"/>
    <w:rsid w:val="007E5278"/>
    <w:rsid w:val="007E749C"/>
    <w:rsid w:val="007F18B8"/>
    <w:rsid w:val="007F1B5C"/>
    <w:rsid w:val="007F54F7"/>
    <w:rsid w:val="00801257"/>
    <w:rsid w:val="00803B0A"/>
    <w:rsid w:val="00804DED"/>
    <w:rsid w:val="00805B96"/>
    <w:rsid w:val="00807F67"/>
    <w:rsid w:val="008105BE"/>
    <w:rsid w:val="008115A5"/>
    <w:rsid w:val="00811D46"/>
    <w:rsid w:val="0081415D"/>
    <w:rsid w:val="00820229"/>
    <w:rsid w:val="00822448"/>
    <w:rsid w:val="00822ABE"/>
    <w:rsid w:val="008244D1"/>
    <w:rsid w:val="00827F51"/>
    <w:rsid w:val="0083104E"/>
    <w:rsid w:val="008343BE"/>
    <w:rsid w:val="00834981"/>
    <w:rsid w:val="00836535"/>
    <w:rsid w:val="00837556"/>
    <w:rsid w:val="00837C15"/>
    <w:rsid w:val="00840FB4"/>
    <w:rsid w:val="008410B2"/>
    <w:rsid w:val="008500A0"/>
    <w:rsid w:val="008507D4"/>
    <w:rsid w:val="008524E5"/>
    <w:rsid w:val="00852F6A"/>
    <w:rsid w:val="0085351C"/>
    <w:rsid w:val="0085435A"/>
    <w:rsid w:val="008549CA"/>
    <w:rsid w:val="008556C3"/>
    <w:rsid w:val="0085687C"/>
    <w:rsid w:val="008706C5"/>
    <w:rsid w:val="00873707"/>
    <w:rsid w:val="00874B20"/>
    <w:rsid w:val="008757C6"/>
    <w:rsid w:val="008763E1"/>
    <w:rsid w:val="0087775C"/>
    <w:rsid w:val="00877C37"/>
    <w:rsid w:val="00877EC8"/>
    <w:rsid w:val="00880F36"/>
    <w:rsid w:val="00885530"/>
    <w:rsid w:val="008872C4"/>
    <w:rsid w:val="0089083E"/>
    <w:rsid w:val="008910D1"/>
    <w:rsid w:val="0089296C"/>
    <w:rsid w:val="00896ABD"/>
    <w:rsid w:val="00897AB6"/>
    <w:rsid w:val="008A253D"/>
    <w:rsid w:val="008A3380"/>
    <w:rsid w:val="008A47FA"/>
    <w:rsid w:val="008A4AB5"/>
    <w:rsid w:val="008A7A9C"/>
    <w:rsid w:val="008B2197"/>
    <w:rsid w:val="008B5218"/>
    <w:rsid w:val="008B69C7"/>
    <w:rsid w:val="008B7102"/>
    <w:rsid w:val="008C391A"/>
    <w:rsid w:val="008C3B7D"/>
    <w:rsid w:val="008D0F90"/>
    <w:rsid w:val="008D2984"/>
    <w:rsid w:val="008D3715"/>
    <w:rsid w:val="008D5465"/>
    <w:rsid w:val="008D5E61"/>
    <w:rsid w:val="008D7EB7"/>
    <w:rsid w:val="008D7EC5"/>
    <w:rsid w:val="008E1173"/>
    <w:rsid w:val="008E3684"/>
    <w:rsid w:val="008E3E38"/>
    <w:rsid w:val="008E57F5"/>
    <w:rsid w:val="008E7606"/>
    <w:rsid w:val="008F1DAA"/>
    <w:rsid w:val="008F3EBD"/>
    <w:rsid w:val="008F53BA"/>
    <w:rsid w:val="008F60B2"/>
    <w:rsid w:val="008F7C41"/>
    <w:rsid w:val="009031E2"/>
    <w:rsid w:val="00906245"/>
    <w:rsid w:val="0091276C"/>
    <w:rsid w:val="009165AC"/>
    <w:rsid w:val="00916FFC"/>
    <w:rsid w:val="0092053F"/>
    <w:rsid w:val="0092193B"/>
    <w:rsid w:val="0092340A"/>
    <w:rsid w:val="009313D9"/>
    <w:rsid w:val="009336B8"/>
    <w:rsid w:val="00935B7F"/>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0E3F"/>
    <w:rsid w:val="00982F41"/>
    <w:rsid w:val="00985090"/>
    <w:rsid w:val="00987710"/>
    <w:rsid w:val="009904AB"/>
    <w:rsid w:val="00990B7B"/>
    <w:rsid w:val="00994AA2"/>
    <w:rsid w:val="00994FD1"/>
    <w:rsid w:val="00995688"/>
    <w:rsid w:val="009958A6"/>
    <w:rsid w:val="00996456"/>
    <w:rsid w:val="009A04F5"/>
    <w:rsid w:val="009A15EF"/>
    <w:rsid w:val="009A38A5"/>
    <w:rsid w:val="009A590A"/>
    <w:rsid w:val="009A5B73"/>
    <w:rsid w:val="009B118B"/>
    <w:rsid w:val="009B1737"/>
    <w:rsid w:val="009B2F1B"/>
    <w:rsid w:val="009B3D4B"/>
    <w:rsid w:val="009B5B99"/>
    <w:rsid w:val="009B6EFC"/>
    <w:rsid w:val="009C1FD0"/>
    <w:rsid w:val="009C2DF8"/>
    <w:rsid w:val="009C31BF"/>
    <w:rsid w:val="009C68B7"/>
    <w:rsid w:val="009C7291"/>
    <w:rsid w:val="009D0834"/>
    <w:rsid w:val="009D0A1E"/>
    <w:rsid w:val="009D2AE3"/>
    <w:rsid w:val="009D52BC"/>
    <w:rsid w:val="009D7D0A"/>
    <w:rsid w:val="009E09D9"/>
    <w:rsid w:val="009F01B1"/>
    <w:rsid w:val="009F0DBB"/>
    <w:rsid w:val="009F3887"/>
    <w:rsid w:val="009F3C26"/>
    <w:rsid w:val="009F659A"/>
    <w:rsid w:val="009F732B"/>
    <w:rsid w:val="00A009A7"/>
    <w:rsid w:val="00A01522"/>
    <w:rsid w:val="00A01FE0"/>
    <w:rsid w:val="00A03546"/>
    <w:rsid w:val="00A06945"/>
    <w:rsid w:val="00A10656"/>
    <w:rsid w:val="00A113C0"/>
    <w:rsid w:val="00A12FA6"/>
    <w:rsid w:val="00A1339B"/>
    <w:rsid w:val="00A14ABA"/>
    <w:rsid w:val="00A24CB6"/>
    <w:rsid w:val="00A26CD2"/>
    <w:rsid w:val="00A27667"/>
    <w:rsid w:val="00A32979"/>
    <w:rsid w:val="00A34A67"/>
    <w:rsid w:val="00A37462"/>
    <w:rsid w:val="00A41446"/>
    <w:rsid w:val="00A459E1"/>
    <w:rsid w:val="00A46AC4"/>
    <w:rsid w:val="00A47715"/>
    <w:rsid w:val="00A52296"/>
    <w:rsid w:val="00A55661"/>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47CF"/>
    <w:rsid w:val="00AA54F3"/>
    <w:rsid w:val="00AA6B43"/>
    <w:rsid w:val="00AA720D"/>
    <w:rsid w:val="00AB1882"/>
    <w:rsid w:val="00AB367A"/>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645"/>
    <w:rsid w:val="00AF1D36"/>
    <w:rsid w:val="00AF280B"/>
    <w:rsid w:val="00AF5F75"/>
    <w:rsid w:val="00AF6001"/>
    <w:rsid w:val="00B01A16"/>
    <w:rsid w:val="00B07F45"/>
    <w:rsid w:val="00B1021A"/>
    <w:rsid w:val="00B11B8F"/>
    <w:rsid w:val="00B1481A"/>
    <w:rsid w:val="00B154C4"/>
    <w:rsid w:val="00B157C3"/>
    <w:rsid w:val="00B15A1F"/>
    <w:rsid w:val="00B15FE9"/>
    <w:rsid w:val="00B20E6D"/>
    <w:rsid w:val="00B2148A"/>
    <w:rsid w:val="00B220C2"/>
    <w:rsid w:val="00B25B32"/>
    <w:rsid w:val="00B32616"/>
    <w:rsid w:val="00B36293"/>
    <w:rsid w:val="00B36C42"/>
    <w:rsid w:val="00B42EA7"/>
    <w:rsid w:val="00B51845"/>
    <w:rsid w:val="00B51923"/>
    <w:rsid w:val="00B5337C"/>
    <w:rsid w:val="00B53FDE"/>
    <w:rsid w:val="00B551A4"/>
    <w:rsid w:val="00B56397"/>
    <w:rsid w:val="00B571DA"/>
    <w:rsid w:val="00B6027B"/>
    <w:rsid w:val="00B636C8"/>
    <w:rsid w:val="00B65EDB"/>
    <w:rsid w:val="00B67AFF"/>
    <w:rsid w:val="00B70B59"/>
    <w:rsid w:val="00B71DC4"/>
    <w:rsid w:val="00B73657"/>
    <w:rsid w:val="00B739B3"/>
    <w:rsid w:val="00B7513A"/>
    <w:rsid w:val="00B81B15"/>
    <w:rsid w:val="00B915AE"/>
    <w:rsid w:val="00B9779D"/>
    <w:rsid w:val="00BA162C"/>
    <w:rsid w:val="00BA1735"/>
    <w:rsid w:val="00BA19FA"/>
    <w:rsid w:val="00BA3E98"/>
    <w:rsid w:val="00BA4288"/>
    <w:rsid w:val="00BB0902"/>
    <w:rsid w:val="00BB1F9C"/>
    <w:rsid w:val="00BB32FC"/>
    <w:rsid w:val="00BB48E5"/>
    <w:rsid w:val="00BB5607"/>
    <w:rsid w:val="00BB5ACA"/>
    <w:rsid w:val="00BB627F"/>
    <w:rsid w:val="00BC0C17"/>
    <w:rsid w:val="00BC3823"/>
    <w:rsid w:val="00BC49F2"/>
    <w:rsid w:val="00BC5841"/>
    <w:rsid w:val="00BD2EF0"/>
    <w:rsid w:val="00BD3473"/>
    <w:rsid w:val="00BD60B4"/>
    <w:rsid w:val="00BD796B"/>
    <w:rsid w:val="00BE31CC"/>
    <w:rsid w:val="00BE40C0"/>
    <w:rsid w:val="00BE5F4A"/>
    <w:rsid w:val="00BE7AEF"/>
    <w:rsid w:val="00BF04FB"/>
    <w:rsid w:val="00BF09B0"/>
    <w:rsid w:val="00BF1544"/>
    <w:rsid w:val="00BF1B53"/>
    <w:rsid w:val="00BF246D"/>
    <w:rsid w:val="00BF2682"/>
    <w:rsid w:val="00C06F06"/>
    <w:rsid w:val="00C20FAD"/>
    <w:rsid w:val="00C2375F"/>
    <w:rsid w:val="00C247CB"/>
    <w:rsid w:val="00C31796"/>
    <w:rsid w:val="00C32E66"/>
    <w:rsid w:val="00C3355F"/>
    <w:rsid w:val="00C33A04"/>
    <w:rsid w:val="00C3569A"/>
    <w:rsid w:val="00C43F48"/>
    <w:rsid w:val="00C448FF"/>
    <w:rsid w:val="00C45E57"/>
    <w:rsid w:val="00C52F29"/>
    <w:rsid w:val="00C549F2"/>
    <w:rsid w:val="00C56CE6"/>
    <w:rsid w:val="00C5745F"/>
    <w:rsid w:val="00C60005"/>
    <w:rsid w:val="00C61A98"/>
    <w:rsid w:val="00C63201"/>
    <w:rsid w:val="00C64E62"/>
    <w:rsid w:val="00C651D5"/>
    <w:rsid w:val="00C65CCC"/>
    <w:rsid w:val="00C67480"/>
    <w:rsid w:val="00C7618F"/>
    <w:rsid w:val="00C765A9"/>
    <w:rsid w:val="00C81157"/>
    <w:rsid w:val="00C8162D"/>
    <w:rsid w:val="00C830BB"/>
    <w:rsid w:val="00C83A0B"/>
    <w:rsid w:val="00C842D0"/>
    <w:rsid w:val="00C84ED1"/>
    <w:rsid w:val="00C863CC"/>
    <w:rsid w:val="00C9038F"/>
    <w:rsid w:val="00C913A7"/>
    <w:rsid w:val="00C92AAB"/>
    <w:rsid w:val="00C95D4C"/>
    <w:rsid w:val="00C9634B"/>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E42"/>
    <w:rsid w:val="00CF1615"/>
    <w:rsid w:val="00CF20B7"/>
    <w:rsid w:val="00CF6692"/>
    <w:rsid w:val="00CF7441"/>
    <w:rsid w:val="00D00D16"/>
    <w:rsid w:val="00D03C6C"/>
    <w:rsid w:val="00D04760"/>
    <w:rsid w:val="00D04A95"/>
    <w:rsid w:val="00D06288"/>
    <w:rsid w:val="00D068C7"/>
    <w:rsid w:val="00D128A4"/>
    <w:rsid w:val="00D147C8"/>
    <w:rsid w:val="00D15131"/>
    <w:rsid w:val="00D16FA2"/>
    <w:rsid w:val="00D1705B"/>
    <w:rsid w:val="00D20954"/>
    <w:rsid w:val="00D21C39"/>
    <w:rsid w:val="00D21FC6"/>
    <w:rsid w:val="00D2243A"/>
    <w:rsid w:val="00D26B77"/>
    <w:rsid w:val="00D33393"/>
    <w:rsid w:val="00D33D36"/>
    <w:rsid w:val="00D34D94"/>
    <w:rsid w:val="00D37493"/>
    <w:rsid w:val="00D409E2"/>
    <w:rsid w:val="00D427D7"/>
    <w:rsid w:val="00D44E62"/>
    <w:rsid w:val="00D46C63"/>
    <w:rsid w:val="00D51570"/>
    <w:rsid w:val="00D53AE9"/>
    <w:rsid w:val="00D556AD"/>
    <w:rsid w:val="00D57CD7"/>
    <w:rsid w:val="00D60381"/>
    <w:rsid w:val="00D608B8"/>
    <w:rsid w:val="00D616DE"/>
    <w:rsid w:val="00D62201"/>
    <w:rsid w:val="00D63C6F"/>
    <w:rsid w:val="00D651D1"/>
    <w:rsid w:val="00D717BB"/>
    <w:rsid w:val="00D7226B"/>
    <w:rsid w:val="00D72707"/>
    <w:rsid w:val="00D75A9C"/>
    <w:rsid w:val="00D77AB9"/>
    <w:rsid w:val="00D8096C"/>
    <w:rsid w:val="00D809BA"/>
    <w:rsid w:val="00D829C8"/>
    <w:rsid w:val="00D90871"/>
    <w:rsid w:val="00D9155F"/>
    <w:rsid w:val="00D9403F"/>
    <w:rsid w:val="00D959B4"/>
    <w:rsid w:val="00D96ECD"/>
    <w:rsid w:val="00DA44DE"/>
    <w:rsid w:val="00DB1412"/>
    <w:rsid w:val="00DB620A"/>
    <w:rsid w:val="00DC3832"/>
    <w:rsid w:val="00DC620C"/>
    <w:rsid w:val="00DC7A51"/>
    <w:rsid w:val="00DD0AAC"/>
    <w:rsid w:val="00DD3B1E"/>
    <w:rsid w:val="00DE5B5F"/>
    <w:rsid w:val="00DF1DC2"/>
    <w:rsid w:val="00DF614E"/>
    <w:rsid w:val="00DF7D42"/>
    <w:rsid w:val="00E00696"/>
    <w:rsid w:val="00E03651"/>
    <w:rsid w:val="00E03808"/>
    <w:rsid w:val="00E060C2"/>
    <w:rsid w:val="00E06324"/>
    <w:rsid w:val="00E07B81"/>
    <w:rsid w:val="00E10AFD"/>
    <w:rsid w:val="00E12B11"/>
    <w:rsid w:val="00E12FB0"/>
    <w:rsid w:val="00E14814"/>
    <w:rsid w:val="00E1591B"/>
    <w:rsid w:val="00E16A50"/>
    <w:rsid w:val="00E16B99"/>
    <w:rsid w:val="00E249D5"/>
    <w:rsid w:val="00E25017"/>
    <w:rsid w:val="00E26364"/>
    <w:rsid w:val="00E26F73"/>
    <w:rsid w:val="00E30A34"/>
    <w:rsid w:val="00E33373"/>
    <w:rsid w:val="00E33780"/>
    <w:rsid w:val="00E33C68"/>
    <w:rsid w:val="00E34EEB"/>
    <w:rsid w:val="00E3687C"/>
    <w:rsid w:val="00E4472D"/>
    <w:rsid w:val="00E44EB9"/>
    <w:rsid w:val="00E45BDC"/>
    <w:rsid w:val="00E46358"/>
    <w:rsid w:val="00E471DC"/>
    <w:rsid w:val="00E50727"/>
    <w:rsid w:val="00E50EB4"/>
    <w:rsid w:val="00E532FC"/>
    <w:rsid w:val="00E559B4"/>
    <w:rsid w:val="00E55BB0"/>
    <w:rsid w:val="00E5767F"/>
    <w:rsid w:val="00E609E5"/>
    <w:rsid w:val="00E60F27"/>
    <w:rsid w:val="00E64D93"/>
    <w:rsid w:val="00E65A04"/>
    <w:rsid w:val="00E65EDB"/>
    <w:rsid w:val="00E66927"/>
    <w:rsid w:val="00E6744F"/>
    <w:rsid w:val="00E677B8"/>
    <w:rsid w:val="00E67FA1"/>
    <w:rsid w:val="00E70C65"/>
    <w:rsid w:val="00E70FCF"/>
    <w:rsid w:val="00E7387D"/>
    <w:rsid w:val="00E73D53"/>
    <w:rsid w:val="00E75111"/>
    <w:rsid w:val="00E77296"/>
    <w:rsid w:val="00E80931"/>
    <w:rsid w:val="00E87527"/>
    <w:rsid w:val="00E87EF7"/>
    <w:rsid w:val="00E93763"/>
    <w:rsid w:val="00E96C4C"/>
    <w:rsid w:val="00E97E98"/>
    <w:rsid w:val="00EA2AAE"/>
    <w:rsid w:val="00EA2EC0"/>
    <w:rsid w:val="00EA427A"/>
    <w:rsid w:val="00EA723B"/>
    <w:rsid w:val="00EB6350"/>
    <w:rsid w:val="00EB687A"/>
    <w:rsid w:val="00EB7F75"/>
    <w:rsid w:val="00EC2F62"/>
    <w:rsid w:val="00EC472E"/>
    <w:rsid w:val="00EC62EB"/>
    <w:rsid w:val="00EC6E9F"/>
    <w:rsid w:val="00ED44F0"/>
    <w:rsid w:val="00ED4B33"/>
    <w:rsid w:val="00ED56FA"/>
    <w:rsid w:val="00ED5993"/>
    <w:rsid w:val="00ED676C"/>
    <w:rsid w:val="00ED7DD6"/>
    <w:rsid w:val="00EE060B"/>
    <w:rsid w:val="00EE15A1"/>
    <w:rsid w:val="00EE2A7C"/>
    <w:rsid w:val="00EE2C42"/>
    <w:rsid w:val="00EE341B"/>
    <w:rsid w:val="00EE4453"/>
    <w:rsid w:val="00EE5FCE"/>
    <w:rsid w:val="00EE6BBD"/>
    <w:rsid w:val="00EE6E1E"/>
    <w:rsid w:val="00EE705F"/>
    <w:rsid w:val="00EF01F0"/>
    <w:rsid w:val="00EF1462"/>
    <w:rsid w:val="00EF54FD"/>
    <w:rsid w:val="00EF7E70"/>
    <w:rsid w:val="00F0410C"/>
    <w:rsid w:val="00F07F0D"/>
    <w:rsid w:val="00F13112"/>
    <w:rsid w:val="00F13E35"/>
    <w:rsid w:val="00F16CDA"/>
    <w:rsid w:val="00F16FE6"/>
    <w:rsid w:val="00F238BD"/>
    <w:rsid w:val="00F24992"/>
    <w:rsid w:val="00F27215"/>
    <w:rsid w:val="00F31921"/>
    <w:rsid w:val="00F32F2F"/>
    <w:rsid w:val="00F33F3F"/>
    <w:rsid w:val="00F35BDD"/>
    <w:rsid w:val="00F35EF0"/>
    <w:rsid w:val="00F3781F"/>
    <w:rsid w:val="00F403FD"/>
    <w:rsid w:val="00F41E72"/>
    <w:rsid w:val="00F458D5"/>
    <w:rsid w:val="00F45BDF"/>
    <w:rsid w:val="00F50300"/>
    <w:rsid w:val="00F5414B"/>
    <w:rsid w:val="00F55BE2"/>
    <w:rsid w:val="00F56E39"/>
    <w:rsid w:val="00F623E9"/>
    <w:rsid w:val="00F62997"/>
    <w:rsid w:val="00F63951"/>
    <w:rsid w:val="00F63C86"/>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170"/>
    <w:rsid w:val="00FB1AA9"/>
    <w:rsid w:val="00FB4B5A"/>
    <w:rsid w:val="00FB5963"/>
    <w:rsid w:val="00FB5DAA"/>
    <w:rsid w:val="00FC04B9"/>
    <w:rsid w:val="00FC161A"/>
    <w:rsid w:val="00FC1DB3"/>
    <w:rsid w:val="00FC23D5"/>
    <w:rsid w:val="00FC4337"/>
    <w:rsid w:val="00FC4C1A"/>
    <w:rsid w:val="00FC628F"/>
    <w:rsid w:val="00FC6468"/>
    <w:rsid w:val="00FC6D49"/>
    <w:rsid w:val="00FC7695"/>
    <w:rsid w:val="00FD4922"/>
    <w:rsid w:val="00FD4F3F"/>
    <w:rsid w:val="00FD6461"/>
    <w:rsid w:val="00FE0281"/>
    <w:rsid w:val="00FE6702"/>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B1412"/>
    <w:pPr>
      <w:jc w:val="center"/>
    </w:pPr>
    <w:rPr>
      <w:noProof/>
    </w:rPr>
  </w:style>
  <w:style w:type="character" w:customStyle="1" w:styleId="EndNoteBibliographyTitleChar">
    <w:name w:val="EndNote Bibliography Title Char"/>
    <w:basedOn w:val="DefaultParagraphFont"/>
    <w:link w:val="EndNoteBibliographyTitle"/>
    <w:rsid w:val="00DB1412"/>
    <w:rPr>
      <w:rFonts w:ascii="Calibri" w:hAnsi="Calibri" w:cs="Calibri"/>
      <w:noProof/>
      <w:color w:val="000000"/>
      <w:sz w:val="24"/>
      <w:szCs w:val="24"/>
    </w:rPr>
  </w:style>
  <w:style w:type="paragraph" w:customStyle="1" w:styleId="EndNoteBibliography">
    <w:name w:val="EndNote Bibliography"/>
    <w:basedOn w:val="Normal"/>
    <w:link w:val="EndNoteBibliographyChar"/>
    <w:rsid w:val="00DB1412"/>
    <w:rPr>
      <w:noProof/>
    </w:rPr>
  </w:style>
  <w:style w:type="character" w:customStyle="1" w:styleId="EndNoteBibliographyChar">
    <w:name w:val="EndNote Bibliography Char"/>
    <w:basedOn w:val="DefaultParagraphFont"/>
    <w:link w:val="EndNoteBibliography"/>
    <w:rsid w:val="00DB1412"/>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2124211">
      <w:bodyDiv w:val="1"/>
      <w:marLeft w:val="0"/>
      <w:marRight w:val="0"/>
      <w:marTop w:val="0"/>
      <w:marBottom w:val="0"/>
      <w:divBdr>
        <w:top w:val="none" w:sz="0" w:space="0" w:color="auto"/>
        <w:left w:val="none" w:sz="0" w:space="0" w:color="auto"/>
        <w:bottom w:val="none" w:sz="0" w:space="0" w:color="auto"/>
        <w:right w:val="none" w:sz="0" w:space="0" w:color="auto"/>
      </w:divBdr>
    </w:div>
    <w:div w:id="5366233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20406018">
      <w:bodyDiv w:val="1"/>
      <w:marLeft w:val="0"/>
      <w:marRight w:val="0"/>
      <w:marTop w:val="0"/>
      <w:marBottom w:val="0"/>
      <w:divBdr>
        <w:top w:val="none" w:sz="0" w:space="0" w:color="auto"/>
        <w:left w:val="none" w:sz="0" w:space="0" w:color="auto"/>
        <w:bottom w:val="none" w:sz="0" w:space="0" w:color="auto"/>
        <w:right w:val="none" w:sz="0" w:space="0" w:color="auto"/>
      </w:divBdr>
      <w:divsChild>
        <w:div w:id="1879273032">
          <w:marLeft w:val="0"/>
          <w:marRight w:val="0"/>
          <w:marTop w:val="75"/>
          <w:marBottom w:val="75"/>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50188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oconnor@wsu.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rxiv.org/content/early/2018/05/09/318444"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heo@its.jnj.com" TargetMode="External"/><Relationship Id="rId4" Type="http://schemas.openxmlformats.org/officeDocument/2006/relationships/settings" Target="settings.xml"/><Relationship Id="rId9" Type="http://schemas.openxmlformats.org/officeDocument/2006/relationships/hyperlink" Target="mailto:d.dutta@hubrecht.e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F8754F-D206-4D1A-9EAF-E9F8B964D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390</Words>
  <Characters>42128</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94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20T22:03:00Z</cp:lastPrinted>
  <dcterms:created xsi:type="dcterms:W3CDTF">2019-04-18T21:18:00Z</dcterms:created>
  <dcterms:modified xsi:type="dcterms:W3CDTF">2019-04-2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